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129D" w:rsidRDefault="0038463E" w:rsidP="0053129D">
      <w:pPr>
        <w:spacing w:after="0" w:line="240" w:lineRule="auto"/>
        <w:rPr>
          <w:rFonts w:ascii="Times New Roman" w:eastAsia="MS Mincho" w:hAnsi="Times New Roman"/>
          <w:color w:val="000000"/>
          <w:sz w:val="24"/>
          <w:szCs w:val="24"/>
        </w:rPr>
      </w:pPr>
      <w:r>
        <w:rPr>
          <w:rFonts w:ascii="Times New Roman" w:eastAsia="MS Mincho" w:hAnsi="Times New Roman"/>
          <w:color w:val="000000"/>
          <w:sz w:val="24"/>
          <w:szCs w:val="24"/>
        </w:rPr>
        <w:t xml:space="preserve">Accepted </w:t>
      </w:r>
      <w:r w:rsidR="001578A4">
        <w:rPr>
          <w:rFonts w:ascii="Times New Roman" w:eastAsia="MS Mincho" w:hAnsi="Times New Roman"/>
          <w:color w:val="000000"/>
          <w:sz w:val="24"/>
          <w:szCs w:val="24"/>
        </w:rPr>
        <w:t>manuscript</w:t>
      </w:r>
      <w:r>
        <w:rPr>
          <w:rFonts w:ascii="Times New Roman" w:eastAsia="MS Mincho" w:hAnsi="Times New Roman"/>
          <w:color w:val="000000"/>
          <w:sz w:val="24"/>
          <w:szCs w:val="24"/>
        </w:rPr>
        <w:t xml:space="preserve"> - Optometry &amp; Vision Science 22</w:t>
      </w:r>
      <w:r w:rsidRPr="0038463E">
        <w:rPr>
          <w:rFonts w:ascii="Times New Roman" w:eastAsia="MS Mincho" w:hAnsi="Times New Roman"/>
          <w:color w:val="000000"/>
          <w:sz w:val="24"/>
          <w:szCs w:val="24"/>
          <w:vertAlign w:val="superscript"/>
        </w:rPr>
        <w:t>nd</w:t>
      </w:r>
      <w:r>
        <w:rPr>
          <w:rFonts w:ascii="Times New Roman" w:eastAsia="MS Mincho" w:hAnsi="Times New Roman"/>
          <w:color w:val="000000"/>
          <w:sz w:val="24"/>
          <w:szCs w:val="24"/>
        </w:rPr>
        <w:t xml:space="preserve"> May 2019</w:t>
      </w:r>
    </w:p>
    <w:p w:rsidR="0053129D" w:rsidRDefault="0053129D" w:rsidP="0053129D">
      <w:pPr>
        <w:spacing w:after="0" w:line="240" w:lineRule="auto"/>
        <w:rPr>
          <w:rFonts w:ascii="Times New Roman" w:eastAsia="MS Mincho" w:hAnsi="Times New Roman"/>
          <w:color w:val="000000"/>
          <w:sz w:val="24"/>
          <w:szCs w:val="24"/>
        </w:rPr>
      </w:pPr>
    </w:p>
    <w:p w:rsidR="0053129D" w:rsidRDefault="0053129D" w:rsidP="0053129D">
      <w:pPr>
        <w:spacing w:after="0" w:line="240" w:lineRule="auto"/>
        <w:rPr>
          <w:rFonts w:ascii="Times New Roman" w:eastAsia="MS Mincho" w:hAnsi="Times New Roman"/>
          <w:color w:val="000000"/>
          <w:sz w:val="24"/>
          <w:szCs w:val="24"/>
        </w:rPr>
      </w:pPr>
    </w:p>
    <w:p w:rsidR="0053129D" w:rsidRDefault="0053129D" w:rsidP="0053129D">
      <w:pPr>
        <w:spacing w:after="0" w:line="240" w:lineRule="auto"/>
        <w:rPr>
          <w:rFonts w:ascii="Times New Roman" w:eastAsia="MS Mincho" w:hAnsi="Times New Roman"/>
          <w:color w:val="000000"/>
          <w:sz w:val="24"/>
          <w:szCs w:val="24"/>
        </w:rPr>
      </w:pPr>
    </w:p>
    <w:p w:rsidR="0053129D" w:rsidRDefault="0053129D" w:rsidP="0053129D">
      <w:pPr>
        <w:spacing w:after="0" w:line="240" w:lineRule="auto"/>
        <w:rPr>
          <w:rFonts w:ascii="Times New Roman" w:eastAsia="MS Mincho" w:hAnsi="Times New Roman"/>
          <w:color w:val="000000"/>
          <w:sz w:val="24"/>
          <w:szCs w:val="24"/>
        </w:rPr>
      </w:pPr>
    </w:p>
    <w:p w:rsidR="0053129D" w:rsidRDefault="0053129D" w:rsidP="0053129D">
      <w:pPr>
        <w:spacing w:after="0" w:line="240" w:lineRule="auto"/>
        <w:jc w:val="center"/>
        <w:rPr>
          <w:rFonts w:ascii="Times New Roman" w:eastAsia="MS Mincho" w:hAnsi="Times New Roman"/>
          <w:color w:val="000000"/>
          <w:sz w:val="24"/>
          <w:szCs w:val="24"/>
        </w:rPr>
      </w:pPr>
    </w:p>
    <w:p w:rsidR="0053129D" w:rsidRPr="002A7548" w:rsidRDefault="0053129D" w:rsidP="0053129D">
      <w:pPr>
        <w:spacing w:after="0" w:line="240" w:lineRule="auto"/>
        <w:jc w:val="center"/>
        <w:rPr>
          <w:rFonts w:ascii="Times New Roman" w:eastAsia="MS Mincho" w:hAnsi="Times New Roman"/>
          <w:color w:val="000000"/>
          <w:sz w:val="24"/>
          <w:szCs w:val="24"/>
        </w:rPr>
      </w:pPr>
    </w:p>
    <w:p w:rsidR="0053129D" w:rsidRPr="002F3971" w:rsidRDefault="0053129D" w:rsidP="0053129D">
      <w:pPr>
        <w:keepNext/>
        <w:keepLines/>
        <w:spacing w:before="200" w:after="0" w:line="360" w:lineRule="auto"/>
        <w:jc w:val="center"/>
        <w:outlineLvl w:val="1"/>
        <w:rPr>
          <w:rFonts w:ascii="Times New Roman" w:eastAsia="MS Mincho" w:hAnsi="Times New Roman"/>
          <w:color w:val="000000"/>
          <w:sz w:val="32"/>
          <w:szCs w:val="32"/>
        </w:rPr>
      </w:pPr>
      <w:r w:rsidRPr="002F3971">
        <w:rPr>
          <w:rFonts w:ascii="Times New Roman" w:eastAsia="MS Mincho" w:hAnsi="Times New Roman"/>
          <w:b/>
          <w:color w:val="000000"/>
          <w:sz w:val="32"/>
          <w:szCs w:val="32"/>
        </w:rPr>
        <w:t>Increased word spacing improves performance for reading scrolling text with central vision loss</w:t>
      </w:r>
    </w:p>
    <w:p w:rsidR="0053129D" w:rsidRPr="002A7548" w:rsidRDefault="0053129D" w:rsidP="0053129D">
      <w:pPr>
        <w:spacing w:after="0" w:line="360" w:lineRule="auto"/>
        <w:jc w:val="center"/>
        <w:rPr>
          <w:rFonts w:ascii="Times New Roman" w:eastAsia="MS Mincho" w:hAnsi="Times New Roman"/>
          <w:b/>
          <w:color w:val="000000"/>
          <w:sz w:val="28"/>
          <w:szCs w:val="28"/>
        </w:rPr>
      </w:pPr>
    </w:p>
    <w:p w:rsidR="0053129D" w:rsidRPr="002A7548" w:rsidRDefault="0053129D" w:rsidP="0053129D">
      <w:pPr>
        <w:spacing w:after="0" w:line="360" w:lineRule="auto"/>
        <w:rPr>
          <w:rFonts w:ascii="Times New Roman" w:eastAsia="MS Mincho" w:hAnsi="Times New Roman"/>
          <w:color w:val="000000"/>
          <w:sz w:val="24"/>
          <w:szCs w:val="24"/>
        </w:rPr>
      </w:pPr>
      <w:bookmarkStart w:id="0" w:name="_GoBack"/>
      <w:bookmarkEnd w:id="0"/>
    </w:p>
    <w:p w:rsidR="0053129D" w:rsidRPr="002A7548" w:rsidRDefault="0053129D" w:rsidP="0053129D">
      <w:pPr>
        <w:spacing w:after="0" w:line="360" w:lineRule="auto"/>
        <w:jc w:val="center"/>
        <w:rPr>
          <w:rFonts w:ascii="Times New Roman" w:eastAsia="MS Mincho" w:hAnsi="Times New Roman"/>
          <w:color w:val="000000"/>
          <w:sz w:val="24"/>
          <w:szCs w:val="24"/>
          <w:vertAlign w:val="superscript"/>
        </w:rPr>
      </w:pPr>
      <w:r w:rsidRPr="002A7548">
        <w:rPr>
          <w:rFonts w:ascii="Times New Roman" w:eastAsia="MS Mincho" w:hAnsi="Times New Roman"/>
          <w:color w:val="000000"/>
          <w:sz w:val="24"/>
          <w:szCs w:val="24"/>
        </w:rPr>
        <w:t>Hannah Harvey</w:t>
      </w:r>
      <w:r w:rsidRPr="002A7548">
        <w:rPr>
          <w:rFonts w:ascii="Times New Roman" w:eastAsia="MS Mincho" w:hAnsi="Times New Roman"/>
          <w:color w:val="000000"/>
          <w:sz w:val="24"/>
          <w:szCs w:val="24"/>
          <w:vertAlign w:val="superscript"/>
        </w:rPr>
        <w:t>1</w:t>
      </w:r>
      <w:r w:rsidRPr="002A7548">
        <w:rPr>
          <w:rFonts w:ascii="Times New Roman" w:eastAsia="MS Mincho" w:hAnsi="Times New Roman"/>
          <w:color w:val="000000"/>
          <w:sz w:val="24"/>
          <w:szCs w:val="24"/>
        </w:rPr>
        <w:t>, Stephen J. Anderson</w:t>
      </w:r>
      <w:r w:rsidRPr="002A7548">
        <w:rPr>
          <w:rFonts w:ascii="Times New Roman" w:eastAsia="MS Mincho" w:hAnsi="Times New Roman"/>
          <w:color w:val="000000"/>
          <w:sz w:val="24"/>
          <w:szCs w:val="24"/>
          <w:vertAlign w:val="superscript"/>
        </w:rPr>
        <w:t>2</w:t>
      </w:r>
      <w:r w:rsidRPr="002A7548">
        <w:rPr>
          <w:rFonts w:ascii="Times New Roman" w:eastAsia="MS Mincho" w:hAnsi="Times New Roman"/>
          <w:color w:val="000000"/>
          <w:sz w:val="24"/>
          <w:szCs w:val="24"/>
        </w:rPr>
        <w:t xml:space="preserve"> and Robin Walker</w:t>
      </w:r>
      <w:r w:rsidRPr="002A7548">
        <w:rPr>
          <w:rFonts w:ascii="Times New Roman" w:eastAsia="MS Mincho" w:hAnsi="Times New Roman"/>
          <w:color w:val="000000"/>
          <w:sz w:val="24"/>
          <w:szCs w:val="24"/>
          <w:vertAlign w:val="superscript"/>
        </w:rPr>
        <w:t>1</w:t>
      </w:r>
    </w:p>
    <w:p w:rsidR="0053129D" w:rsidRPr="002A7548" w:rsidRDefault="0053129D" w:rsidP="0053129D">
      <w:pPr>
        <w:spacing w:after="0" w:line="360" w:lineRule="auto"/>
        <w:jc w:val="center"/>
        <w:rPr>
          <w:rFonts w:ascii="Times New Roman" w:eastAsia="MS Mincho" w:hAnsi="Times New Roman"/>
          <w:color w:val="000000"/>
          <w:sz w:val="24"/>
          <w:szCs w:val="24"/>
          <w:vertAlign w:val="superscript"/>
        </w:rPr>
      </w:pPr>
    </w:p>
    <w:p w:rsidR="0053129D" w:rsidRPr="002A7548" w:rsidRDefault="0053129D" w:rsidP="0053129D">
      <w:pPr>
        <w:spacing w:after="0" w:line="360" w:lineRule="auto"/>
        <w:jc w:val="center"/>
        <w:rPr>
          <w:rFonts w:ascii="Times New Roman" w:eastAsia="MS Mincho" w:hAnsi="Times New Roman"/>
          <w:color w:val="000000"/>
          <w:sz w:val="24"/>
          <w:szCs w:val="24"/>
        </w:rPr>
      </w:pPr>
      <w:r w:rsidRPr="002A7548">
        <w:rPr>
          <w:rFonts w:ascii="Times New Roman" w:eastAsia="MS Mincho" w:hAnsi="Times New Roman"/>
          <w:color w:val="000000"/>
          <w:sz w:val="24"/>
          <w:szCs w:val="24"/>
          <w:vertAlign w:val="superscript"/>
        </w:rPr>
        <w:t>1</w:t>
      </w:r>
      <w:r w:rsidRPr="002A7548">
        <w:rPr>
          <w:rFonts w:ascii="Times New Roman" w:eastAsia="MS Mincho" w:hAnsi="Times New Roman"/>
          <w:color w:val="000000"/>
          <w:sz w:val="24"/>
          <w:szCs w:val="24"/>
        </w:rPr>
        <w:t>Department of Psychology, Royal Holloway University of London, Egham Hill, Egham, TW20 0EX</w:t>
      </w:r>
    </w:p>
    <w:p w:rsidR="0053129D" w:rsidRPr="002A7548" w:rsidRDefault="0053129D" w:rsidP="0053129D">
      <w:pPr>
        <w:spacing w:after="0" w:line="360" w:lineRule="auto"/>
        <w:jc w:val="center"/>
        <w:rPr>
          <w:rFonts w:ascii="Times New Roman" w:eastAsia="MS Mincho" w:hAnsi="Times New Roman"/>
          <w:color w:val="000000"/>
          <w:sz w:val="24"/>
          <w:szCs w:val="24"/>
        </w:rPr>
      </w:pPr>
      <w:r w:rsidRPr="002A7548">
        <w:rPr>
          <w:rFonts w:ascii="Times New Roman" w:eastAsia="MS Mincho" w:hAnsi="Times New Roman"/>
          <w:color w:val="000000"/>
          <w:sz w:val="24"/>
          <w:szCs w:val="24"/>
          <w:vertAlign w:val="superscript"/>
        </w:rPr>
        <w:t>2</w:t>
      </w:r>
      <w:r w:rsidRPr="002A7548">
        <w:rPr>
          <w:rFonts w:ascii="Times New Roman" w:eastAsia="MS Mincho" w:hAnsi="Times New Roman"/>
          <w:color w:val="000000"/>
          <w:sz w:val="24"/>
          <w:szCs w:val="24"/>
        </w:rPr>
        <w:t>School of Life and Health Sciences, Aston University, Birmingham, B4 7ET</w:t>
      </w: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240" w:lineRule="auto"/>
        <w:rPr>
          <w:rFonts w:ascii="Times New Roman" w:eastAsia="MS Mincho" w:hAnsi="Times New Roman"/>
          <w:b/>
          <w:color w:val="000000"/>
          <w:sz w:val="24"/>
          <w:szCs w:val="24"/>
        </w:rPr>
      </w:pPr>
    </w:p>
    <w:p w:rsidR="0053129D" w:rsidRPr="002A7548" w:rsidRDefault="0053129D" w:rsidP="0053129D">
      <w:pPr>
        <w:spacing w:after="0" w:line="240" w:lineRule="auto"/>
        <w:rPr>
          <w:rFonts w:ascii="Times New Roman" w:eastAsia="MS Mincho" w:hAnsi="Times New Roman"/>
          <w:color w:val="000000"/>
          <w:sz w:val="24"/>
          <w:szCs w:val="24"/>
        </w:rPr>
      </w:pPr>
    </w:p>
    <w:p w:rsidR="0053129D" w:rsidRPr="002A7548" w:rsidRDefault="0053129D" w:rsidP="0053129D">
      <w:pPr>
        <w:spacing w:after="0" w:line="360" w:lineRule="auto"/>
        <w:contextualSpacing/>
        <w:rPr>
          <w:rFonts w:ascii="Times New Roman" w:eastAsia="MS Mincho" w:hAnsi="Times New Roman"/>
          <w:color w:val="000000"/>
          <w:sz w:val="24"/>
          <w:szCs w:val="24"/>
        </w:rPr>
      </w:pPr>
      <w:r w:rsidRPr="002A7548">
        <w:rPr>
          <w:rFonts w:ascii="Times New Roman" w:eastAsia="MS Mincho" w:hAnsi="Times New Roman"/>
          <w:b/>
          <w:color w:val="000000"/>
          <w:sz w:val="24"/>
          <w:szCs w:val="24"/>
        </w:rPr>
        <w:t>Correspondence</w:t>
      </w:r>
      <w:r w:rsidRPr="002A7548">
        <w:rPr>
          <w:rFonts w:ascii="Times New Roman" w:eastAsia="MS Mincho" w:hAnsi="Times New Roman"/>
          <w:color w:val="000000"/>
          <w:sz w:val="24"/>
          <w:szCs w:val="24"/>
        </w:rPr>
        <w:t>: Hannah Harvey, Royal Holloway (</w:t>
      </w:r>
      <w:hyperlink r:id="rId8" w:history="1">
        <w:r w:rsidRPr="0091038C">
          <w:rPr>
            <w:rStyle w:val="Hyperlink"/>
            <w:rFonts w:ascii="Times New Roman" w:eastAsia="MS Mincho" w:hAnsi="Times New Roman"/>
            <w:sz w:val="24"/>
            <w:szCs w:val="24"/>
          </w:rPr>
          <w:t>hannahvharvey@gmail.com</w:t>
        </w:r>
      </w:hyperlink>
      <w:r w:rsidRPr="002A7548">
        <w:rPr>
          <w:rFonts w:ascii="Times New Roman" w:eastAsia="MS Mincho" w:hAnsi="Times New Roman"/>
          <w:color w:val="000000"/>
          <w:sz w:val="24"/>
          <w:szCs w:val="24"/>
          <w:u w:val="single"/>
        </w:rPr>
        <w:t>)</w:t>
      </w:r>
    </w:p>
    <w:p w:rsidR="0053129D" w:rsidRPr="002A7548" w:rsidRDefault="0053129D" w:rsidP="0053129D">
      <w:pPr>
        <w:spacing w:after="0" w:line="360" w:lineRule="auto"/>
        <w:jc w:val="both"/>
        <w:rPr>
          <w:rFonts w:ascii="Times New Roman" w:eastAsia="MS Mincho" w:hAnsi="Times New Roman"/>
          <w:color w:val="000000"/>
          <w:sz w:val="24"/>
          <w:szCs w:val="24"/>
        </w:rPr>
      </w:pPr>
      <w:r w:rsidRPr="002A7548">
        <w:rPr>
          <w:rFonts w:ascii="Times New Roman" w:eastAsia="MS Mincho" w:hAnsi="Times New Roman"/>
          <w:b/>
          <w:color w:val="000000"/>
          <w:sz w:val="24"/>
          <w:szCs w:val="24"/>
        </w:rPr>
        <w:t>Keywords</w:t>
      </w:r>
      <w:r w:rsidRPr="002A7548">
        <w:rPr>
          <w:rFonts w:ascii="Times New Roman" w:eastAsia="MS Mincho" w:hAnsi="Times New Roman"/>
          <w:color w:val="000000"/>
          <w:sz w:val="24"/>
          <w:szCs w:val="24"/>
        </w:rPr>
        <w:t>: Reading; central vision loss; macular degeneration; dynamic text; scrolling text; visual crowding</w:t>
      </w:r>
    </w:p>
    <w:p w:rsidR="0053129D" w:rsidRPr="005C2D0C" w:rsidRDefault="0053129D" w:rsidP="0053129D">
      <w:pPr>
        <w:keepNext/>
        <w:keepLines/>
        <w:spacing w:before="200" w:after="0" w:line="360" w:lineRule="auto"/>
        <w:outlineLvl w:val="1"/>
        <w:rPr>
          <w:rFonts w:ascii="Times New Roman" w:eastAsia="MS Mincho" w:hAnsi="Times New Roman"/>
          <w:color w:val="000000"/>
          <w:sz w:val="24"/>
          <w:szCs w:val="24"/>
        </w:rPr>
      </w:pPr>
      <w:r w:rsidRPr="002A7548">
        <w:rPr>
          <w:rFonts w:ascii="Times New Roman" w:eastAsia="MS Mincho" w:hAnsi="Times New Roman"/>
          <w:b/>
          <w:color w:val="000000"/>
          <w:sz w:val="24"/>
          <w:szCs w:val="24"/>
        </w:rPr>
        <w:t xml:space="preserve">Disclosure: </w:t>
      </w:r>
      <w:r w:rsidRPr="005C2D0C">
        <w:rPr>
          <w:rFonts w:ascii="Times New Roman" w:eastAsia="MS Mincho" w:hAnsi="Times New Roman"/>
          <w:color w:val="000000"/>
          <w:sz w:val="24"/>
          <w:szCs w:val="24"/>
        </w:rPr>
        <w:t xml:space="preserve">The authors report no conflicts of interest and have no proprietary interest in any of the materials mentioned in this article. </w:t>
      </w:r>
    </w:p>
    <w:p w:rsidR="0053129D" w:rsidRPr="00CE25B0" w:rsidRDefault="0053129D" w:rsidP="0053129D">
      <w:pPr>
        <w:keepNext/>
        <w:keepLines/>
        <w:spacing w:before="200" w:after="0" w:line="360" w:lineRule="auto"/>
        <w:outlineLvl w:val="1"/>
        <w:rPr>
          <w:rFonts w:ascii="Times New Roman" w:eastAsia="MS Mincho" w:hAnsi="Times New Roman"/>
          <w:color w:val="000000"/>
          <w:sz w:val="24"/>
          <w:szCs w:val="24"/>
        </w:rPr>
      </w:pPr>
      <w:r w:rsidRPr="002A7548">
        <w:rPr>
          <w:rFonts w:ascii="Times New Roman" w:eastAsia="MS Mincho" w:hAnsi="Times New Roman"/>
          <w:b/>
          <w:color w:val="000000"/>
          <w:sz w:val="24"/>
          <w:szCs w:val="24"/>
        </w:rPr>
        <w:t xml:space="preserve">Acknowledgements: </w:t>
      </w:r>
      <w:r w:rsidRPr="005C2D0C">
        <w:rPr>
          <w:rFonts w:ascii="Times New Roman" w:eastAsia="MS Mincho" w:hAnsi="Times New Roman"/>
          <w:color w:val="000000"/>
          <w:sz w:val="24"/>
          <w:szCs w:val="24"/>
        </w:rPr>
        <w:t xml:space="preserve">This work was supported by a Royal Holloway Reid studentship to </w:t>
      </w:r>
      <w:r>
        <w:rPr>
          <w:rFonts w:ascii="Times New Roman" w:eastAsia="MS Mincho" w:hAnsi="Times New Roman"/>
          <w:color w:val="000000"/>
          <w:sz w:val="24"/>
          <w:szCs w:val="24"/>
        </w:rPr>
        <w:t xml:space="preserve">Hannah </w:t>
      </w:r>
      <w:r w:rsidRPr="005C2D0C">
        <w:rPr>
          <w:rFonts w:ascii="Times New Roman" w:eastAsia="MS Mincho" w:hAnsi="Times New Roman"/>
          <w:color w:val="000000"/>
          <w:sz w:val="24"/>
          <w:szCs w:val="24"/>
        </w:rPr>
        <w:t xml:space="preserve">Harvey. </w:t>
      </w:r>
    </w:p>
    <w:p w:rsidR="00BE2D3B" w:rsidRPr="006C1CA9" w:rsidRDefault="0053129D" w:rsidP="00BE2D3B">
      <w:pPr>
        <w:keepNext/>
        <w:keepLines/>
        <w:spacing w:before="200" w:after="0" w:line="480" w:lineRule="auto"/>
        <w:outlineLvl w:val="1"/>
        <w:rPr>
          <w:rFonts w:eastAsia="MS Mincho" w:cs="Calibri"/>
          <w:b/>
          <w:color w:val="000000"/>
        </w:rPr>
      </w:pPr>
      <w:r>
        <w:rPr>
          <w:rFonts w:eastAsia="MS Mincho" w:cs="Calibri"/>
          <w:b/>
          <w:color w:val="000000"/>
        </w:rPr>
        <w:br w:type="page"/>
      </w:r>
      <w:r w:rsidR="00BE2D3B" w:rsidRPr="006C1CA9">
        <w:rPr>
          <w:rFonts w:eastAsia="MS Mincho" w:cs="Calibri"/>
          <w:b/>
          <w:color w:val="000000"/>
        </w:rPr>
        <w:lastRenderedPageBreak/>
        <w:t>Abstract</w:t>
      </w:r>
    </w:p>
    <w:p w:rsidR="00BE2D3B" w:rsidRPr="000C6416" w:rsidRDefault="00BE2D3B" w:rsidP="00BE2D3B">
      <w:pPr>
        <w:spacing w:after="0" w:line="480" w:lineRule="auto"/>
        <w:jc w:val="both"/>
        <w:rPr>
          <w:rFonts w:eastAsia="MS Mincho" w:cs="Calibri"/>
          <w:color w:val="000000"/>
        </w:rPr>
      </w:pPr>
      <w:r>
        <w:rPr>
          <w:rFonts w:eastAsia="MS Mincho" w:cs="Calibri"/>
          <w:i/>
          <w:color w:val="000000"/>
        </w:rPr>
        <w:t xml:space="preserve">Significance: </w:t>
      </w:r>
      <w:r w:rsidRPr="006C1CA9">
        <w:rPr>
          <w:rFonts w:eastAsia="MS Mincho" w:cs="Calibri"/>
          <w:color w:val="000000"/>
        </w:rPr>
        <w:t>Scrolling text</w:t>
      </w:r>
      <w:r>
        <w:rPr>
          <w:rFonts w:eastAsia="MS Mincho" w:cs="Calibri"/>
          <w:color w:val="000000"/>
        </w:rPr>
        <w:t xml:space="preserve"> can be an effective reading aid for those with central vision loss.</w:t>
      </w:r>
      <w:r w:rsidRPr="006C1CA9">
        <w:rPr>
          <w:rFonts w:eastAsia="MS Mincho" w:cs="Calibri"/>
          <w:color w:val="000000"/>
        </w:rPr>
        <w:t xml:space="preserve"> </w:t>
      </w:r>
      <w:r>
        <w:rPr>
          <w:rFonts w:eastAsia="MS Mincho" w:cs="Calibri"/>
          <w:color w:val="000000"/>
        </w:rPr>
        <w:t>Our results</w:t>
      </w:r>
      <w:r w:rsidRPr="006C1CA9">
        <w:rPr>
          <w:rFonts w:eastAsia="MS Mincho" w:cs="Calibri"/>
          <w:color w:val="000000"/>
        </w:rPr>
        <w:t xml:space="preserve"> suggest that increased inter-word spacing with scrolling text may further </w:t>
      </w:r>
      <w:r>
        <w:rPr>
          <w:rFonts w:eastAsia="MS Mincho" w:cs="Calibri"/>
          <w:color w:val="000000"/>
        </w:rPr>
        <w:t>improve the reading experience of this population</w:t>
      </w:r>
      <w:r w:rsidRPr="006C1CA9">
        <w:rPr>
          <w:rFonts w:eastAsia="MS Mincho" w:cs="Calibri"/>
          <w:color w:val="000000"/>
        </w:rPr>
        <w:t xml:space="preserve">. This conclusion may be of particular </w:t>
      </w:r>
      <w:r>
        <w:rPr>
          <w:rFonts w:eastAsia="MS Mincho" w:cs="Calibri"/>
          <w:color w:val="000000"/>
        </w:rPr>
        <w:t>interest</w:t>
      </w:r>
      <w:r w:rsidRPr="006C1CA9">
        <w:rPr>
          <w:rFonts w:eastAsia="MS Mincho" w:cs="Calibri"/>
          <w:color w:val="000000"/>
        </w:rPr>
        <w:t xml:space="preserve"> to</w:t>
      </w:r>
      <w:r>
        <w:rPr>
          <w:rFonts w:eastAsia="MS Mincho" w:cs="Calibri"/>
          <w:color w:val="000000"/>
        </w:rPr>
        <w:t xml:space="preserve"> low vision aid developers</w:t>
      </w:r>
      <w:r w:rsidRPr="006C1CA9">
        <w:rPr>
          <w:rFonts w:eastAsia="MS Mincho" w:cs="Calibri"/>
          <w:color w:val="000000"/>
        </w:rPr>
        <w:t xml:space="preserve"> and visual rehabilitation practitioners.</w:t>
      </w:r>
    </w:p>
    <w:p w:rsidR="00BE2D3B" w:rsidRPr="006C1CA9" w:rsidRDefault="00BE2D3B" w:rsidP="00BE2D3B">
      <w:pPr>
        <w:spacing w:after="0" w:line="480" w:lineRule="auto"/>
        <w:jc w:val="both"/>
        <w:rPr>
          <w:rFonts w:eastAsia="MS Mincho" w:cs="Calibri"/>
          <w:color w:val="000000"/>
        </w:rPr>
      </w:pPr>
      <w:r w:rsidRPr="006C1CA9">
        <w:rPr>
          <w:rFonts w:eastAsia="MS Mincho" w:cs="Calibri"/>
          <w:i/>
          <w:color w:val="000000"/>
        </w:rPr>
        <w:t>Purpose:</w:t>
      </w:r>
      <w:r w:rsidRPr="006C1CA9">
        <w:rPr>
          <w:rFonts w:eastAsia="MS Mincho" w:cs="Calibri"/>
          <w:color w:val="000000"/>
        </w:rPr>
        <w:t xml:space="preserve"> The dynamic, horizontally scrolling text format has been shown to improve reading performance in individuals with central visual loss. Here, we sought to determine whether reading performance with scrolling text can be further improved by modulating inter-word spacing to reduce the effects of</w:t>
      </w:r>
      <w:r>
        <w:rPr>
          <w:rFonts w:eastAsia="MS Mincho" w:cs="Calibri"/>
          <w:color w:val="000000"/>
        </w:rPr>
        <w:t xml:space="preserve"> visual crowding:</w:t>
      </w:r>
      <w:r w:rsidRPr="006C1CA9">
        <w:rPr>
          <w:rFonts w:eastAsia="MS Mincho" w:cs="Calibri"/>
          <w:color w:val="000000"/>
        </w:rPr>
        <w:t xml:space="preserve"> a factor known to impact negatively on reading with peripheral vision.</w:t>
      </w:r>
    </w:p>
    <w:p w:rsidR="00BE2D3B" w:rsidRPr="006C1CA9" w:rsidRDefault="00BE2D3B" w:rsidP="00BE2D3B">
      <w:pPr>
        <w:spacing w:after="0" w:line="480" w:lineRule="auto"/>
        <w:jc w:val="both"/>
        <w:rPr>
          <w:rFonts w:eastAsia="MS Mincho" w:cs="Calibri"/>
          <w:color w:val="000000"/>
        </w:rPr>
      </w:pPr>
      <w:r w:rsidRPr="006C1CA9">
        <w:rPr>
          <w:rFonts w:eastAsia="MS Mincho" w:cs="Calibri"/>
          <w:i/>
          <w:color w:val="000000"/>
        </w:rPr>
        <w:t>Methods:</w:t>
      </w:r>
      <w:r w:rsidRPr="006C1CA9">
        <w:rPr>
          <w:rFonts w:eastAsia="MS Mincho" w:cs="Calibri"/>
          <w:color w:val="000000"/>
        </w:rPr>
        <w:t xml:space="preserve"> The effects of inter-word spacing on reading performance (accuracy, memory recall and speed) was assessed for eccentrically-viewed single sentences of scrolling text. Separate experiments were used to determine whether performance measures were affected by any confound between inter-word spacing and text presentation rate in words per minute (wpm). Normally-sighted participants were employed, with a central vision loss implemented using a gaze-contingent scotoma of 8</w:t>
      </w:r>
      <w:r w:rsidRPr="006C1CA9">
        <w:rPr>
          <w:rFonts w:eastAsia="MS Mincho" w:cs="Calibri"/>
          <w:color w:val="000000"/>
          <w:vertAlign w:val="superscript"/>
        </w:rPr>
        <w:t>o</w:t>
      </w:r>
      <w:r w:rsidRPr="006C1CA9">
        <w:rPr>
          <w:rFonts w:eastAsia="MS Mincho" w:cs="Calibri"/>
          <w:color w:val="000000"/>
        </w:rPr>
        <w:t xml:space="preserve"> diameter. In both experiments, participants read sentences that were presented with an inter-word spacing of one, two or three characters. </w:t>
      </w:r>
    </w:p>
    <w:p w:rsidR="00BE2D3B" w:rsidRPr="006C1CA9" w:rsidRDefault="00BE2D3B" w:rsidP="00BE2D3B">
      <w:pPr>
        <w:spacing w:after="0" w:line="480" w:lineRule="auto"/>
        <w:jc w:val="both"/>
        <w:rPr>
          <w:rFonts w:eastAsia="MS Mincho" w:cs="Calibri"/>
          <w:color w:val="000000"/>
        </w:rPr>
      </w:pPr>
      <w:r w:rsidRPr="006C1CA9">
        <w:rPr>
          <w:rFonts w:eastAsia="MS Mincho" w:cs="Calibri"/>
          <w:i/>
          <w:color w:val="000000"/>
        </w:rPr>
        <w:t xml:space="preserve">Results: </w:t>
      </w:r>
      <w:r w:rsidRPr="006C1CA9">
        <w:rPr>
          <w:rFonts w:eastAsia="MS Mincho" w:cs="Calibri"/>
          <w:color w:val="000000"/>
        </w:rPr>
        <w:t xml:space="preserve">Reading accuracy and memory recall were significantly enhanced with triple-character inter-word word spacing (both measures </w:t>
      </w:r>
      <w:r w:rsidRPr="006C1CA9">
        <w:rPr>
          <w:rFonts w:eastAsia="MS Mincho" w:cs="Calibri"/>
          <w:i/>
          <w:color w:val="000000"/>
        </w:rPr>
        <w:t>P</w:t>
      </w:r>
      <w:r w:rsidRPr="006C1CA9">
        <w:rPr>
          <w:rFonts w:eastAsia="MS Mincho" w:cs="Calibri"/>
          <w:color w:val="000000"/>
        </w:rPr>
        <w:t xml:space="preserve"> </w:t>
      </w:r>
      <w:r w:rsidRPr="006C1CA9">
        <w:rPr>
          <w:rFonts w:eastAsia="MS Mincho" w:cs="Calibri"/>
          <w:color w:val="000000"/>
          <w:u w:val="single"/>
        </w:rPr>
        <w:t>&lt;</w:t>
      </w:r>
      <w:r w:rsidRPr="006C1CA9">
        <w:rPr>
          <w:rFonts w:eastAsia="MS Mincho" w:cs="Calibri"/>
          <w:color w:val="000000"/>
        </w:rPr>
        <w:t xml:space="preserve"> 0.01). These basic findings were independent of the text presentation rate (in wpm). </w:t>
      </w:r>
    </w:p>
    <w:p w:rsidR="00BE2D3B" w:rsidRPr="006C1CA9" w:rsidRDefault="00BE2D3B" w:rsidP="00BE2D3B">
      <w:pPr>
        <w:spacing w:after="0" w:line="480" w:lineRule="auto"/>
        <w:jc w:val="both"/>
        <w:rPr>
          <w:rFonts w:eastAsia="MS Mincho" w:cs="Calibri"/>
          <w:color w:val="000000"/>
        </w:rPr>
      </w:pPr>
      <w:r w:rsidRPr="006C1CA9">
        <w:rPr>
          <w:rFonts w:eastAsia="MS Mincho" w:cs="Calibri"/>
          <w:i/>
          <w:color w:val="000000"/>
        </w:rPr>
        <w:t xml:space="preserve">Conclusions: </w:t>
      </w:r>
      <w:r w:rsidRPr="006C1CA9">
        <w:rPr>
          <w:rFonts w:eastAsia="MS Mincho" w:cs="Calibri"/>
          <w:color w:val="000000"/>
        </w:rPr>
        <w:t>We attribute the improvements in reading performance with increased inter-word spacing to a reduction in the deleterious effects of visual crowding. We conclude that increased inter-word spacing may enhance reading experience and ability when using horizontally scrolling text</w:t>
      </w:r>
      <w:r>
        <w:rPr>
          <w:rFonts w:eastAsia="MS Mincho" w:cs="Calibri"/>
          <w:color w:val="000000"/>
        </w:rPr>
        <w:t xml:space="preserve"> with a </w:t>
      </w:r>
      <w:r w:rsidRPr="006C1CA9">
        <w:rPr>
          <w:rFonts w:eastAsia="MS Mincho" w:cs="Calibri"/>
          <w:color w:val="000000"/>
        </w:rPr>
        <w:t xml:space="preserve">central vision loss. </w:t>
      </w:r>
    </w:p>
    <w:p w:rsidR="00BE2D3B" w:rsidRDefault="00BE2D3B" w:rsidP="00BE2D3B">
      <w:pPr>
        <w:spacing w:after="0" w:line="480" w:lineRule="auto"/>
        <w:jc w:val="both"/>
        <w:rPr>
          <w:rFonts w:eastAsia="MS Mincho" w:cs="Calibri"/>
          <w:color w:val="000000"/>
        </w:rPr>
      </w:pPr>
    </w:p>
    <w:p w:rsidR="002538F8" w:rsidRPr="0053129D" w:rsidRDefault="002538F8" w:rsidP="00FD428F">
      <w:pPr>
        <w:spacing w:after="0" w:line="480" w:lineRule="auto"/>
        <w:jc w:val="both"/>
        <w:rPr>
          <w:rFonts w:eastAsia="MS Mincho" w:cs="Calibri"/>
          <w:b/>
          <w:color w:val="000000"/>
        </w:rPr>
      </w:pPr>
      <w:r w:rsidRPr="0053129D">
        <w:rPr>
          <w:rFonts w:eastAsia="MS Mincho" w:cs="Calibri"/>
          <w:b/>
          <w:color w:val="000000"/>
        </w:rPr>
        <w:lastRenderedPageBreak/>
        <w:t>Introduction</w:t>
      </w:r>
    </w:p>
    <w:p w:rsidR="002538F8" w:rsidRPr="0053129D" w:rsidRDefault="002538F8" w:rsidP="00FD428F">
      <w:pPr>
        <w:spacing w:after="0" w:line="480" w:lineRule="auto"/>
        <w:ind w:firstLine="720"/>
        <w:jc w:val="both"/>
        <w:rPr>
          <w:rFonts w:eastAsia="MS Mincho" w:cs="Calibri"/>
          <w:color w:val="000000"/>
        </w:rPr>
      </w:pPr>
      <w:r w:rsidRPr="0053129D">
        <w:rPr>
          <w:rFonts w:eastAsia="MS Mincho" w:cs="Calibri"/>
          <w:color w:val="000000"/>
        </w:rPr>
        <w:t xml:space="preserve">Horizontally scrolling text </w:t>
      </w:r>
      <w:r w:rsidR="00474E32" w:rsidRPr="0053129D">
        <w:rPr>
          <w:rFonts w:eastAsia="MS Mincho" w:cs="Calibri"/>
          <w:color w:val="000000"/>
        </w:rPr>
        <w:t xml:space="preserve">has been shown to </w:t>
      </w:r>
      <w:r w:rsidRPr="0053129D">
        <w:rPr>
          <w:rFonts w:eastAsia="MS Mincho" w:cs="Calibri"/>
          <w:color w:val="000000"/>
        </w:rPr>
        <w:t xml:space="preserve">be a useful </w:t>
      </w:r>
      <w:r w:rsidR="003A5696" w:rsidRPr="0053129D">
        <w:rPr>
          <w:rFonts w:eastAsia="MS Mincho" w:cs="Calibri"/>
          <w:color w:val="000000"/>
        </w:rPr>
        <w:t xml:space="preserve">technique for </w:t>
      </w:r>
      <w:r w:rsidRPr="0053129D">
        <w:rPr>
          <w:rFonts w:eastAsia="MS Mincho" w:cs="Calibri"/>
          <w:color w:val="000000"/>
        </w:rPr>
        <w:t>reducing the level of reading difficulty and discomfort typically experienced by individuals with central vision loss</w:t>
      </w:r>
      <w:r w:rsidR="00912B67" w:rsidRPr="0053129D">
        <w:rPr>
          <w:rFonts w:eastAsia="MS Mincho" w:cs="Calibri"/>
          <w:color w:val="000000"/>
        </w:rPr>
        <w:t>.</w:t>
      </w:r>
      <w:r w:rsidRPr="0053129D">
        <w:rPr>
          <w:rFonts w:eastAsia="MS Mincho" w:cs="Calibri"/>
          <w:color w:val="000000"/>
        </w:rPr>
        <w:fldChar w:fldCharType="begin" w:fldLock="1"/>
      </w:r>
      <w:r w:rsidR="000810A4" w:rsidRPr="0053129D">
        <w:rPr>
          <w:rFonts w:eastAsia="MS Mincho" w:cs="Calibri"/>
          <w:color w:val="000000"/>
        </w:rPr>
        <w:instrText>ADDIN CSL_CITATION {"citationItems":[{"id":"ITEM-1","itemData":{"DOI":"10.1016/j.visres.2014.03.009","ISSN":"18785646 00426989","abstract":"lol","author":[{"dropping-particle":"","family":"Harvey","given":"Hannah","non-dropping-particle":"","parse-names":false,"suffix":""},{"dropping-particle":"","family":"Walker","given":"Robin","non-dropping-particle":"","parse-names":false,"suffix":""}],"container-title":"Vision Research","id":"ITEM-1","issued":{"date-parts":[["2014"]]},"page":"54-60","title":"Reading with peripheral vision: a comparison of reading dynamic scrolling and static text with a simulated central scotoma","type":"article-journal","volume":"98"},"uris":["http://www.mendeley.com/documents/?uuid=02a6f615-b5cf-42c3-af24-56b91803e7fd"]},{"id":"ITEM-2","itemData":{"author":[{"dropping-particle":"","family":"Walker","given":"Robin","non-dropping-particle":"","parse-names":false,"suffix":""}],"container-title":"British Journal of Ophthalmology","id":"ITEM-2","issue":"1","issued":{"date-parts":[["2013"]]},"page":"110-112","title":"An iPad app as a low-vision aid for people with macular disease","type":"article-journal","volume":"97"},"uris":["http://www.mendeley.com/documents/?uuid=f5cf3c95-093f-4fb3-bbed-5deae40133e3"]},{"id":"ITEM-3","itemData":{"ISSN":"1040-5488","PMID":"15017180","abstract":"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 METHODS: Short sentences were presented in each format to 35 low-vision (most with central field loss) and 14 age-matched control subjects. Subjects read aloud to determine maximum oral reading rate and read silently to determine preferred silent reading rate. 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 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author":[{"dropping-particle":"","family":"Bowers","given":"Alex R","non-dropping-particle":"","parse-names":false,"suffix":""},{"dropping-particle":"","family":"Woods","given":"Russell L","non-dropping-particle":"","parse-names":false,"suffix":""},{"dropping-particle":"","family":"Peli","given":"Eli","non-dropping-particle":"","parse-names":false,"suffix":""}],"container-title":"Optometry and Vision Science","id":"ITEM-3","issue":"3","issued":{"date-parts":[["2004","3"]]},"page":"205-13","title":"Preferred retinal locus and reading rate with four dynamic text presentation formats.","type":"article-journal","volume":"81"},"uris":["http://www.mendeley.com/documents/?uuid=68896f91-1b24-467e-be6f-bafdd47dbb86"]},{"id":"ITEM-4","itemData":{"DOI":"10.1111/opo.12296","ISSN":"14751313 02755408","abstract":"© 2016 The College of Optometrists. Purpose: Technological devices such as smartphones and tablets are widely available and increasingly used as visual aids. This study evaluated the use of a novel app for tablets (MD_evReader) developed as a reading aid for individuals with a central field loss resulting from macular degeneration. The MD_evReader app scrolls text as single lines (similar to a news ticker) and is intended to enhance reading performance using the eccentric viewing technique by both reducing the demands on the eye movement system and minimising the deleterious effects of perceptual crowding. Reading performance with scrolling text was compared with reading static sentences, also presented on a tablet computer. Methods: Twenty-six people with low vision (diagnosis of macular degeneration) read static or dynamic text (scrolled from right to left), presented as a single line at high contrast on a tablet device. Reading error rates and comprehension were recorded for both text formats, and the participant's subjective experience of reading with the app was assessed using a simple questionnaire. Results: The average reading speed for static and dynamic text was not significantly different and equal to or greater than 85 words per minute. The comprehension scores for both text formats were also similar, equal to approximately 95% correct. However, reading error rates were significantly (p = 0.02) less for dynamic text than for static text. The participants' questionnaire ratings of their reading experience with the MD_evReader were highly positive and indicated a preference for reading with this app compared with their usual method. Conclusions: Our data show that reading performance with scrolling text is at least equal to that achieved with static text and in some respects (reading error rate) is better than static text. Bespoke apps informed by an understanding of the underlying sensorimotor processes involved in a cognitive task such as reading have excellent potential as aids for people with visual impairments.","author":[{"dropping-particle":"","family":"Walker","given":"Robin","non-dropping-particle":"","parse-names":false,"suffix":""},{"dropping-particle":"","family":"Bryan","given":"Lauren","non-dropping-particle":"","parse-names":false,"suffix":""},{"dropping-particle":"","family":"Harvey","given":"Hannah","non-dropping-particle":"","parse-names":false,"suffix":""},{"dropping-particle":"","family":"Riazi","given":"Afsane","non-dropping-particle":"","parse-names":false,"suffix":""},{"dropping-particle":"","family":"Anderson","given":"Stephen J.","non-dropping-particle":"","parse-names":false,"suffix":""}],"container-title":"Ophthalmic &amp; Physiological Optics","id":"ITEM-4","issue":"4","issued":{"date-parts":[["2016"]]},"page":"355-512","title":"The value of Tablets as reading aids for individuals with central visual field loss: An evaluation of eccentric reading with static and scrolling text","type":"article-journal","volume":"36"},"uris":["http://www.mendeley.com/documents/?uuid=91ffc179-f51d-4d5b-b4be-1002890708fb"]},{"id":"ITEM-5","itemData":{"ISSN":"1040-5488","PMID":"9547799","abstract":"Most people with low vision need magnification to read. Page navigation is the process of moving a magnifier during reading. Modern electronic technology can provide many alternatives for navigating through text. This study compared reading speeds for four methods of displaying text. The four methods varied in their page-navigation demands. The closed-circuit television (CCTV) and MOUSE methods involved manual navigation. The DRIFT method (horizontally drifting text) involved no manual navigation, but did involve both smooth-pursuit and saccadic eye movements. The rapid serial visual presentation (RSVP) method involved no manual navigation, and relatively few eye movements. There were 7 normal subjects and 12 low-vision subjects (7 with central-field loss, CFL group, and 5 with central fields intact, CFI group). The subjects read 70-word passages at speeds that yielded good comprehension. Taking the CCTV reading speed as a benchmark, neither the normal nor low-vision subjects had significantly different speeds with the MOUSE method. As expected from the reduced navigational demands, normal subjects read faster with the DRIFT method (85% faster) and the RSVP method (169%). The CFI group read significantly faster with DRIFT (43%) and RSVP (38%). The CFL group showed no significant differences in reading speed for the four methods.","author":[{"dropping-particle":"","family":"Harland","given":"S","non-dropping-particle":"","parse-names":false,"suffix":""},{"dropping-particle":"","family":"Legge","given":"Gordon E.","non-dropping-particle":"","parse-names":false,"suffix":""},{"dropping-particle":"","family":"Luebker","given":"Andrew","non-dropping-particle":"","parse-names":false,"suffix":""}],"container-title":"Optometry and Vision Science","id":"ITEM-5","issue":"3","issued":{"date-parts":[["1998","3"]]},"page":"183-90","title":"Psychophysics of reading. XVII. Low-vision performance with four types of electronically magnified text.","type":"article-journal","volume":"75"},"uris":["http://www.mendeley.com/documents/?uuid=cb77e252-fe31-4191-9ef1-fffecdd0cc3f"]}],"mendeley":{"formattedCitation":"&lt;sup&gt;1–5&lt;/sup&gt;","plainTextFormattedCitation":"1–5","previouslyFormattedCitation":"&lt;sup&gt;1–5&lt;/sup&gt;"},"properties":{"noteIndex":0},"schema":"https://github.com/citation-style-language/schema/raw/master/csl-citation.json"}</w:instrText>
      </w:r>
      <w:r w:rsidRPr="0053129D">
        <w:rPr>
          <w:rFonts w:eastAsia="MS Mincho" w:cs="Calibri"/>
          <w:color w:val="000000"/>
        </w:rPr>
        <w:fldChar w:fldCharType="separate"/>
      </w:r>
      <w:r w:rsidR="00883965" w:rsidRPr="0053129D">
        <w:rPr>
          <w:rFonts w:eastAsia="MS Mincho" w:cs="Calibri"/>
          <w:noProof/>
          <w:color w:val="000000"/>
          <w:vertAlign w:val="superscript"/>
        </w:rPr>
        <w:t>1–5</w:t>
      </w:r>
      <w:r w:rsidRPr="0053129D">
        <w:rPr>
          <w:rFonts w:eastAsia="MS Mincho" w:cs="Calibri"/>
          <w:color w:val="000000"/>
        </w:rPr>
        <w:fldChar w:fldCharType="end"/>
      </w:r>
      <w:r w:rsidRPr="0053129D">
        <w:rPr>
          <w:rFonts w:eastAsia="MS Mincho" w:cs="Calibri"/>
          <w:color w:val="000000"/>
        </w:rPr>
        <w:t xml:space="preserve"> </w:t>
      </w:r>
      <w:r w:rsidR="00D16897" w:rsidRPr="0053129D">
        <w:rPr>
          <w:rFonts w:eastAsia="MS Mincho" w:cs="Calibri"/>
          <w:color w:val="000000"/>
        </w:rPr>
        <w:t xml:space="preserve">Most commonly seen in rolling news tickers, this </w:t>
      </w:r>
      <w:r w:rsidR="000E167F" w:rsidRPr="0053129D">
        <w:rPr>
          <w:rFonts w:eastAsia="MS Mincho" w:cs="Calibri"/>
          <w:color w:val="000000"/>
        </w:rPr>
        <w:t xml:space="preserve">text </w:t>
      </w:r>
      <w:r w:rsidR="00D16897" w:rsidRPr="0053129D">
        <w:rPr>
          <w:rFonts w:eastAsia="MS Mincho" w:cs="Calibri"/>
          <w:color w:val="000000"/>
        </w:rPr>
        <w:t xml:space="preserve">format can be applied as a reading aid for </w:t>
      </w:r>
      <w:r w:rsidR="000E167F" w:rsidRPr="0053129D">
        <w:rPr>
          <w:rFonts w:eastAsia="MS Mincho" w:cs="Calibri"/>
          <w:color w:val="000000"/>
        </w:rPr>
        <w:t>individuals with macular dysfunction,</w:t>
      </w:r>
      <w:r w:rsidR="00D16897" w:rsidRPr="0053129D">
        <w:rPr>
          <w:rFonts w:eastAsia="MS Mincho" w:cs="Calibri"/>
          <w:color w:val="000000"/>
        </w:rPr>
        <w:t xml:space="preserve"> either manually using CCTV</w:t>
      </w:r>
      <w:r w:rsidR="00A31627" w:rsidRPr="0053129D">
        <w:rPr>
          <w:rFonts w:eastAsia="MS Mincho" w:cs="Calibri"/>
          <w:color w:val="000000"/>
        </w:rPr>
        <w:t xml:space="preserve"> (Closed-Circuit Television)</w:t>
      </w:r>
      <w:r w:rsidR="00D16897" w:rsidRPr="0053129D">
        <w:rPr>
          <w:rFonts w:eastAsia="MS Mincho" w:cs="Calibri"/>
          <w:color w:val="000000"/>
        </w:rPr>
        <w:t xml:space="preserve"> aids</w:t>
      </w:r>
      <w:r w:rsidR="00C523DB" w:rsidRPr="0053129D">
        <w:rPr>
          <w:rFonts w:eastAsia="MS Mincho" w:cs="Calibri"/>
          <w:color w:val="000000"/>
        </w:rPr>
        <w:fldChar w:fldCharType="begin" w:fldLock="1"/>
      </w:r>
      <w:r w:rsidR="00A31627" w:rsidRPr="0053129D">
        <w:rPr>
          <w:rFonts w:eastAsia="MS Mincho" w:cs="Calibri"/>
          <w:color w:val="000000"/>
        </w:rPr>
        <w:instrText>ADDIN CSL_CITATION {"citationItems":[{"id":"ITEM-1","itemData":{"DOI":"10.1002/14651858.CD003303.pub4","ISSN":"14651858","PMID":"29664159","abstract":"BACKGROUND The purpose of low-vision rehabilitation is to allow people to resume or to continue to perform daily living tasks, with reading being one of the most important. This is achieved by providing appropriate optical devices and special training in the use of residual-vision and low-vision aids, which range from simple optical magnifiers to high-magnification video magnifiers. OBJECTIVES To assess the effects of different visual reading aids for adults with low vision. SEARCH METHODS We searched the Cochrane Central Register of Controlled Trials (CENTRAL) (which contains the Cochrane Eyes and Vision Trials Register) (2017, Issue 12); MEDLINE Ovid; Embase Ovid; BIREME LILACS, OpenGrey, the ISRCTN registry; ClinicalTrials.gov and the World Health Organization (WHO) International Clinical Trials Registry Platform (ICTRP). The date of the search was 17 January 2018. SELECTION CRITERIA This review includes randomised and quasi-randomised trials that compared any device or aid used for reading to another device or aid in people aged 16 or over with low vision as defined by the study investigators. We did not compare low-vision aids with no low-vision aid since it is obviously not possible to measure reading speed, our primary outcome, in people that cannot read ordinary print. We considered reading aids that maximise the person's visual reading capacity, for example by increasing image magnification (optical and electronic magnifiers), augmenting text contrast (coloured filters) or trying to optimise the viewing angle or gaze position (such as prisms). We have not included studies investigating reading aids that allow reading through hearing, such as talking books or screen readers, or through touch, such as Braille-based devices and we did not consider rehabilitation strategies or complex low-vision interventions. DATA COLLECTION AND ANALYSIS We used standard methods expected by Cochrane. At least two authors independently assessed trial quality and extracted data. The primary outcome of the review was reading speed in words per minute. Secondary outcomes included reading duration and acuity, ease and frequency of use, quality of life and adverse outcomes. We graded the certainty of the evidence using GRADE. MAIN RESULTS We included 11 small studies with a cross-over design (435 people overall), one study with two parallel arms (37 participants) and one study with three parallel arms (243 participants). These studies took place in the USA (7 studies), …","author":[{"dropping-particle":"","family":"Virgili","given":"Gianni","non-dropping-particle":"","parse-names":false,"suffix":""},{"dropping-particle":"","family":"Acosta","given":"Ruthy","non-dropping-particle":"","parse-names":false,"suffix":""},{"dropping-particle":"","family":"Grover","given":"L L","non-dropping-particle":"","parse-names":false,"suffix":""},{"dropping-particle":"","family":"Bentley","given":"Sharon A","non-dropping-particle":"","parse-names":false,"suffix":""},{"dropping-particle":"","family":"Giacomelli","given":"Giovanni","non-dropping-particle":"","parse-names":false,"suffix":""},{"dropping-particle":"","family":"Allcock","given":"Claire","non-dropping-particle":"","parse-names":false,"suffix":""},{"dropping-particle":"","family":"Evans","given":"Jennifer R","non-dropping-particle":"","parse-names":false,"suffix":""}],"container-title":"Cochrane Database of Systematic Reviews","id":"ITEM-1","issued":{"date-parts":[["2013","4","17"]]},"page":"CD003303","title":"Reading aids for adults with low vision","type":"article-journal","volume":"10"},"uris":["http://www.mendeley.com/documents/?uuid=3239b006-ea49-4283-9de7-d4cc1c6538d1"]}],"mendeley":{"formattedCitation":"&lt;sup&gt;6&lt;/sup&gt;","plainTextFormattedCitation":"6","previouslyFormattedCitation":"&lt;sup&gt;6&lt;/sup&gt;"},"properties":{"noteIndex":0},"schema":"https://github.com/citation-style-language/schema/raw/master/csl-citation.json"}</w:instrText>
      </w:r>
      <w:r w:rsidR="00C523DB" w:rsidRPr="0053129D">
        <w:rPr>
          <w:rFonts w:eastAsia="MS Mincho" w:cs="Calibri"/>
          <w:color w:val="000000"/>
        </w:rPr>
        <w:fldChar w:fldCharType="separate"/>
      </w:r>
      <w:r w:rsidR="00C523DB" w:rsidRPr="0053129D">
        <w:rPr>
          <w:rFonts w:eastAsia="MS Mincho" w:cs="Calibri"/>
          <w:noProof/>
          <w:color w:val="000000"/>
          <w:vertAlign w:val="superscript"/>
        </w:rPr>
        <w:t>6</w:t>
      </w:r>
      <w:r w:rsidR="00C523DB" w:rsidRPr="0053129D">
        <w:rPr>
          <w:rFonts w:eastAsia="MS Mincho" w:cs="Calibri"/>
          <w:color w:val="000000"/>
        </w:rPr>
        <w:fldChar w:fldCharType="end"/>
      </w:r>
      <w:r w:rsidR="00D16897" w:rsidRPr="0053129D">
        <w:rPr>
          <w:rFonts w:eastAsia="MS Mincho" w:cs="Calibri"/>
          <w:color w:val="000000"/>
        </w:rPr>
        <w:t xml:space="preserve"> or via mobile apps such as the MD_evReader</w:t>
      </w:r>
      <w:r w:rsidR="00912B67" w:rsidRPr="0053129D">
        <w:rPr>
          <w:rFonts w:eastAsia="MS Mincho" w:cs="Calibri"/>
          <w:color w:val="000000"/>
        </w:rPr>
        <w:t>.</w:t>
      </w:r>
      <w:r w:rsidR="00D16897"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Walker","given":"Robin","non-dropping-particle":"","parse-names":false,"suffix":""}],"container-title":"British Journal of Ophthalmology","id":"ITEM-1","issue":"1","issued":{"date-parts":[["2013"]]},"page":"110-112","title":"An iPad app as a low-vision aid for people with macular disease","type":"article-journal","volume":"97"},"uris":["http://www.mendeley.com/documents/?uuid=f5cf3c95-093f-4fb3-bbed-5deae40133e3"]}],"mendeley":{"formattedCitation":"&lt;sup&gt;2&lt;/sup&gt;","plainTextFormattedCitation":"2","previouslyFormattedCitation":"&lt;sup&gt;2&lt;/sup&gt;"},"properties":{"noteIndex":0},"schema":"https://github.com/citation-style-language/schema/raw/master/csl-citation.json"}</w:instrText>
      </w:r>
      <w:r w:rsidR="00D16897" w:rsidRPr="0053129D">
        <w:rPr>
          <w:rFonts w:eastAsia="MS Mincho" w:cs="Calibri"/>
          <w:color w:val="000000"/>
        </w:rPr>
        <w:fldChar w:fldCharType="separate"/>
      </w:r>
      <w:r w:rsidR="00D16897" w:rsidRPr="0053129D">
        <w:rPr>
          <w:rFonts w:eastAsia="MS Mincho" w:cs="Calibri"/>
          <w:noProof/>
          <w:color w:val="000000"/>
          <w:vertAlign w:val="superscript"/>
        </w:rPr>
        <w:t>2</w:t>
      </w:r>
      <w:r w:rsidR="00D16897" w:rsidRPr="0053129D">
        <w:rPr>
          <w:rFonts w:eastAsia="MS Mincho" w:cs="Calibri"/>
          <w:color w:val="000000"/>
        </w:rPr>
        <w:fldChar w:fldCharType="end"/>
      </w:r>
      <w:r w:rsidR="00D16897" w:rsidRPr="0053129D">
        <w:rPr>
          <w:rFonts w:eastAsia="MS Mincho" w:cs="Calibri"/>
          <w:color w:val="000000"/>
        </w:rPr>
        <w:t xml:space="preserve"> </w:t>
      </w:r>
      <w:r w:rsidRPr="0053129D">
        <w:rPr>
          <w:rFonts w:eastAsia="MS Mincho" w:cs="Calibri"/>
          <w:color w:val="000000"/>
        </w:rPr>
        <w:t xml:space="preserve">There are several reasons why this is </w:t>
      </w:r>
      <w:r w:rsidR="00C4128D" w:rsidRPr="0053129D">
        <w:rPr>
          <w:rFonts w:eastAsia="MS Mincho" w:cs="Calibri"/>
          <w:color w:val="000000"/>
        </w:rPr>
        <w:t>the case</w:t>
      </w:r>
      <w:r w:rsidRPr="0053129D">
        <w:rPr>
          <w:rFonts w:eastAsia="MS Mincho" w:cs="Calibri"/>
          <w:color w:val="000000"/>
        </w:rPr>
        <w:t>. First, scrolling text allows readers to limit active oculomotor navigation of the text, a factor known to be a significant challenge for people without central vision</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Bowers","given":"Alex R","non-dropping-particle":"","parse-names":false,"suffix":""},{"dropping-particle":"","family":"Cheong","given":"A","non-dropping-particle":"","parse-names":false,"suffix":""},{"dropping-particle":"","family":"Lovie-Kitchin","given":"Jan","non-dropping-particle":"","parse-names":false,"suffix":""}],"container-title":"Optometry and Vision Science","id":"ITEM-1","issue":"1","issued":{"date-parts":[["2007"]]},"page":"9-20","title":"Reading with optical magnifiers: page navigation strategies and difficulties.","type":"article-journal","volume":"84"},"uris":["http://www.mendeley.com/documents/?uuid=3f0b80a3-189e-495d-ae72-26f396fe7ad1"]}],"mendeley":{"formattedCitation":"&lt;sup&gt;7&lt;/sup&gt;","plainTextFormattedCitation":"7","previouslyFormattedCitation":"&lt;sup&gt;7&lt;/sup&gt;"},"properties":{"noteIndex":0},"schema":"https://github.com/citation-style-language/schema/raw/master/csl-citation.json"}</w:instrText>
      </w:r>
      <w:r w:rsidRPr="0053129D">
        <w:rPr>
          <w:rFonts w:eastAsia="MS Mincho" w:cs="Calibri"/>
          <w:color w:val="000000"/>
        </w:rPr>
        <w:fldChar w:fldCharType="separate"/>
      </w:r>
      <w:r w:rsidR="00C523DB" w:rsidRPr="0053129D">
        <w:rPr>
          <w:rFonts w:eastAsia="MS Mincho" w:cs="Calibri"/>
          <w:noProof/>
          <w:color w:val="000000"/>
          <w:vertAlign w:val="superscript"/>
        </w:rPr>
        <w:t>7</w:t>
      </w:r>
      <w:r w:rsidRPr="0053129D">
        <w:rPr>
          <w:rFonts w:eastAsia="MS Mincho" w:cs="Calibri"/>
          <w:color w:val="000000"/>
        </w:rPr>
        <w:fldChar w:fldCharType="end"/>
      </w:r>
      <w:r w:rsidRPr="0053129D">
        <w:rPr>
          <w:rFonts w:eastAsia="MS Mincho" w:cs="Calibri"/>
          <w:color w:val="000000"/>
        </w:rPr>
        <w:t xml:space="preserve"> </w:t>
      </w:r>
      <w:r w:rsidR="000E167F" w:rsidRPr="0053129D">
        <w:rPr>
          <w:rFonts w:eastAsia="MS Mincho" w:cs="Calibri"/>
          <w:color w:val="000000"/>
        </w:rPr>
        <w:t>Second, b</w:t>
      </w:r>
      <w:r w:rsidRPr="0053129D">
        <w:rPr>
          <w:rFonts w:eastAsia="MS Mincho" w:cs="Calibri"/>
          <w:color w:val="000000"/>
        </w:rPr>
        <w:t>ecause scrolling text is presented as a single line, it not only removes the difficulty associated with navigation of multi-lined text with a central scotoma</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Deruaz","given":"A","non-dropping-particle":"","parse-names":false,"suffix":""},{"dropping-particle":"","family":"Whatham","given":"Andrew R","non-dropping-particle":"","parse-names":false,"suffix":""},{"dropping-particle":"","family":"Mermoud","given":"C","non-dropping-particle":"","parse-names":false,"suffix":""},{"dropping-particle":"","family":"Safran","given":"Avinoam B","non-dropping-particle":"","parse-names":false,"suffix":""}],"container-title":"Vision Research","id":"ITEM-1","issue":"27","issued":{"date-parts":[["2002"]]},"page":"2947-2957","title":"Reading with multiple preferred retinal loci: implications for training a more efficient reading strategy.","type":"article-journal","volume":"42"},"uris":["http://www.mendeley.com/documents/?uuid=2fd0e00b-d0ee-40b7-9627-b2e3aedfa8d4"]}],"mendeley":{"formattedCitation":"&lt;sup&gt;8&lt;/sup&gt;","plainTextFormattedCitation":"8","previouslyFormattedCitation":"&lt;sup&gt;8&lt;/sup&gt;"},"properties":{"noteIndex":0},"schema":"https://github.com/citation-style-language/schema/raw/master/csl-citation.json"}</w:instrText>
      </w:r>
      <w:r w:rsidRPr="0053129D">
        <w:rPr>
          <w:rFonts w:eastAsia="MS Mincho" w:cs="Calibri"/>
          <w:color w:val="000000"/>
        </w:rPr>
        <w:fldChar w:fldCharType="separate"/>
      </w:r>
      <w:r w:rsidR="00C523DB" w:rsidRPr="0053129D">
        <w:rPr>
          <w:rFonts w:eastAsia="MS Mincho" w:cs="Calibri"/>
          <w:noProof/>
          <w:color w:val="000000"/>
          <w:vertAlign w:val="superscript"/>
        </w:rPr>
        <w:t>8</w:t>
      </w:r>
      <w:r w:rsidRPr="0053129D">
        <w:rPr>
          <w:rFonts w:eastAsia="MS Mincho" w:cs="Calibri"/>
          <w:color w:val="000000"/>
        </w:rPr>
        <w:fldChar w:fldCharType="end"/>
      </w:r>
      <w:r w:rsidRPr="0053129D">
        <w:rPr>
          <w:rFonts w:eastAsia="MS Mincho" w:cs="Calibri"/>
          <w:color w:val="000000"/>
        </w:rPr>
        <w:t xml:space="preserve"> but also negates the deleterious effects of </w:t>
      </w:r>
      <w:r w:rsidR="003A5696" w:rsidRPr="0053129D">
        <w:rPr>
          <w:rFonts w:eastAsia="MS Mincho" w:cs="Calibri"/>
          <w:color w:val="000000"/>
        </w:rPr>
        <w:t>inter-</w:t>
      </w:r>
      <w:r w:rsidRPr="0053129D">
        <w:rPr>
          <w:rFonts w:eastAsia="MS Mincho" w:cs="Calibri"/>
          <w:color w:val="000000"/>
        </w:rPr>
        <w:t>line crowding</w:t>
      </w:r>
      <w:r w:rsidR="00912B67" w:rsidRPr="0053129D">
        <w:rPr>
          <w:rFonts w:eastAsia="MS Mincho" w:cs="Calibri"/>
          <w:color w:val="000000"/>
        </w:rPr>
        <w:t>.</w:t>
      </w:r>
      <w:r w:rsidRPr="0053129D">
        <w:rPr>
          <w:rFonts w:eastAsia="MS Mincho" w:cs="Calibri"/>
          <w:color w:val="000000"/>
        </w:rPr>
        <w:fldChar w:fldCharType="begin" w:fldLock="1"/>
      </w:r>
      <w:r w:rsidR="00530139" w:rsidRPr="0053129D">
        <w:rPr>
          <w:rFonts w:eastAsia="MS Mincho" w:cs="Calibri"/>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Pr="0053129D">
        <w:rPr>
          <w:rFonts w:eastAsia="MS Mincho" w:cs="Calibri"/>
          <w:color w:val="000000"/>
        </w:rPr>
        <w:fldChar w:fldCharType="separate"/>
      </w:r>
      <w:r w:rsidR="00C523DB" w:rsidRPr="0053129D">
        <w:rPr>
          <w:rFonts w:eastAsia="MS Mincho" w:cs="Calibri"/>
          <w:noProof/>
          <w:color w:val="000000"/>
          <w:vertAlign w:val="superscript"/>
        </w:rPr>
        <w:t>9</w:t>
      </w:r>
      <w:r w:rsidRPr="0053129D">
        <w:rPr>
          <w:rFonts w:eastAsia="MS Mincho" w:cs="Calibri"/>
          <w:color w:val="000000"/>
        </w:rPr>
        <w:fldChar w:fldCharType="end"/>
      </w:r>
      <w:r w:rsidRPr="0053129D">
        <w:rPr>
          <w:rFonts w:eastAsia="MS Mincho" w:cs="Calibri"/>
          <w:color w:val="000000"/>
        </w:rPr>
        <w:t xml:space="preserve"> </w:t>
      </w:r>
      <w:r w:rsidR="00387DB7" w:rsidRPr="0053129D">
        <w:rPr>
          <w:rFonts w:eastAsia="MS Mincho" w:cs="Calibri"/>
          <w:color w:val="000000"/>
        </w:rPr>
        <w:t>C</w:t>
      </w:r>
      <w:r w:rsidRPr="0053129D">
        <w:rPr>
          <w:rFonts w:eastAsia="MS Mincho" w:cs="Calibri"/>
          <w:color w:val="000000"/>
        </w:rPr>
        <w:t xml:space="preserve">rowding refers </w:t>
      </w:r>
      <w:r w:rsidR="00387DB7" w:rsidRPr="0053129D">
        <w:rPr>
          <w:rFonts w:eastAsia="MS Mincho" w:cs="Calibri"/>
          <w:color w:val="000000"/>
        </w:rPr>
        <w:t xml:space="preserve">here </w:t>
      </w:r>
      <w:r w:rsidRPr="0053129D">
        <w:rPr>
          <w:rFonts w:eastAsia="MS Mincho" w:cs="Calibri"/>
          <w:color w:val="000000"/>
        </w:rPr>
        <w:t>to the phenomenon in which identification of a target word is significantly impaired by the presence of nearby words</w:t>
      </w:r>
      <w:r w:rsidR="00912B67" w:rsidRPr="0053129D">
        <w:rPr>
          <w:rFonts w:eastAsia="MS Mincho" w:cs="Calibri"/>
          <w:color w:val="000000"/>
        </w:rPr>
        <w:t>.</w:t>
      </w:r>
      <w:r w:rsidR="008429B9"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Chung","given":"Susana T L","non-dropping-particle":"","parse-names":false,"suffix":""}],"container-title":"Optometry and Vision Science","id":"ITEM-1","issue":"7","issued":{"date-parts":[["2004"]]},"page":"525-535","title":"Reading speed benefits from increased vertical word spacing in normal peripheral vision","type":"article-journal","volume":"81"},"uris":["http://www.mendeley.com/documents/?uuid=fb34839a-391e-3a33-88c6-a6566ad84d51"]},{"id":"ITEM-2","itemData":{"author":[{"dropping-particle":"","family":"Pelli","given":"Denis G.","non-dropping-particle":"","parse-names":false,"suffix":""},{"dropping-particle":"","family":"Palomares","given":"Melanie","non-dropping-particle":"","parse-names":false,"suffix":""},{"dropping-particle":"","family":"Majaj","given":"Najib J","non-dropping-particle":"","parse-names":false,"suffix":""}],"container-title":"Journal of Vision","id":"ITEM-2","issue":"12","issued":{"date-parts":[["2004"]]},"page":"1136-1169","title":"Crowding is unlike ordinary masking: Distinguishing feature integration from detection","type":"article-journal","volume":"4"},"uris":["http://www.mendeley.com/documents/?uuid=d9114144-cea4-3bc7-b422-c9c6b3ec85a1"]},{"id":"ITEM-3","itemData":{"DOI":"10.1038/nn1208-1463b","ISBN":"1097-6256","ISSN":"1097-6256","PMID":"18828191","abstract":"It is now emerging that vision is usually limited by object spacing rather than size. The visual system recognizes an object by detecting and then combining its features. 'Crowding' occurs when objects are too close together and features from several objects are combined into a jumbled percept. Here, we review the explosion of studies on crowding--in grating discrimination, letter and face recognition, visual search, selective attention, and reading--and find a universal principle, the Bouma law. The critical spacing required to prevent crowding is equal for all objects, although the effect is weaker between dissimilar objects. Furthermore, critical spacing at the cortex is independent of object position, and critical spacing at the visual field is proportional to object distance from fixation. The region where object spacing exceeds critical spacing is the 'uncrowded window'. Observers cannot recognize objects outside of this window and its size limits the speed of reading and search.","author":[{"dropping-particle":"","family":"Pelli","given":"Denis G.","non-dropping-particle":"","parse-names":false,"suffix":""},{"dropping-particle":"","family":"Tillman","given":"Katharine A","non-dropping-particle":"","parse-names":false,"suffix":""}],"container-title":"Nature Neuroscience","id":"ITEM-3","issue":"10","issued":{"date-parts":[["2008"]]},"page":"1129-1135","title":"The uncrowded window of object recognition.","type":"article-journal","volume":"11"},"uris":["http://www.mendeley.com/documents/?uuid=499f363a-6df0-434a-82df-0d7c3fad2ff6"]}],"mendeley":{"formattedCitation":"&lt;sup&gt;10–12&lt;/sup&gt;","plainTextFormattedCitation":"10–12","previouslyFormattedCitation":"&lt;sup&gt;10–12&lt;/sup&gt;"},"properties":{"noteIndex":0},"schema":"https://github.com/citation-style-language/schema/raw/master/csl-citation.json"}</w:instrText>
      </w:r>
      <w:r w:rsidR="008429B9" w:rsidRPr="0053129D">
        <w:rPr>
          <w:rFonts w:eastAsia="MS Mincho" w:cs="Calibri"/>
          <w:color w:val="000000"/>
        </w:rPr>
        <w:fldChar w:fldCharType="separate"/>
      </w:r>
      <w:r w:rsidR="00C523DB" w:rsidRPr="0053129D">
        <w:rPr>
          <w:rFonts w:eastAsia="MS Mincho" w:cs="Calibri"/>
          <w:noProof/>
          <w:color w:val="000000"/>
          <w:vertAlign w:val="superscript"/>
        </w:rPr>
        <w:t>10–12</w:t>
      </w:r>
      <w:r w:rsidR="008429B9" w:rsidRPr="0053129D">
        <w:rPr>
          <w:rFonts w:eastAsia="MS Mincho" w:cs="Calibri"/>
          <w:color w:val="000000"/>
        </w:rPr>
        <w:fldChar w:fldCharType="end"/>
      </w:r>
      <w:r w:rsidR="00912B67" w:rsidRPr="0053129D">
        <w:rPr>
          <w:rFonts w:eastAsia="MS Mincho" w:cs="Calibri"/>
          <w:color w:val="000000"/>
        </w:rPr>
        <w:t xml:space="preserve"> </w:t>
      </w:r>
      <w:r w:rsidR="000E167F" w:rsidRPr="0053129D">
        <w:rPr>
          <w:rFonts w:eastAsia="MS Mincho" w:cs="Calibri"/>
          <w:color w:val="000000"/>
        </w:rPr>
        <w:t>Third</w:t>
      </w:r>
      <w:r w:rsidR="00CE77A6" w:rsidRPr="0053129D">
        <w:rPr>
          <w:rFonts w:eastAsia="MS Mincho" w:cs="Calibri"/>
          <w:color w:val="000000"/>
        </w:rPr>
        <w:t xml:space="preserve">, visual acuity for dynamic stimuli may be </w:t>
      </w:r>
      <w:r w:rsidR="00883F1A" w:rsidRPr="0053129D">
        <w:rPr>
          <w:rFonts w:eastAsia="MS Mincho" w:cs="Calibri"/>
          <w:color w:val="000000"/>
        </w:rPr>
        <w:t xml:space="preserve">superior to that for </w:t>
      </w:r>
      <w:r w:rsidR="00CE77A6" w:rsidRPr="0053129D">
        <w:rPr>
          <w:rFonts w:eastAsia="MS Mincho" w:cs="Calibri"/>
          <w:color w:val="000000"/>
        </w:rPr>
        <w:t xml:space="preserve">static </w:t>
      </w:r>
      <w:r w:rsidR="00883F1A" w:rsidRPr="0053129D">
        <w:rPr>
          <w:rFonts w:eastAsia="MS Mincho" w:cs="Calibri"/>
          <w:color w:val="000000"/>
        </w:rPr>
        <w:t xml:space="preserve">stimuli </w:t>
      </w:r>
      <w:r w:rsidR="00CE77A6" w:rsidRPr="0053129D">
        <w:rPr>
          <w:rFonts w:eastAsia="MS Mincho" w:cs="Calibri"/>
          <w:color w:val="000000"/>
        </w:rPr>
        <w:t>at some eccentricities</w:t>
      </w:r>
      <w:r w:rsidR="003A5696" w:rsidRPr="0053129D">
        <w:rPr>
          <w:rFonts w:eastAsia="MS Mincho" w:cs="Calibri"/>
          <w:color w:val="000000"/>
        </w:rPr>
        <w:t xml:space="preserve"> when presented at a reasonable rate</w:t>
      </w:r>
      <w:r w:rsidR="00912B67" w:rsidRPr="0053129D">
        <w:rPr>
          <w:rFonts w:eastAsia="MS Mincho" w:cs="Calibri"/>
          <w:color w:val="000000"/>
        </w:rPr>
        <w:t>.</w:t>
      </w:r>
      <w:r w:rsidR="00CE77A6"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Brown","given":"Brian","non-dropping-particle":"","parse-names":false,"suffix":""}],"container-title":"Vision Research","id":"ITEM-1","issued":{"date-parts":[["1972"]]},"page":"293-304","title":"Resolution thresholds for moving targets at the fovea and in the peripheral retina","type":"article-journal","volume":"12"},"uris":["http://www.mendeley.com/documents/?uuid=4e9c4e87-daf4-4700-983c-77a8fc7f36ac"]}],"mendeley":{"formattedCitation":"&lt;sup&gt;13&lt;/sup&gt;","plainTextFormattedCitation":"13","previouslyFormattedCitation":"&lt;sup&gt;13&lt;/sup&gt;"},"properties":{"noteIndex":0},"schema":"https://github.com/citation-style-language/schema/raw/master/csl-citation.json"}</w:instrText>
      </w:r>
      <w:r w:rsidR="00CE77A6" w:rsidRPr="0053129D">
        <w:rPr>
          <w:rFonts w:eastAsia="MS Mincho" w:cs="Calibri"/>
          <w:color w:val="000000"/>
        </w:rPr>
        <w:fldChar w:fldCharType="separate"/>
      </w:r>
      <w:r w:rsidR="00CE77A6" w:rsidRPr="0053129D">
        <w:rPr>
          <w:rFonts w:eastAsia="MS Mincho" w:cs="Calibri"/>
          <w:noProof/>
          <w:color w:val="000000"/>
          <w:vertAlign w:val="superscript"/>
        </w:rPr>
        <w:t>13</w:t>
      </w:r>
      <w:r w:rsidR="00CE77A6" w:rsidRPr="0053129D">
        <w:rPr>
          <w:rFonts w:eastAsia="MS Mincho" w:cs="Calibri"/>
          <w:color w:val="000000"/>
        </w:rPr>
        <w:fldChar w:fldCharType="end"/>
      </w:r>
      <w:r w:rsidR="00CE77A6" w:rsidRPr="0053129D">
        <w:rPr>
          <w:rFonts w:eastAsia="MS Mincho" w:cs="Calibri"/>
          <w:color w:val="000000"/>
        </w:rPr>
        <w:t xml:space="preserve"> </w:t>
      </w:r>
      <w:r w:rsidRPr="0053129D">
        <w:rPr>
          <w:rFonts w:eastAsia="MS Mincho" w:cs="Calibri"/>
          <w:color w:val="000000"/>
        </w:rPr>
        <w:t xml:space="preserve">Finally, scrolling text </w:t>
      </w:r>
      <w:r w:rsidR="00365C71" w:rsidRPr="0053129D">
        <w:rPr>
          <w:rFonts w:eastAsia="MS Mincho" w:cs="Calibri"/>
          <w:color w:val="000000"/>
        </w:rPr>
        <w:t xml:space="preserve">may </w:t>
      </w:r>
      <w:r w:rsidRPr="0053129D">
        <w:rPr>
          <w:rFonts w:eastAsia="MS Mincho" w:cs="Calibri"/>
          <w:color w:val="000000"/>
        </w:rPr>
        <w:t xml:space="preserve">allow </w:t>
      </w:r>
      <w:r w:rsidR="00300DB1" w:rsidRPr="0053129D">
        <w:rPr>
          <w:rFonts w:eastAsia="MS Mincho" w:cs="Calibri"/>
          <w:color w:val="000000"/>
        </w:rPr>
        <w:t xml:space="preserve">individuals without central vision </w:t>
      </w:r>
      <w:r w:rsidRPr="0053129D">
        <w:rPr>
          <w:rFonts w:eastAsia="MS Mincho" w:cs="Calibri"/>
          <w:color w:val="000000"/>
        </w:rPr>
        <w:t xml:space="preserve">to </w:t>
      </w:r>
      <w:r w:rsidR="00CE77A6" w:rsidRPr="0053129D">
        <w:rPr>
          <w:rFonts w:eastAsia="MS Mincho" w:cs="Calibri"/>
          <w:color w:val="000000"/>
        </w:rPr>
        <w:t xml:space="preserve">reduce </w:t>
      </w:r>
      <w:r w:rsidR="00300DB1" w:rsidRPr="0053129D">
        <w:rPr>
          <w:rFonts w:eastAsia="MS Mincho" w:cs="Calibri"/>
          <w:color w:val="000000"/>
        </w:rPr>
        <w:t>their fixational instability</w:t>
      </w:r>
      <w:r w:rsidR="00005AD7"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1111/j.1475-1313.2004.00213.x","ISSN":"0275-5408","PMID":"15228511","abstract":"BACKGROUND: Patients with macular disease and central scotomas must use a peripheral, preferred retinal locus (PRL) in place of their damaged fovea. This paper investigates the development of the PRL, with particular reference to the stability of fixation. METHODS: Twenty-five patients with age-related and juvenile macular disease were recruited. All patients had developed a scotoma in their better eye within the previous 2 weeks. Patients were assessed using a scanning laser ophthalmoscope and an infra-red gazetracker on four further occasions over the next 12 months. RESULTS: A linear relationship exists between reading speed and fixation stability for patients and control subjects. Fixation stability was not related to scotoma size, visual acuity or contrast sensitivity. Changes in fixation stability account for 54% of the variance in change in reading speed over the course of this study. CONCLUSIONS: The deficit in reading speed in patients with macular disease can be partially attributed to impairments in fixation stability.","author":[{"dropping-particle":"","family":"Crossland","given":"Michael D","non-dropping-particle":"","parse-names":false,"suffix":""},{"dropping-particle":"","family":"Culham","given":"Louise E","non-dropping-particle":"","parse-names":false,"suffix":""},{"dropping-particle":"","family":"Rubin","given":"Gary S.","non-dropping-particle":"","parse-names":false,"suffix":""}],"container-title":"Ophthalmic &amp; Physiological Optics","id":"ITEM-1","issue":"4","issued":{"date-parts":[["2004","7"]]},"page":"327-33","title":"Fixation stability and reading speed in patients with newly developed macular disease.","type":"article-journal","volume":"24"},"uris":["http://www.mendeley.com/documents/?uuid=72afa695-b834-45d7-bf08-7a500a111e83"]}],"mendeley":{"formattedCitation":"&lt;sup&gt;14&lt;/sup&gt;","plainTextFormattedCitation":"14","previouslyFormattedCitation":"&lt;sup&gt;14&lt;/sup&gt;"},"properties":{"noteIndex":0},"schema":"https://github.com/citation-style-language/schema/raw/master/csl-citation.json"}</w:instrText>
      </w:r>
      <w:r w:rsidR="00005AD7" w:rsidRPr="0053129D">
        <w:rPr>
          <w:rFonts w:eastAsia="MS Mincho" w:cs="Calibri"/>
          <w:color w:val="000000"/>
        </w:rPr>
        <w:fldChar w:fldCharType="separate"/>
      </w:r>
      <w:r w:rsidR="00005AD7" w:rsidRPr="0053129D">
        <w:rPr>
          <w:rFonts w:eastAsia="MS Mincho" w:cs="Calibri"/>
          <w:noProof/>
          <w:color w:val="000000"/>
          <w:vertAlign w:val="superscript"/>
        </w:rPr>
        <w:t>14</w:t>
      </w:r>
      <w:r w:rsidR="00005AD7" w:rsidRPr="0053129D">
        <w:rPr>
          <w:rFonts w:eastAsia="MS Mincho" w:cs="Calibri"/>
          <w:color w:val="000000"/>
        </w:rPr>
        <w:fldChar w:fldCharType="end"/>
      </w:r>
      <w:r w:rsidR="00300DB1" w:rsidRPr="0053129D">
        <w:rPr>
          <w:rFonts w:eastAsia="MS Mincho" w:cs="Calibri"/>
          <w:color w:val="000000"/>
        </w:rPr>
        <w:t xml:space="preserve"> </w:t>
      </w:r>
      <w:r w:rsidR="00CE77A6" w:rsidRPr="0053129D">
        <w:rPr>
          <w:rFonts w:eastAsia="MS Mincho" w:cs="Calibri"/>
          <w:color w:val="000000"/>
        </w:rPr>
        <w:t>by hold</w:t>
      </w:r>
      <w:r w:rsidR="00300DB1" w:rsidRPr="0053129D">
        <w:rPr>
          <w:rFonts w:eastAsia="MS Mincho" w:cs="Calibri"/>
          <w:color w:val="000000"/>
        </w:rPr>
        <w:t>ing</w:t>
      </w:r>
      <w:r w:rsidR="00CE77A6" w:rsidRPr="0053129D">
        <w:rPr>
          <w:rFonts w:eastAsia="MS Mincho" w:cs="Calibri"/>
          <w:color w:val="000000"/>
        </w:rPr>
        <w:t xml:space="preserve"> </w:t>
      </w:r>
      <w:r w:rsidRPr="0053129D">
        <w:rPr>
          <w:rFonts w:eastAsia="MS Mincho" w:cs="Calibri"/>
          <w:color w:val="000000"/>
        </w:rPr>
        <w:t xml:space="preserve">fixation </w:t>
      </w:r>
      <w:r w:rsidR="00C91CC8" w:rsidRPr="0053129D">
        <w:rPr>
          <w:rFonts w:eastAsia="MS Mincho" w:cs="Calibri"/>
          <w:color w:val="000000"/>
        </w:rPr>
        <w:t>in an eccentric location so that the text can move through</w:t>
      </w:r>
      <w:r w:rsidR="00EF2138" w:rsidRPr="0053129D">
        <w:rPr>
          <w:rFonts w:eastAsia="MS Mincho" w:cs="Calibri"/>
          <w:color w:val="000000"/>
        </w:rPr>
        <w:t xml:space="preserve"> an</w:t>
      </w:r>
      <w:r w:rsidR="00CE77A6" w:rsidRPr="0053129D">
        <w:rPr>
          <w:rFonts w:eastAsia="MS Mincho" w:cs="Calibri"/>
          <w:color w:val="000000"/>
        </w:rPr>
        <w:t xml:space="preserve"> </w:t>
      </w:r>
      <w:r w:rsidRPr="0053129D">
        <w:rPr>
          <w:rFonts w:eastAsia="MS Mincho" w:cs="Calibri"/>
          <w:color w:val="000000"/>
        </w:rPr>
        <w:t xml:space="preserve">optimal part of their </w:t>
      </w:r>
      <w:r w:rsidR="00300DB1" w:rsidRPr="0053129D">
        <w:rPr>
          <w:rFonts w:eastAsia="MS Mincho" w:cs="Calibri"/>
          <w:color w:val="000000"/>
        </w:rPr>
        <w:t xml:space="preserve">remaining </w:t>
      </w:r>
      <w:r w:rsidRPr="0053129D">
        <w:rPr>
          <w:rFonts w:eastAsia="MS Mincho" w:cs="Calibri"/>
          <w:color w:val="000000"/>
        </w:rPr>
        <w:t>visual field (</w:t>
      </w:r>
      <w:r w:rsidRPr="0053129D">
        <w:rPr>
          <w:rFonts w:eastAsia="MS Mincho" w:cs="Calibri"/>
          <w:i/>
          <w:color w:val="000000"/>
        </w:rPr>
        <w:t>i.e. the</w:t>
      </w:r>
      <w:r w:rsidR="00EF2138" w:rsidRPr="0053129D">
        <w:rPr>
          <w:rFonts w:eastAsia="MS Mincho" w:cs="Calibri"/>
          <w:i/>
          <w:color w:val="000000"/>
        </w:rPr>
        <w:t>ir</w:t>
      </w:r>
      <w:r w:rsidRPr="0053129D">
        <w:rPr>
          <w:rFonts w:eastAsia="MS Mincho" w:cs="Calibri"/>
          <w:color w:val="000000"/>
        </w:rPr>
        <w:t xml:space="preserve"> </w:t>
      </w:r>
      <w:r w:rsidRPr="0053129D">
        <w:rPr>
          <w:rFonts w:eastAsia="MS Mincho" w:cs="Calibri"/>
          <w:i/>
          <w:color w:val="000000"/>
        </w:rPr>
        <w:t>preferred retinal locus</w:t>
      </w:r>
      <w:r w:rsidR="00400EA6" w:rsidRPr="0053129D">
        <w:rPr>
          <w:rFonts w:eastAsia="MS Mincho" w:cs="Calibri"/>
          <w:i/>
          <w:color w:val="000000"/>
        </w:rPr>
        <w:t xml:space="preserve"> [PRL]</w:t>
      </w:r>
      <w:r w:rsidR="00912B67" w:rsidRPr="0053129D">
        <w:rPr>
          <w:rFonts w:eastAsia="MS Mincho" w:cs="Calibri"/>
          <w:i/>
          <w:color w:val="000000"/>
        </w:rPr>
        <w:t>)</w:t>
      </w:r>
      <w:r w:rsidR="00365C71" w:rsidRPr="0053129D">
        <w:rPr>
          <w:rFonts w:eastAsia="MS Mincho" w:cs="Calibri"/>
          <w:i/>
          <w:color w:val="000000"/>
        </w:rPr>
        <w:t xml:space="preserve">; </w:t>
      </w:r>
      <w:r w:rsidR="00C91CC8" w:rsidRPr="0053129D">
        <w:rPr>
          <w:rFonts w:eastAsia="MS Mincho" w:cs="Calibri"/>
          <w:color w:val="000000"/>
        </w:rPr>
        <w:t>this is similar to a viewing</w:t>
      </w:r>
      <w:r w:rsidR="00365C71" w:rsidRPr="0053129D">
        <w:rPr>
          <w:rFonts w:eastAsia="MS Mincho" w:cs="Calibri"/>
          <w:i/>
          <w:color w:val="000000"/>
        </w:rPr>
        <w:t xml:space="preserve"> </w:t>
      </w:r>
      <w:r w:rsidR="00365C71" w:rsidRPr="0053129D">
        <w:rPr>
          <w:rFonts w:eastAsia="MS Mincho" w:cs="Calibri"/>
          <w:color w:val="000000"/>
        </w:rPr>
        <w:t>technique</w:t>
      </w:r>
      <w:r w:rsidR="00C91CC8" w:rsidRPr="0053129D">
        <w:rPr>
          <w:rFonts w:eastAsia="MS Mincho" w:cs="Calibri"/>
          <w:color w:val="000000"/>
        </w:rPr>
        <w:t xml:space="preserve"> (‘</w:t>
      </w:r>
      <w:r w:rsidR="00C91CC8" w:rsidRPr="0053129D">
        <w:rPr>
          <w:rFonts w:eastAsia="MS Mincho" w:cs="Calibri"/>
          <w:i/>
          <w:color w:val="000000"/>
        </w:rPr>
        <w:t>steady-eye strategy’</w:t>
      </w:r>
      <w:r w:rsidR="00C91CC8" w:rsidRPr="0053129D">
        <w:rPr>
          <w:rFonts w:eastAsia="MS Mincho" w:cs="Calibri"/>
          <w:color w:val="000000"/>
        </w:rPr>
        <w:t>)</w:t>
      </w:r>
      <w:r w:rsidR="00365C71" w:rsidRPr="0053129D">
        <w:rPr>
          <w:rFonts w:eastAsia="MS Mincho" w:cs="Calibri"/>
          <w:color w:val="000000"/>
        </w:rPr>
        <w:t xml:space="preserve"> which has been </w:t>
      </w:r>
      <w:r w:rsidR="00C91CC8" w:rsidRPr="0053129D">
        <w:rPr>
          <w:rFonts w:eastAsia="MS Mincho" w:cs="Calibri"/>
          <w:color w:val="000000"/>
        </w:rPr>
        <w:t xml:space="preserve">advocated </w:t>
      </w:r>
      <w:r w:rsidR="00E57C2B" w:rsidRPr="0053129D">
        <w:rPr>
          <w:rFonts w:eastAsia="MS Mincho" w:cs="Calibri"/>
          <w:color w:val="000000"/>
        </w:rPr>
        <w:t>by some low-vision practitioners to improve reading performance</w:t>
      </w:r>
      <w:r w:rsidR="00912B67" w:rsidRPr="0053129D">
        <w:rPr>
          <w:rFonts w:eastAsia="MS Mincho" w:cs="Calibri"/>
          <w:i/>
          <w:color w:val="000000"/>
        </w:rPr>
        <w:t>.</w:t>
      </w:r>
      <w:r w:rsidR="00005AD7" w:rsidRPr="0053129D">
        <w:rPr>
          <w:rFonts w:eastAsia="MS Mincho" w:cs="Calibri"/>
          <w:i/>
          <w:color w:val="000000"/>
        </w:rPr>
        <w:fldChar w:fldCharType="begin" w:fldLock="1"/>
      </w:r>
      <w:r w:rsidR="002D65F2" w:rsidRPr="0053129D">
        <w:rPr>
          <w:rFonts w:eastAsia="MS Mincho" w:cs="Calibri"/>
          <w:i/>
          <w:color w:val="000000"/>
        </w:rPr>
        <w:instrText>ADDIN CSL_CITATION {"citationItems":[{"id":"ITEM-1","itemData":{"author":[{"dropping-particle":"","family":"Watson","given":"G","non-dropping-particle":"","parse-names":false,"suffix":""},{"dropping-particle":"","family":"Berg","given":"RV","non-dropping-particle":"","parse-names":false,"suffix":""}],"chapter-number":"13","container-title":"Understanding Low Vision","editor":[{"dropping-particle":"","family":"Jose","given":"Randall T","non-dropping-particle":"","parse-names":false,"suffix":""}],"id":"ITEM-1","issued":{"date-parts":[["1983"]]},"page":"317-362","publisher":"American Foundation for the Blind","publisher-place":"New York","title":"Near training techniques","type":"chapter"},"uris":["http://www.mendeley.com/documents/?uuid=edfd9281-bd08-4dc4-9dde-f109d68a2a47"]}],"mendeley":{"formattedCitation":"&lt;sup&gt;15&lt;/sup&gt;","plainTextFormattedCitation":"15","previouslyFormattedCitation":"&lt;sup&gt;15&lt;/sup&gt;"},"properties":{"noteIndex":0},"schema":"https://github.com/citation-style-language/schema/raw/master/csl-citation.json"}</w:instrText>
      </w:r>
      <w:r w:rsidR="00005AD7" w:rsidRPr="0053129D">
        <w:rPr>
          <w:rFonts w:eastAsia="MS Mincho" w:cs="Calibri"/>
          <w:i/>
          <w:color w:val="000000"/>
        </w:rPr>
        <w:fldChar w:fldCharType="separate"/>
      </w:r>
      <w:r w:rsidR="00005AD7" w:rsidRPr="0053129D">
        <w:rPr>
          <w:rFonts w:eastAsia="MS Mincho" w:cs="Calibri"/>
          <w:noProof/>
          <w:color w:val="000000"/>
          <w:vertAlign w:val="superscript"/>
        </w:rPr>
        <w:t>15</w:t>
      </w:r>
      <w:r w:rsidR="00005AD7" w:rsidRPr="0053129D">
        <w:rPr>
          <w:rFonts w:eastAsia="MS Mincho" w:cs="Calibri"/>
          <w:i/>
          <w:color w:val="000000"/>
        </w:rPr>
        <w:fldChar w:fldCharType="end"/>
      </w:r>
      <w:r w:rsidR="00EF2138" w:rsidRPr="0053129D">
        <w:rPr>
          <w:rFonts w:eastAsia="MS Mincho" w:cs="Calibri"/>
          <w:color w:val="000000"/>
        </w:rPr>
        <w:t xml:space="preserve"> </w:t>
      </w:r>
    </w:p>
    <w:p w:rsidR="002538F8" w:rsidRPr="0053129D" w:rsidRDefault="00FF6AE1" w:rsidP="00FD428F">
      <w:pPr>
        <w:spacing w:after="0" w:line="480" w:lineRule="auto"/>
        <w:ind w:firstLine="720"/>
        <w:jc w:val="both"/>
        <w:rPr>
          <w:rFonts w:eastAsia="MS Mincho" w:cs="Calibri"/>
          <w:color w:val="000000"/>
        </w:rPr>
      </w:pPr>
      <w:r w:rsidRPr="0053129D">
        <w:rPr>
          <w:rFonts w:eastAsia="MS Mincho" w:cs="Calibri"/>
          <w:color w:val="000000"/>
        </w:rPr>
        <w:t>Although</w:t>
      </w:r>
      <w:r w:rsidR="00F52DA0" w:rsidRPr="0053129D">
        <w:rPr>
          <w:rFonts w:eastAsia="MS Mincho" w:cs="Calibri"/>
          <w:color w:val="000000"/>
        </w:rPr>
        <w:t xml:space="preserve"> </w:t>
      </w:r>
      <w:r w:rsidR="003E57EA" w:rsidRPr="0053129D">
        <w:rPr>
          <w:rFonts w:eastAsia="MS Mincho" w:cs="Calibri"/>
          <w:color w:val="000000"/>
        </w:rPr>
        <w:t xml:space="preserve">reading </w:t>
      </w:r>
      <w:r w:rsidR="00F52DA0" w:rsidRPr="0053129D">
        <w:rPr>
          <w:rFonts w:eastAsia="MS Mincho" w:cs="Calibri"/>
          <w:color w:val="000000"/>
        </w:rPr>
        <w:t xml:space="preserve">a single line of drifting text </w:t>
      </w:r>
      <w:r w:rsidR="003E57EA" w:rsidRPr="0053129D">
        <w:rPr>
          <w:rFonts w:eastAsia="MS Mincho" w:cs="Calibri"/>
          <w:color w:val="000000"/>
        </w:rPr>
        <w:t>can</w:t>
      </w:r>
      <w:r w:rsidRPr="0053129D">
        <w:rPr>
          <w:rFonts w:eastAsia="MS Mincho" w:cs="Calibri"/>
          <w:color w:val="000000"/>
        </w:rPr>
        <w:t xml:space="preserve">not </w:t>
      </w:r>
      <w:r w:rsidR="003E57EA" w:rsidRPr="0053129D">
        <w:rPr>
          <w:rFonts w:eastAsia="MS Mincho" w:cs="Calibri"/>
          <w:color w:val="000000"/>
        </w:rPr>
        <w:t xml:space="preserve">involve </w:t>
      </w:r>
      <w:r w:rsidR="00F52DA0" w:rsidRPr="0053129D">
        <w:rPr>
          <w:rFonts w:eastAsia="MS Mincho" w:cs="Calibri"/>
          <w:color w:val="000000"/>
        </w:rPr>
        <w:t xml:space="preserve">the </w:t>
      </w:r>
      <w:r w:rsidR="003E57EA" w:rsidRPr="0053129D">
        <w:rPr>
          <w:rFonts w:eastAsia="MS Mincho" w:cs="Calibri"/>
          <w:color w:val="000000"/>
        </w:rPr>
        <w:t xml:space="preserve">influence </w:t>
      </w:r>
      <w:r w:rsidR="00F52DA0" w:rsidRPr="0053129D">
        <w:rPr>
          <w:rFonts w:eastAsia="MS Mincho" w:cs="Calibri"/>
          <w:color w:val="000000"/>
        </w:rPr>
        <w:t>of inter-</w:t>
      </w:r>
      <w:r w:rsidR="002538F8" w:rsidRPr="0053129D">
        <w:rPr>
          <w:rFonts w:eastAsia="MS Mincho" w:cs="Calibri"/>
          <w:color w:val="000000"/>
        </w:rPr>
        <w:t>line crowding</w:t>
      </w:r>
      <w:r w:rsidRPr="0053129D">
        <w:rPr>
          <w:rFonts w:eastAsia="MS Mincho" w:cs="Calibri"/>
          <w:color w:val="000000"/>
        </w:rPr>
        <w:t xml:space="preserve">, </w:t>
      </w:r>
      <w:r w:rsidR="00F52DA0" w:rsidRPr="0053129D">
        <w:rPr>
          <w:rFonts w:eastAsia="MS Mincho" w:cs="Calibri"/>
          <w:color w:val="000000"/>
        </w:rPr>
        <w:t xml:space="preserve">it </w:t>
      </w:r>
      <w:r w:rsidR="002538F8" w:rsidRPr="0053129D">
        <w:rPr>
          <w:rFonts w:eastAsia="MS Mincho" w:cs="Calibri"/>
          <w:color w:val="000000"/>
        </w:rPr>
        <w:t xml:space="preserve">may be adversely affected by </w:t>
      </w:r>
      <w:r w:rsidR="00F52DA0" w:rsidRPr="0053129D">
        <w:rPr>
          <w:rFonts w:eastAsia="MS Mincho" w:cs="Calibri"/>
          <w:color w:val="000000"/>
        </w:rPr>
        <w:t>inter-</w:t>
      </w:r>
      <w:r w:rsidR="002538F8" w:rsidRPr="0053129D">
        <w:rPr>
          <w:rFonts w:eastAsia="MS Mincho" w:cs="Calibri"/>
          <w:color w:val="000000"/>
        </w:rPr>
        <w:t>word crowding</w:t>
      </w:r>
      <w:r w:rsidR="00E96BB9" w:rsidRPr="0053129D">
        <w:rPr>
          <w:rFonts w:eastAsia="MS Mincho" w:cs="Calibri"/>
          <w:color w:val="000000"/>
        </w:rPr>
        <w:t xml:space="preserve">. The latter may impact </w:t>
      </w:r>
      <w:r w:rsidR="00474E32" w:rsidRPr="0053129D">
        <w:rPr>
          <w:rFonts w:eastAsia="MS Mincho" w:cs="Calibri"/>
          <w:color w:val="000000"/>
        </w:rPr>
        <w:t xml:space="preserve">significantly </w:t>
      </w:r>
      <w:r w:rsidR="00E96BB9" w:rsidRPr="0053129D">
        <w:rPr>
          <w:rFonts w:eastAsia="MS Mincho" w:cs="Calibri"/>
          <w:color w:val="000000"/>
        </w:rPr>
        <w:t xml:space="preserve">on </w:t>
      </w:r>
      <w:r w:rsidR="003E57EA" w:rsidRPr="0053129D">
        <w:rPr>
          <w:rFonts w:eastAsia="MS Mincho" w:cs="Calibri"/>
          <w:color w:val="000000"/>
        </w:rPr>
        <w:t xml:space="preserve">reading </w:t>
      </w:r>
      <w:r w:rsidR="00E96BB9" w:rsidRPr="0053129D">
        <w:rPr>
          <w:rFonts w:eastAsia="MS Mincho" w:cs="Calibri"/>
          <w:color w:val="000000"/>
        </w:rPr>
        <w:t xml:space="preserve">performance </w:t>
      </w:r>
      <w:r w:rsidR="003E57EA" w:rsidRPr="0053129D">
        <w:rPr>
          <w:rFonts w:eastAsia="MS Mincho" w:cs="Calibri"/>
          <w:color w:val="000000"/>
        </w:rPr>
        <w:t>with peripheral vision</w:t>
      </w:r>
      <w:r w:rsidR="002538F8" w:rsidRPr="0053129D">
        <w:rPr>
          <w:rFonts w:eastAsia="MS Mincho" w:cs="Calibri"/>
          <w:color w:val="000000"/>
        </w:rPr>
        <w:t>. Sufficient word spacing is naturally required for the delineation of word boundarie</w:t>
      </w:r>
      <w:r w:rsidR="008429B9" w:rsidRPr="0053129D">
        <w:rPr>
          <w:rFonts w:eastAsia="MS Mincho" w:cs="Calibri"/>
          <w:color w:val="000000"/>
        </w:rPr>
        <w:t>s</w:t>
      </w:r>
      <w:r w:rsidR="00912B67" w:rsidRPr="0053129D">
        <w:rPr>
          <w:rFonts w:eastAsia="MS Mincho" w:cs="Calibri"/>
          <w:color w:val="000000"/>
        </w:rPr>
        <w:t>;</w:t>
      </w:r>
      <w:r w:rsidR="002538F8"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3758/MC.38.4.502","ISBN":"1532-5946 (Electronic)\\r0090-502X (Linking)","ISSN":"0090-502X","PMID":"20516230","abstract":"The effect of increasing the space between the letters in words on eye movements during reading was investigated under various word-spacing conditions. Participants read sentences that included a high- or low-frequency target word, letters were displayed normally or with an additional space between adjacent letters, and one, two, or three spaces were present between each word. The spacing manipulations were found to modulate the effect of word frequency on the number and duration of fixations on target words, indicating, more specifically, that letter spacing affected actual word identification under various word-spacing conditions. In addition, whereas initial fixations landed at the preferred viewing position (i.e., to the left of a word's center) for sentences presented normally, landing positions were nearer the beginnings of words when letter spacing was increased, and even nearer the beginnings of words when word boundary information was lacking. Findings are discussed in terms of the influence of textual spacing on eye movement control.","author":[{"dropping-particle":"","family":"Paterson","given":"Kevin B","non-dropping-particle":"","parse-names":false,"suffix":""},{"dropping-particle":"","family":"Jordan","given":"Timothy R","non-dropping-particle":"","parse-names":false,"suffix":""}],"container-title":"Memory &amp; Cognition","id":"ITEM-1","issue":"4","issued":{"date-parts":[["2010"]]},"page":"502-512","title":"Effects of increased letter spacing on word identification and eye guidance during reading.","type":"article-journal","volume":"38"},"uris":["http://www.mendeley.com/documents/?uuid=2a064e00-ff74-4654-919b-727a5f373d1b"]}],"mendeley":{"formattedCitation":"&lt;sup&gt;16&lt;/sup&gt;","plainTextFormattedCitation":"16","previouslyFormattedCitation":"&lt;sup&gt;16&lt;/sup&gt;"},"properties":{"noteIndex":0},"schema":"https://github.com/citation-style-language/schema/raw/master/csl-citation.json"}</w:instrText>
      </w:r>
      <w:r w:rsidR="002538F8" w:rsidRPr="0053129D">
        <w:rPr>
          <w:rFonts w:eastAsia="MS Mincho" w:cs="Calibri"/>
          <w:color w:val="000000"/>
        </w:rPr>
        <w:fldChar w:fldCharType="separate"/>
      </w:r>
      <w:r w:rsidR="00CE77A6" w:rsidRPr="0053129D">
        <w:rPr>
          <w:rFonts w:eastAsia="MS Mincho" w:cs="Calibri"/>
          <w:noProof/>
          <w:color w:val="000000"/>
          <w:vertAlign w:val="superscript"/>
        </w:rPr>
        <w:t>16</w:t>
      </w:r>
      <w:r w:rsidR="002538F8" w:rsidRPr="0053129D">
        <w:rPr>
          <w:rFonts w:eastAsia="MS Mincho" w:cs="Calibri"/>
          <w:color w:val="000000"/>
        </w:rPr>
        <w:fldChar w:fldCharType="end"/>
      </w:r>
      <w:r w:rsidR="002538F8" w:rsidRPr="0053129D">
        <w:rPr>
          <w:rFonts w:eastAsia="MS Mincho" w:cs="Calibri"/>
          <w:color w:val="000000"/>
        </w:rPr>
        <w:t xml:space="preserve"> increased overall reading times and increased difficulty with word identification arise when typical word spacing information is removed</w:t>
      </w:r>
      <w:r w:rsidR="00912B67" w:rsidRPr="0053129D">
        <w:rPr>
          <w:rFonts w:eastAsia="MS Mincho" w:cs="Calibri"/>
          <w:color w:val="000000"/>
        </w:rPr>
        <w:t>.</w:t>
      </w:r>
      <w:r w:rsidR="002538F8"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1016/S0042-6989(97)00274-5","ISBN":"0042-6989","ISSN":"00426989","PMID":"9666972","abstract":"Subjects read either normal text, text in which the space information between words was absent (either spaces were removed filled with x), or text in which spaces were preserved but the words were flanked by x. In two experiments, reading rate decreased by approx. 50% when space information was not available, suggesting that reading unspaced text is relatively difficult. The removal of space information increased the effect of word frequency on the fixation times for selected target words, indicating that word identification was interfered with by the lack of spaces. In addition, removal of space information influenced the initial landing positions on words, indicating that eye movement control was affected by the absence of spaces. Further analyses were conducted that explored the relationship between these two effects.","author":[{"dropping-particle":"","family":"Rayner","given":"Keith","non-dropping-particle":"","parse-names":false,"suffix":""},{"dropping-particle":"","family":"Fischer","given":"Martin H.","non-dropping-particle":"","parse-names":false,"suffix":""},{"dropping-particle":"","family":"Pollatsek","given":"Alexander","non-dropping-particle":"","parse-names":false,"suffix":""}],"container-title":"Vision Research","id":"ITEM-1","issue":"8","issued":{"date-parts":[["1998"]]},"page":"1129-1144","title":"Unspaced text interferes with both word identification and eye movement control","type":"article-journal","volume":"38"},"uris":["http://www.mendeley.com/documents/?uuid=3a8145ab-1ad5-48e0-a764-b24165a3e21d"]}],"mendeley":{"formattedCitation":"&lt;sup&gt;17&lt;/sup&gt;","plainTextFormattedCitation":"17","previouslyFormattedCitation":"&lt;sup&gt;17&lt;/sup&gt;"},"properties":{"noteIndex":0},"schema":"https://github.com/citation-style-language/schema/raw/master/csl-citation.json"}</w:instrText>
      </w:r>
      <w:r w:rsidR="002538F8" w:rsidRPr="0053129D">
        <w:rPr>
          <w:rFonts w:eastAsia="MS Mincho" w:cs="Calibri"/>
          <w:color w:val="000000"/>
        </w:rPr>
        <w:fldChar w:fldCharType="separate"/>
      </w:r>
      <w:r w:rsidR="00CE77A6" w:rsidRPr="0053129D">
        <w:rPr>
          <w:rFonts w:eastAsia="MS Mincho" w:cs="Calibri"/>
          <w:noProof/>
          <w:color w:val="000000"/>
          <w:vertAlign w:val="superscript"/>
        </w:rPr>
        <w:t>17</w:t>
      </w:r>
      <w:r w:rsidR="002538F8" w:rsidRPr="0053129D">
        <w:rPr>
          <w:rFonts w:eastAsia="MS Mincho" w:cs="Calibri"/>
          <w:color w:val="000000"/>
        </w:rPr>
        <w:fldChar w:fldCharType="end"/>
      </w:r>
      <w:r w:rsidR="002538F8" w:rsidRPr="0053129D">
        <w:rPr>
          <w:rFonts w:eastAsia="MS Mincho" w:cs="Calibri"/>
          <w:color w:val="000000"/>
        </w:rPr>
        <w:t xml:space="preserve"> However, due to the negative effects of visual crowding</w:t>
      </w:r>
      <w:r w:rsidR="00912B67" w:rsidRPr="0053129D">
        <w:rPr>
          <w:rFonts w:eastAsia="MS Mincho" w:cs="Calibri"/>
          <w:color w:val="000000"/>
        </w:rPr>
        <w:t>,</w:t>
      </w:r>
      <w:r w:rsidR="002538F8"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1167/7.2.20.Modeling","author":[{"dropping-particle":"","family":"Pelli","given":"Denis G.","non-dropping-particle":"","parse-names":false,"suffix":""},{"dropping-particle":"","family":"Tillman","given":"Katharine A","non-dropping-particle":"","parse-names":false,"suffix":""},{"dropping-particle":"","family":"Freeman","given":"Jeremy","non-dropping-particle":"","parse-names":false,"suffix":""},{"dropping-particle":"","family":"Su","given":"Michael","non-dropping-particle":"","parse-names":false,"suffix":""},{"dropping-particle":"","family":"Berger","given":"Tracey D","non-dropping-particle":"","parse-names":false,"suffix":""},{"dropping-particle":"","family":"Majaj","given":"Najib J","non-dropping-particle":"","parse-names":false,"suffix":""}],"container-title":"Journal of Vision","id":"ITEM-1","issue":"20","issued":{"date-parts":[["2007"]]},"page":"1-36","title":"Crowding and eccentricity determine reading rate","type":"article-journal","volume":"7"},"uris":["http://www.mendeley.com/documents/?uuid=d7e16ae2-0d35-40d0-9392-e1cd162f2058"]},{"id":"ITEM-2","itemData":{"DOI":"10.1167/13.7.14","author":[{"dropping-particle":"","family":"He","given":"Yingchen","non-dropping-particle":"","parse-names":false,"suffix":""},{"dropping-particle":"","family":"Legge","given":"Gordon E.","non-dropping-particle":"","parse-names":false,"suffix":""},{"dropping-particle":"","family":"Yu","given":"Deyue","non-dropping-particle":"","parse-names":false,"suffix":""}],"container-title":"Journal of Vision","id":"ITEM-2","issue":"7","issued":{"date-parts":[["2013"]]},"page":"1-14","title":"Sensory and cognitive influences on the training-related improvement of reading speed in peripheral vision","type":"article-journal","volume":"13"},"uris":["http://www.mendeley.com/documents/?uuid=6a917e17-7a37-42c9-a9e7-83496d5350fe"]},{"id":"ITEM-3","itemData":{"DOI":"10.1016/0042-6989(96)00022-3","ISSN":"00426989","author":[{"dropping-particle":"","family":"Latham","given":"K","non-dropping-particle":"","parse-names":false,"suffix":""},{"dropping-particle":"","family":"Whitaker","given":"David","non-dropping-particle":"","parse-names":false,"suffix":""}],"container-title":"Vision Research","id":"ITEM-3","issue":"17","issued":{"date-parts":[["1996","9"]]},"page":"2665-2674","title":"A comparison of word recognition and reading performance in foveal and peripheral vision","type":"article-journal","volume":"36"},"uris":["http://www.mendeley.com/documents/?uuid=176e4b97-8b4e-4c22-b762-c6f1c1ff1c9b"]}],"mendeley":{"formattedCitation":"&lt;sup&gt;18–20&lt;/sup&gt;","plainTextFormattedCitation":"18–20","previouslyFormattedCitation":"&lt;sup&gt;18–20&lt;/sup&gt;"},"properties":{"noteIndex":0},"schema":"https://github.com/citation-style-language/schema/raw/master/csl-citation.json"}</w:instrText>
      </w:r>
      <w:r w:rsidR="002538F8" w:rsidRPr="0053129D">
        <w:rPr>
          <w:rFonts w:eastAsia="MS Mincho" w:cs="Calibri"/>
          <w:color w:val="000000"/>
        </w:rPr>
        <w:fldChar w:fldCharType="separate"/>
      </w:r>
      <w:r w:rsidR="00CE77A6" w:rsidRPr="0053129D">
        <w:rPr>
          <w:rFonts w:eastAsia="MS Mincho" w:cs="Calibri"/>
          <w:noProof/>
          <w:color w:val="000000"/>
          <w:vertAlign w:val="superscript"/>
        </w:rPr>
        <w:t>18–20</w:t>
      </w:r>
      <w:r w:rsidR="002538F8" w:rsidRPr="0053129D">
        <w:rPr>
          <w:rFonts w:eastAsia="MS Mincho" w:cs="Calibri"/>
          <w:color w:val="000000"/>
        </w:rPr>
        <w:fldChar w:fldCharType="end"/>
      </w:r>
      <w:r w:rsidR="002538F8" w:rsidRPr="0053129D">
        <w:rPr>
          <w:rFonts w:eastAsia="MS Mincho" w:cs="Calibri"/>
          <w:color w:val="000000"/>
        </w:rPr>
        <w:t xml:space="preserve"> which are known to worsen as retinal eccentricity increases</w:t>
      </w:r>
      <w:r w:rsidR="00912B67" w:rsidRPr="0053129D">
        <w:rPr>
          <w:rFonts w:eastAsia="MS Mincho" w:cs="Calibri"/>
          <w:color w:val="000000"/>
        </w:rPr>
        <w:t>,</w:t>
      </w:r>
      <w:r w:rsidR="002538F8"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bstract":"letter spacing crowding eccentricity","author":[{"dropping-particle":"","family":"Bouma","given":"H.","non-dropping-particle":"","parse-names":false,"suffix":""}],"container-title":"Nature","id":"ITEM-1","issued":{"date-parts":[["1970"]]},"page":"177-178","title":"Interaction effects in parafoveal letter recognition","type":"article-journal","volume":"226"},"uris":["http://www.mendeley.com/documents/?uuid=517a78b0-08b5-43dc-b82d-09b5003998ef"]}],"mendeley":{"formattedCitation":"&lt;sup&gt;21&lt;/sup&gt;","plainTextFormattedCitation":"21","previouslyFormattedCitation":"&lt;sup&gt;21&lt;/sup&gt;"},"properties":{"noteIndex":0},"schema":"https://github.com/citation-style-language/schema/raw/master/csl-citation.json"}</w:instrText>
      </w:r>
      <w:r w:rsidR="002538F8" w:rsidRPr="0053129D">
        <w:rPr>
          <w:rFonts w:eastAsia="MS Mincho" w:cs="Calibri"/>
          <w:color w:val="000000"/>
        </w:rPr>
        <w:fldChar w:fldCharType="separate"/>
      </w:r>
      <w:r w:rsidR="00CE77A6" w:rsidRPr="0053129D">
        <w:rPr>
          <w:rFonts w:eastAsia="MS Mincho" w:cs="Calibri"/>
          <w:noProof/>
          <w:color w:val="000000"/>
          <w:vertAlign w:val="superscript"/>
        </w:rPr>
        <w:t>21</w:t>
      </w:r>
      <w:r w:rsidR="002538F8" w:rsidRPr="0053129D">
        <w:rPr>
          <w:rFonts w:eastAsia="MS Mincho" w:cs="Calibri"/>
          <w:color w:val="000000"/>
        </w:rPr>
        <w:fldChar w:fldCharType="end"/>
      </w:r>
      <w:r w:rsidR="00912B67" w:rsidRPr="0053129D">
        <w:rPr>
          <w:rFonts w:eastAsia="MS Mincho" w:cs="Calibri"/>
          <w:color w:val="000000"/>
        </w:rPr>
        <w:t xml:space="preserve"> </w:t>
      </w:r>
      <w:r w:rsidR="002538F8" w:rsidRPr="0053129D">
        <w:rPr>
          <w:rFonts w:eastAsia="MS Mincho" w:cs="Calibri"/>
          <w:color w:val="000000"/>
        </w:rPr>
        <w:t xml:space="preserve">standard inter-word spacing </w:t>
      </w:r>
      <w:r w:rsidR="002538F8" w:rsidRPr="0053129D">
        <w:rPr>
          <w:rFonts w:eastAsia="MS Mincho" w:cs="Calibri"/>
          <w:color w:val="000000"/>
        </w:rPr>
        <w:lastRenderedPageBreak/>
        <w:t>(of a single</w:t>
      </w:r>
      <w:r w:rsidR="001361DF" w:rsidRPr="0053129D">
        <w:rPr>
          <w:rFonts w:eastAsia="MS Mincho" w:cs="Calibri"/>
          <w:color w:val="000000"/>
        </w:rPr>
        <w:t>-</w:t>
      </w:r>
      <w:r w:rsidR="002538F8" w:rsidRPr="0053129D">
        <w:rPr>
          <w:rFonts w:eastAsia="MS Mincho" w:cs="Calibri"/>
          <w:color w:val="000000"/>
        </w:rPr>
        <w:t xml:space="preserve">character space) may be insufficient to allow identification of individual words within a passage of eccentrically-viewed text. </w:t>
      </w:r>
    </w:p>
    <w:p w:rsidR="002538F8" w:rsidRPr="0053129D" w:rsidRDefault="00325B6B" w:rsidP="00FD428F">
      <w:pPr>
        <w:spacing w:after="0" w:line="480" w:lineRule="auto"/>
        <w:ind w:firstLine="720"/>
        <w:jc w:val="both"/>
        <w:rPr>
          <w:rFonts w:eastAsia="MS Mincho" w:cs="Calibri"/>
          <w:bCs/>
          <w:color w:val="000000"/>
        </w:rPr>
      </w:pPr>
      <w:r w:rsidRPr="0053129D">
        <w:rPr>
          <w:rFonts w:eastAsia="MS Mincho" w:cs="Calibri"/>
          <w:bCs/>
          <w:color w:val="000000"/>
        </w:rPr>
        <w:t>Blackmore-Wright, Georgeson and Anderson</w:t>
      </w:r>
      <w:r w:rsidR="002538F8" w:rsidRPr="0053129D">
        <w:rPr>
          <w:rFonts w:eastAsia="MS Mincho" w:cs="Calibri"/>
          <w:bCs/>
          <w:color w:val="000000"/>
        </w:rPr>
        <w:fldChar w:fldCharType="begin" w:fldLock="1"/>
      </w:r>
      <w:r w:rsidR="00530139" w:rsidRPr="0053129D">
        <w:rPr>
          <w:rFonts w:eastAsia="MS Mincho" w:cs="Calibri"/>
          <w:bCs/>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002538F8" w:rsidRPr="0053129D">
        <w:rPr>
          <w:rFonts w:eastAsia="MS Mincho" w:cs="Calibri"/>
          <w:bCs/>
          <w:color w:val="000000"/>
        </w:rPr>
        <w:fldChar w:fldCharType="separate"/>
      </w:r>
      <w:r w:rsidR="00C523DB" w:rsidRPr="0053129D">
        <w:rPr>
          <w:rFonts w:eastAsia="MS Mincho" w:cs="Calibri"/>
          <w:bCs/>
          <w:noProof/>
          <w:color w:val="000000"/>
          <w:vertAlign w:val="superscript"/>
        </w:rPr>
        <w:t>9</w:t>
      </w:r>
      <w:r w:rsidR="002538F8" w:rsidRPr="0053129D">
        <w:rPr>
          <w:rFonts w:eastAsia="MS Mincho" w:cs="Calibri"/>
          <w:bCs/>
          <w:color w:val="000000"/>
        </w:rPr>
        <w:fldChar w:fldCharType="end"/>
      </w:r>
      <w:r w:rsidR="002538F8" w:rsidRPr="0053129D">
        <w:rPr>
          <w:rFonts w:eastAsia="MS Mincho" w:cs="Calibri"/>
          <w:bCs/>
          <w:color w:val="000000"/>
        </w:rPr>
        <w:t xml:space="preserve"> </w:t>
      </w:r>
      <w:r w:rsidR="00F52DA0" w:rsidRPr="0053129D">
        <w:rPr>
          <w:rFonts w:eastAsia="MS Mincho" w:cs="Calibri"/>
          <w:bCs/>
          <w:color w:val="000000"/>
        </w:rPr>
        <w:t xml:space="preserve">demonstrated </w:t>
      </w:r>
      <w:r w:rsidR="002538F8" w:rsidRPr="0053129D">
        <w:rPr>
          <w:rFonts w:eastAsia="MS Mincho" w:cs="Calibri"/>
          <w:bCs/>
          <w:color w:val="000000"/>
        </w:rPr>
        <w:t xml:space="preserve">the benefits of reduced visual crowding for reading with central vision loss, reporting that increased word and line spacing within multi-line passages of static </w:t>
      </w:r>
      <w:r w:rsidR="008C6A85" w:rsidRPr="0053129D">
        <w:rPr>
          <w:rFonts w:eastAsia="MS Mincho" w:cs="Calibri"/>
          <w:bCs/>
          <w:color w:val="000000"/>
        </w:rPr>
        <w:t xml:space="preserve">text </w:t>
      </w:r>
      <w:r w:rsidR="002538F8" w:rsidRPr="0053129D">
        <w:rPr>
          <w:rFonts w:eastAsia="MS Mincho" w:cs="Calibri"/>
          <w:bCs/>
          <w:color w:val="000000"/>
        </w:rPr>
        <w:t xml:space="preserve">improves reading performance in individuals with macular disease. They assessed reading speed with single, double or triple word/line spacing, and observed the fastest reading speeds for text with double line and double word spacing. </w:t>
      </w:r>
      <w:r w:rsidR="000825B6" w:rsidRPr="0053129D">
        <w:rPr>
          <w:rFonts w:eastAsia="MS Mincho" w:cs="Calibri"/>
          <w:bCs/>
          <w:color w:val="000000"/>
        </w:rPr>
        <w:t>The</w:t>
      </w:r>
      <w:r w:rsidR="002538F8" w:rsidRPr="0053129D">
        <w:rPr>
          <w:rFonts w:eastAsia="MS Mincho" w:cs="Calibri"/>
          <w:bCs/>
          <w:color w:val="000000"/>
        </w:rPr>
        <w:t xml:space="preserve"> effects of horizontal word crowding on reading performance with scrolling text </w:t>
      </w:r>
      <w:r w:rsidR="003E57EA" w:rsidRPr="0053129D">
        <w:rPr>
          <w:rFonts w:eastAsia="MS Mincho" w:cs="Calibri"/>
          <w:bCs/>
          <w:color w:val="000000"/>
        </w:rPr>
        <w:t xml:space="preserve">is not </w:t>
      </w:r>
      <w:r w:rsidR="002538F8" w:rsidRPr="0053129D">
        <w:rPr>
          <w:rFonts w:eastAsia="MS Mincho" w:cs="Calibri"/>
          <w:bCs/>
          <w:color w:val="000000"/>
        </w:rPr>
        <w:t xml:space="preserve">known. </w:t>
      </w:r>
    </w:p>
    <w:p w:rsidR="002538F8" w:rsidRDefault="00A67352" w:rsidP="00FD428F">
      <w:pPr>
        <w:spacing w:after="0" w:line="480" w:lineRule="auto"/>
        <w:ind w:firstLine="720"/>
        <w:jc w:val="both"/>
        <w:rPr>
          <w:rFonts w:eastAsia="MS Mincho" w:cs="Calibri"/>
          <w:bCs/>
          <w:color w:val="000000"/>
        </w:rPr>
      </w:pPr>
      <w:r>
        <w:rPr>
          <w:noProof/>
          <w:lang w:val="en-US"/>
        </w:rPr>
        <w:drawing>
          <wp:anchor distT="0" distB="0" distL="114300" distR="114300" simplePos="0" relativeHeight="251657216" behindDoc="0" locked="0" layoutInCell="1" allowOverlap="1">
            <wp:simplePos x="0" y="0"/>
            <wp:positionH relativeFrom="column">
              <wp:posOffset>38100</wp:posOffset>
            </wp:positionH>
            <wp:positionV relativeFrom="paragraph">
              <wp:posOffset>2733040</wp:posOffset>
            </wp:positionV>
            <wp:extent cx="5943600" cy="1321435"/>
            <wp:effectExtent l="0" t="0" r="0" b="0"/>
            <wp:wrapTopAndBottom/>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5943600" cy="1321435"/>
                    </a:xfrm>
                    <a:prstGeom prst="rect">
                      <a:avLst/>
                    </a:prstGeom>
                    <a:noFill/>
                    <a:ln>
                      <a:noFill/>
                    </a:ln>
                  </pic:spPr>
                </pic:pic>
              </a:graphicData>
            </a:graphic>
            <wp14:sizeRelH relativeFrom="page">
              <wp14:pctWidth>0</wp14:pctWidth>
            </wp14:sizeRelH>
            <wp14:sizeRelV relativeFrom="page">
              <wp14:pctHeight>0</wp14:pctHeight>
            </wp14:sizeRelV>
          </wp:anchor>
        </w:drawing>
      </w:r>
      <w:r w:rsidR="00C4128D" w:rsidRPr="0053129D">
        <w:rPr>
          <w:rFonts w:eastAsia="MS Mincho" w:cs="Calibri"/>
          <w:bCs/>
          <w:color w:val="000000"/>
        </w:rPr>
        <w:t xml:space="preserve">Furthermore, the effects of crowding in peripheral vision may be greater for dynamic </w:t>
      </w:r>
      <w:r w:rsidR="004D4BC5" w:rsidRPr="0053129D">
        <w:rPr>
          <w:rFonts w:eastAsia="MS Mincho" w:cs="Calibri"/>
          <w:bCs/>
          <w:color w:val="000000"/>
        </w:rPr>
        <w:t xml:space="preserve">text </w:t>
      </w:r>
      <w:r w:rsidR="00C4128D" w:rsidRPr="0053129D">
        <w:rPr>
          <w:rFonts w:eastAsia="MS Mincho" w:cs="Calibri"/>
          <w:bCs/>
          <w:color w:val="000000"/>
        </w:rPr>
        <w:t xml:space="preserve">than static </w:t>
      </w:r>
      <w:r w:rsidR="004D4BC5" w:rsidRPr="0053129D">
        <w:rPr>
          <w:rFonts w:eastAsia="MS Mincho" w:cs="Calibri"/>
          <w:bCs/>
          <w:color w:val="000000"/>
        </w:rPr>
        <w:t>text</w:t>
      </w:r>
      <w:r w:rsidR="00C4128D" w:rsidRPr="0053129D">
        <w:rPr>
          <w:rFonts w:eastAsia="MS Mincho" w:cs="Calibri"/>
          <w:bCs/>
          <w:color w:val="000000"/>
        </w:rPr>
        <w:t xml:space="preserve">. </w:t>
      </w:r>
      <w:r w:rsidR="002538F8" w:rsidRPr="0053129D">
        <w:rPr>
          <w:rFonts w:eastAsia="MS Mincho" w:cs="Calibri"/>
          <w:bCs/>
          <w:color w:val="000000"/>
        </w:rPr>
        <w:t>Reading scrolling text involves leftward pursuit tracking of words in place of periods of fixation typically seen in normal reading</w:t>
      </w:r>
      <w:r w:rsidR="00912B67" w:rsidRPr="0053129D">
        <w:rPr>
          <w:rFonts w:eastAsia="MS Mincho" w:cs="Calibri"/>
          <w:bCs/>
          <w:color w:val="000000"/>
        </w:rPr>
        <w:t>,</w:t>
      </w:r>
      <w:r w:rsidR="009F2125" w:rsidRPr="0053129D">
        <w:rPr>
          <w:rFonts w:eastAsia="MS Mincho" w:cs="Calibri"/>
          <w:bCs/>
          <w:color w:val="000000"/>
        </w:rPr>
        <w:fldChar w:fldCharType="begin" w:fldLock="1"/>
      </w:r>
      <w:r w:rsidR="002D65F2" w:rsidRPr="0053129D">
        <w:rPr>
          <w:rFonts w:eastAsia="MS Mincho" w:cs="Calibri"/>
          <w:bCs/>
          <w:color w:val="000000"/>
        </w:rPr>
        <w:instrText>ADDIN CSL_CITATION {"citationItems":[{"id":"ITEM-1","itemData":{"author":[{"dropping-particle":"","family":"Buettner","given":"Martin","non-dropping-particle":"","parse-names":false,"suffix":""},{"dropping-particle":"","family":"Krischer","given":"C","non-dropping-particle":"","parse-names":false,"suffix":""},{"dropping-particle":"","family":"Meissen","given":"R","non-dropping-particle":"","parse-names":false,"suffix":""}],"container-title":"Bulletin of the Psychonomic Society","id":"ITEM-1","issue":"6","issued":{"date-parts":[["1985"]]},"page":"479-482","title":"Characterization of gliding text as a reading stimulus","type":"article-journal","volume":"23"},"uris":["http://www.mendeley.com/documents/?uuid=cb4c2d79-903a-4534-ad80-806899d76508"]},{"id":"ITEM-2","itemData":{"author":[{"dropping-particle":"","family":"Valsecchi","given":"M","non-dropping-particle":"","parse-names":false,"suffix":""},{"dropping-particle":"","family":"Gegenfurtner","given":"Karl R","non-dropping-particle":"","parse-names":false,"suffix":""},{"dropping-particle":"","family":"Schütz","given":"Alexander C","non-dropping-particle":"","parse-names":false,"suffix":""}],"container-title":"Journal of Vision","id":"ITEM-2","issue":"10:8","issued":{"date-parts":[["2013"]]},"page":"1-20","title":"Saccadic and smooth-pursuit eye movements during reading of drifting texts","type":"article-journal","volume":"13"},"uris":["http://www.mendeley.com/documents/?uuid=bede38a8-96ec-4dc1-bf45-4f56bb3f1af5"]},{"id":"ITEM-3","itemData":{"DOI":"10.1037/xhp0000329","ISSN":"19391277","abstract":"© 2017 American Psychological Association. Two experiments are reported investigating oculomotor behavior and linguistic processing when reading dynamic horizontally scrolling text (compared to reading normal static text). Three factors known to modulate processing time in normal reading were investigated: Word length and word frequency were examined in Experiment 1, and target word predictability in Experiment 2. An analysis of global oculomotor behavior across the 2 experiments showed that participants made fewer and longer fixations when reading scrolling text, with shorter progressive and regressive saccades between these fixations. Comparisons of the linguistic manipulations showed evidence of a dissociation between word-level and sentence-level processing. Word-level processing (Experiment 1) was preserved for the dynamic scrolling text condition with no difference in length and frequency effects between scrolling and static text formats. However, sentence-level integration (Experiment 2) was reduced for scrolling compared to static text in that we obtained no early facilitation effect for predictable words under scrolling text conditions.","author":[{"dropping-particle":"","family":"Harvey","given":"Hannah","non-dropping-particle":"","parse-names":false,"suffix":""},{"dropping-particle":"","family":"Godwin","given":"Hayward J.","non-dropping-particle":"","parse-names":false,"suffix":""},{"dropping-particle":"","family":"Fitzsimmons","given":"Gemma","non-dropping-particle":"","parse-names":false,"suffix":""},{"dropping-particle":"","family":"Liversedge","given":"Simon P.","non-dropping-particle":"","parse-names":false,"suffix":""},{"dropping-particle":"","family":"Walker","given":"Robin","non-dropping-particle":"","parse-names":false,"suffix":""}],"container-title":"Journal of Experimental Psychology: Human Perception and Performance","id":"ITEM-3","issue":"3","issued":{"date-parts":[["2017"]]},"title":"Oculomotor and linguistic processing effects in reading dynamic horizontally scrolling text.","type":"article-journal","volume":"43"},"uris":["http://www.mendeley.com/documents/?uuid=6beda59f-cebe-4ed2-acfd-95cb230f2e47"]}],"mendeley":{"formattedCitation":"&lt;sup&gt;22–24&lt;/sup&gt;","plainTextFormattedCitation":"22–24","previouslyFormattedCitation":"&lt;sup&gt;22–24&lt;/sup&gt;"},"properties":{"noteIndex":0},"schema":"https://github.com/citation-style-language/schema/raw/master/csl-citation.json"}</w:instrText>
      </w:r>
      <w:r w:rsidR="009F2125" w:rsidRPr="0053129D">
        <w:rPr>
          <w:rFonts w:eastAsia="MS Mincho" w:cs="Calibri"/>
          <w:bCs/>
          <w:color w:val="000000"/>
        </w:rPr>
        <w:fldChar w:fldCharType="separate"/>
      </w:r>
      <w:r w:rsidR="00CE77A6" w:rsidRPr="0053129D">
        <w:rPr>
          <w:rFonts w:eastAsia="MS Mincho" w:cs="Calibri"/>
          <w:bCs/>
          <w:noProof/>
          <w:color w:val="000000"/>
          <w:vertAlign w:val="superscript"/>
        </w:rPr>
        <w:t>22–24</w:t>
      </w:r>
      <w:r w:rsidR="009F2125" w:rsidRPr="0053129D">
        <w:rPr>
          <w:rFonts w:eastAsia="MS Mincho" w:cs="Calibri"/>
          <w:bCs/>
          <w:color w:val="000000"/>
        </w:rPr>
        <w:fldChar w:fldCharType="end"/>
      </w:r>
      <w:r w:rsidR="002538F8" w:rsidRPr="0053129D">
        <w:rPr>
          <w:rFonts w:eastAsia="MS Mincho" w:cs="Calibri"/>
          <w:bCs/>
          <w:color w:val="000000"/>
        </w:rPr>
        <w:t xml:space="preserve"> with rightward saccades made between words as usual. Studies of attentional deployment during periods of pursuit have shown that the effects of crowding may be increased for stimuli positioned behind the direction of pursuit</w:t>
      </w:r>
      <w:r w:rsidR="00912B67" w:rsidRPr="0053129D">
        <w:rPr>
          <w:rFonts w:eastAsia="MS Mincho" w:cs="Calibri"/>
          <w:bCs/>
          <w:color w:val="000000"/>
        </w:rPr>
        <w:t>.</w:t>
      </w:r>
      <w:r w:rsidR="002538F8" w:rsidRPr="0053129D">
        <w:rPr>
          <w:rFonts w:eastAsia="MS Mincho" w:cs="Calibri"/>
          <w:bCs/>
          <w:color w:val="000000"/>
        </w:rPr>
        <w:fldChar w:fldCharType="begin" w:fldLock="1"/>
      </w:r>
      <w:r w:rsidR="002D65F2" w:rsidRPr="0053129D">
        <w:rPr>
          <w:rFonts w:eastAsia="MS Mincho" w:cs="Calibri"/>
          <w:bCs/>
          <w:color w:val="000000"/>
        </w:rPr>
        <w:instrText>ADDIN CSL_CITATION {"citationItems":[{"id":"ITEM-1","itemData":{"DOI":"10.1167/14.1.21.doi","author":[{"dropping-particle":"","family":"Harrison","given":"W J","non-dropping-particle":"","parse-names":false,"suffix":""},{"dropping-particle":"","family":"Remington","given":"R W","non-dropping-particle":"","parse-names":false,"suffix":""},{"dropping-particle":"","family":"Mattingley","given":"J B","non-dropping-particle":"","parse-names":false,"suffix":""}],"container-title":"Journal of Vision","id":"ITEM-1","issue":"21","issued":{"date-parts":[["2014"]]},"page":"1-16","title":"Visual crowding is anisotropic along the horizontal meridian during smooth pursuit","type":"article-journal","volume":"14(1)"},"uris":["http://www.mendeley.com/documents/?uuid=cd003d95-aff9-499c-a3c0-d257664c557d"]}],"mendeley":{"formattedCitation":"&lt;sup&gt;25&lt;/sup&gt;","plainTextFormattedCitation":"25","previouslyFormattedCitation":"&lt;sup&gt;25&lt;/sup&gt;"},"properties":{"noteIndex":0},"schema":"https://github.com/citation-style-language/schema/raw/master/csl-citation.json"}</w:instrText>
      </w:r>
      <w:r w:rsidR="002538F8" w:rsidRPr="0053129D">
        <w:rPr>
          <w:rFonts w:eastAsia="MS Mincho" w:cs="Calibri"/>
          <w:bCs/>
          <w:color w:val="000000"/>
        </w:rPr>
        <w:fldChar w:fldCharType="separate"/>
      </w:r>
      <w:r w:rsidR="00CE77A6" w:rsidRPr="0053129D">
        <w:rPr>
          <w:rFonts w:eastAsia="MS Mincho" w:cs="Calibri"/>
          <w:bCs/>
          <w:noProof/>
          <w:color w:val="000000"/>
          <w:vertAlign w:val="superscript"/>
        </w:rPr>
        <w:t>25</w:t>
      </w:r>
      <w:r w:rsidR="002538F8" w:rsidRPr="0053129D">
        <w:rPr>
          <w:rFonts w:eastAsia="MS Mincho" w:cs="Calibri"/>
          <w:bCs/>
          <w:color w:val="000000"/>
        </w:rPr>
        <w:fldChar w:fldCharType="end"/>
      </w:r>
      <w:r w:rsidR="002538F8" w:rsidRPr="0053129D">
        <w:rPr>
          <w:rFonts w:eastAsia="MS Mincho" w:cs="Calibri"/>
          <w:bCs/>
          <w:color w:val="000000"/>
        </w:rPr>
        <w:t xml:space="preserve"> This is broadly comparable to the situation for upcoming</w:t>
      </w:r>
      <w:r w:rsidR="000C27DC" w:rsidRPr="0053129D">
        <w:rPr>
          <w:rFonts w:eastAsia="MS Mincho" w:cs="Calibri"/>
          <w:bCs/>
          <w:color w:val="000000"/>
        </w:rPr>
        <w:t xml:space="preserve"> words with scrolling text (see Figure 1), </w:t>
      </w:r>
      <w:r w:rsidR="002538F8" w:rsidRPr="0053129D">
        <w:rPr>
          <w:rFonts w:eastAsia="MS Mincho" w:cs="Calibri"/>
          <w:bCs/>
          <w:color w:val="000000"/>
        </w:rPr>
        <w:t>suggesting that word crowding in peripheral vision may</w:t>
      </w:r>
      <w:r w:rsidR="00EE3EDA" w:rsidRPr="0053129D">
        <w:rPr>
          <w:rFonts w:eastAsia="MS Mincho" w:cs="Calibri"/>
          <w:bCs/>
          <w:color w:val="000000"/>
        </w:rPr>
        <w:t xml:space="preserve"> be</w:t>
      </w:r>
      <w:r w:rsidR="002538F8" w:rsidRPr="0053129D">
        <w:rPr>
          <w:rFonts w:eastAsia="MS Mincho" w:cs="Calibri"/>
          <w:bCs/>
          <w:color w:val="000000"/>
        </w:rPr>
        <w:t xml:space="preserve"> more problematic with scrolling text than static text. If this is </w:t>
      </w:r>
      <w:r w:rsidR="00C4128D" w:rsidRPr="0053129D">
        <w:rPr>
          <w:rFonts w:eastAsia="MS Mincho" w:cs="Calibri"/>
          <w:bCs/>
          <w:color w:val="000000"/>
        </w:rPr>
        <w:t>the case</w:t>
      </w:r>
      <w:r w:rsidR="004D4BC5" w:rsidRPr="0053129D">
        <w:rPr>
          <w:rFonts w:eastAsia="MS Mincho" w:cs="Calibri"/>
          <w:bCs/>
          <w:color w:val="000000"/>
        </w:rPr>
        <w:t>,</w:t>
      </w:r>
      <w:r w:rsidR="00C4128D" w:rsidRPr="0053129D">
        <w:rPr>
          <w:rFonts w:eastAsia="MS Mincho" w:cs="Calibri"/>
          <w:bCs/>
          <w:color w:val="000000"/>
        </w:rPr>
        <w:t xml:space="preserve"> </w:t>
      </w:r>
      <w:r w:rsidR="002538F8" w:rsidRPr="0053129D">
        <w:rPr>
          <w:rFonts w:eastAsia="MS Mincho" w:cs="Calibri"/>
          <w:bCs/>
          <w:color w:val="000000"/>
        </w:rPr>
        <w:t xml:space="preserve">reading performance with horizontally scrolling text </w:t>
      </w:r>
      <w:r w:rsidR="00C4128D" w:rsidRPr="0053129D">
        <w:rPr>
          <w:rFonts w:eastAsia="MS Mincho" w:cs="Calibri"/>
          <w:bCs/>
          <w:color w:val="000000"/>
        </w:rPr>
        <w:t xml:space="preserve">may be enhanced by increasing </w:t>
      </w:r>
      <w:r w:rsidR="004D4BC5" w:rsidRPr="0053129D">
        <w:rPr>
          <w:rFonts w:eastAsia="MS Mincho" w:cs="Calibri"/>
          <w:bCs/>
          <w:color w:val="000000"/>
        </w:rPr>
        <w:t>inter-</w:t>
      </w:r>
      <w:r w:rsidR="002538F8" w:rsidRPr="0053129D">
        <w:rPr>
          <w:rFonts w:eastAsia="MS Mincho" w:cs="Calibri"/>
          <w:bCs/>
          <w:color w:val="000000"/>
        </w:rPr>
        <w:t>word spacing.</w:t>
      </w:r>
    </w:p>
    <w:p w:rsidR="00BE2D3B" w:rsidRPr="0053129D" w:rsidRDefault="00BE2D3B" w:rsidP="00BE2D3B">
      <w:pPr>
        <w:spacing w:after="0" w:line="480" w:lineRule="auto"/>
        <w:jc w:val="both"/>
        <w:rPr>
          <w:rFonts w:eastAsia="MS Mincho" w:cs="Calibri"/>
          <w:bCs/>
          <w:color w:val="000000"/>
        </w:rPr>
      </w:pPr>
      <w:r w:rsidRPr="0053129D">
        <w:rPr>
          <w:rFonts w:eastAsia="MS Mincho" w:cs="Calibri"/>
          <w:b/>
          <w:bCs/>
          <w:color w:val="000000"/>
        </w:rPr>
        <w:t xml:space="preserve">Figure </w:t>
      </w:r>
      <w:r w:rsidRPr="0053129D">
        <w:rPr>
          <w:rFonts w:eastAsia="MS Mincho" w:cs="Calibri"/>
          <w:b/>
          <w:bCs/>
          <w:color w:val="000000"/>
        </w:rPr>
        <w:fldChar w:fldCharType="begin"/>
      </w:r>
      <w:r w:rsidRPr="0053129D">
        <w:rPr>
          <w:rFonts w:eastAsia="MS Mincho" w:cs="Calibri"/>
          <w:b/>
          <w:bCs/>
          <w:color w:val="000000"/>
        </w:rPr>
        <w:instrText xml:space="preserve"> SEQ Figure \* ARABIC </w:instrText>
      </w:r>
      <w:r w:rsidRPr="0053129D">
        <w:rPr>
          <w:rFonts w:eastAsia="MS Mincho" w:cs="Calibri"/>
          <w:b/>
          <w:bCs/>
          <w:color w:val="000000"/>
        </w:rPr>
        <w:fldChar w:fldCharType="separate"/>
      </w:r>
      <w:r w:rsidRPr="0053129D">
        <w:rPr>
          <w:rFonts w:eastAsia="MS Mincho" w:cs="Calibri"/>
          <w:b/>
          <w:bCs/>
          <w:noProof/>
          <w:color w:val="000000"/>
        </w:rPr>
        <w:t>1</w:t>
      </w:r>
      <w:r w:rsidRPr="0053129D">
        <w:rPr>
          <w:rFonts w:eastAsia="MS Mincho" w:cs="Calibri"/>
          <w:b/>
          <w:bCs/>
          <w:noProof/>
          <w:color w:val="000000"/>
        </w:rPr>
        <w:fldChar w:fldCharType="end"/>
      </w:r>
      <w:r w:rsidRPr="0053129D">
        <w:rPr>
          <w:rFonts w:eastAsia="MS Mincho" w:cs="Calibri"/>
          <w:b/>
          <w:bCs/>
          <w:color w:val="000000"/>
        </w:rPr>
        <w:t xml:space="preserve">. </w:t>
      </w:r>
      <w:r w:rsidRPr="0053129D">
        <w:rPr>
          <w:rFonts w:eastAsia="MS Mincho" w:cs="Calibri"/>
          <w:bCs/>
          <w:color w:val="000000"/>
        </w:rPr>
        <w:t xml:space="preserve"> </w:t>
      </w:r>
      <w:r w:rsidRPr="0053129D">
        <w:rPr>
          <w:rFonts w:eastAsia="MS Mincho" w:cs="Calibri"/>
          <w:bCs/>
          <w:i/>
          <w:color w:val="000000"/>
        </w:rPr>
        <w:t>Processing of upcoming words in the parafoveal area (e.g. word n + 1 and word n + 2) may be disrupted by increased crowding of text positioned behind the direction of movement.</w:t>
      </w:r>
      <w:r w:rsidRPr="0053129D">
        <w:rPr>
          <w:rFonts w:eastAsia="MS Mincho" w:cs="Calibri"/>
          <w:bCs/>
          <w:color w:val="000000"/>
        </w:rPr>
        <w:t xml:space="preserve"> </w:t>
      </w:r>
    </w:p>
    <w:p w:rsidR="00BE2D3B" w:rsidRPr="0053129D" w:rsidRDefault="00BE2D3B" w:rsidP="00FD428F">
      <w:pPr>
        <w:spacing w:after="0" w:line="480" w:lineRule="auto"/>
        <w:ind w:firstLine="720"/>
        <w:jc w:val="both"/>
        <w:rPr>
          <w:rFonts w:eastAsia="MS Mincho" w:cs="Calibri"/>
          <w:bCs/>
          <w:color w:val="000000"/>
        </w:rPr>
      </w:pPr>
    </w:p>
    <w:p w:rsidR="000C6416" w:rsidRPr="0053129D" w:rsidRDefault="002538F8" w:rsidP="000C6416">
      <w:pPr>
        <w:spacing w:after="0" w:line="480" w:lineRule="auto"/>
        <w:ind w:firstLine="720"/>
        <w:jc w:val="both"/>
        <w:rPr>
          <w:rFonts w:eastAsia="MS Mincho" w:cs="Calibri"/>
          <w:bCs/>
          <w:color w:val="000000"/>
        </w:rPr>
      </w:pPr>
      <w:r w:rsidRPr="0053129D">
        <w:rPr>
          <w:rFonts w:eastAsia="MS Mincho" w:cs="Calibri"/>
          <w:bCs/>
          <w:color w:val="000000"/>
        </w:rPr>
        <w:lastRenderedPageBreak/>
        <w:t xml:space="preserve">The aim of the present study was to investigate the effects of </w:t>
      </w:r>
      <w:r w:rsidR="004D3F62" w:rsidRPr="0053129D">
        <w:rPr>
          <w:rFonts w:eastAsia="MS Mincho" w:cs="Calibri"/>
          <w:bCs/>
          <w:color w:val="000000"/>
        </w:rPr>
        <w:t>inter-</w:t>
      </w:r>
      <w:r w:rsidRPr="0053129D">
        <w:rPr>
          <w:rFonts w:eastAsia="MS Mincho" w:cs="Calibri"/>
          <w:bCs/>
          <w:color w:val="000000"/>
        </w:rPr>
        <w:t xml:space="preserve">word </w:t>
      </w:r>
      <w:r w:rsidR="004D3F62" w:rsidRPr="0053129D">
        <w:rPr>
          <w:rFonts w:eastAsia="MS Mincho" w:cs="Calibri"/>
          <w:bCs/>
          <w:color w:val="000000"/>
        </w:rPr>
        <w:t>spacing</w:t>
      </w:r>
      <w:r w:rsidRPr="0053129D">
        <w:rPr>
          <w:rFonts w:eastAsia="MS Mincho" w:cs="Calibri"/>
          <w:bCs/>
          <w:color w:val="000000"/>
        </w:rPr>
        <w:t xml:space="preserve"> on </w:t>
      </w:r>
      <w:r w:rsidR="003E57EA" w:rsidRPr="0053129D">
        <w:rPr>
          <w:rFonts w:eastAsia="MS Mincho" w:cs="Calibri"/>
          <w:bCs/>
          <w:color w:val="000000"/>
        </w:rPr>
        <w:t xml:space="preserve">reading </w:t>
      </w:r>
      <w:r w:rsidRPr="0053129D">
        <w:rPr>
          <w:rFonts w:eastAsia="MS Mincho" w:cs="Calibri"/>
          <w:bCs/>
          <w:color w:val="000000"/>
        </w:rPr>
        <w:t xml:space="preserve">performance for scrolling text under </w:t>
      </w:r>
      <w:r w:rsidR="00434E94" w:rsidRPr="0053129D">
        <w:rPr>
          <w:rFonts w:eastAsia="MS Mincho" w:cs="Calibri"/>
          <w:bCs/>
          <w:color w:val="000000"/>
        </w:rPr>
        <w:t xml:space="preserve">conditions </w:t>
      </w:r>
      <w:r w:rsidR="008102C8" w:rsidRPr="0053129D">
        <w:rPr>
          <w:rFonts w:eastAsia="MS Mincho" w:cs="Calibri"/>
          <w:bCs/>
          <w:color w:val="000000"/>
        </w:rPr>
        <w:t>of</w:t>
      </w:r>
      <w:r w:rsidRPr="0053129D">
        <w:rPr>
          <w:rFonts w:eastAsia="MS Mincho" w:cs="Calibri"/>
          <w:bCs/>
          <w:color w:val="000000"/>
        </w:rPr>
        <w:t xml:space="preserve"> central vision loss. The latter was achieved using a gaze-contingent central scotoma of 8</w:t>
      </w:r>
      <w:r w:rsidRPr="0053129D">
        <w:rPr>
          <w:rFonts w:eastAsia="MS Mincho" w:cs="Calibri"/>
          <w:bCs/>
          <w:color w:val="000000"/>
          <w:vertAlign w:val="superscript"/>
        </w:rPr>
        <w:t>o</w:t>
      </w:r>
      <w:r w:rsidRPr="0053129D">
        <w:rPr>
          <w:rFonts w:eastAsia="MS Mincho" w:cs="Calibri"/>
          <w:bCs/>
          <w:color w:val="000000"/>
        </w:rPr>
        <w:t xml:space="preserve"> diameter. Our study followed the general approach of</w:t>
      </w:r>
      <w:r w:rsidR="008429B9" w:rsidRPr="0053129D">
        <w:rPr>
          <w:rFonts w:eastAsia="MS Mincho" w:cs="Calibri"/>
          <w:bCs/>
          <w:color w:val="000000"/>
        </w:rPr>
        <w:t xml:space="preserve"> </w:t>
      </w:r>
      <w:r w:rsidR="001A6ECF" w:rsidRPr="0053129D">
        <w:rPr>
          <w:rFonts w:eastAsia="MS Mincho" w:cs="Calibri"/>
          <w:bCs/>
          <w:color w:val="000000"/>
        </w:rPr>
        <w:t>Blackmore-Wright et al.</w:t>
      </w:r>
      <w:r w:rsidR="00325B6B" w:rsidRPr="0053129D">
        <w:rPr>
          <w:rFonts w:eastAsia="MS Mincho" w:cs="Calibri"/>
          <w:bCs/>
          <w:color w:val="000000"/>
        </w:rPr>
        <w:fldChar w:fldCharType="begin" w:fldLock="1"/>
      </w:r>
      <w:r w:rsidR="00530139" w:rsidRPr="0053129D">
        <w:rPr>
          <w:rFonts w:eastAsia="MS Mincho" w:cs="Calibri"/>
          <w:bCs/>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00325B6B" w:rsidRPr="0053129D">
        <w:rPr>
          <w:rFonts w:eastAsia="MS Mincho" w:cs="Calibri"/>
          <w:bCs/>
          <w:color w:val="000000"/>
        </w:rPr>
        <w:fldChar w:fldCharType="separate"/>
      </w:r>
      <w:r w:rsidR="00C523DB" w:rsidRPr="0053129D">
        <w:rPr>
          <w:rFonts w:eastAsia="MS Mincho" w:cs="Calibri"/>
          <w:bCs/>
          <w:noProof/>
          <w:color w:val="000000"/>
          <w:vertAlign w:val="superscript"/>
        </w:rPr>
        <w:t>9</w:t>
      </w:r>
      <w:r w:rsidR="00325B6B" w:rsidRPr="0053129D">
        <w:rPr>
          <w:rFonts w:eastAsia="MS Mincho" w:cs="Calibri"/>
          <w:bCs/>
          <w:color w:val="000000"/>
        </w:rPr>
        <w:fldChar w:fldCharType="end"/>
      </w:r>
      <w:r w:rsidR="001A6ECF" w:rsidRPr="0053129D">
        <w:rPr>
          <w:rFonts w:eastAsia="MS Mincho" w:cs="Calibri"/>
          <w:bCs/>
          <w:color w:val="000000"/>
        </w:rPr>
        <w:t xml:space="preserve"> </w:t>
      </w:r>
      <w:r w:rsidRPr="0053129D">
        <w:rPr>
          <w:rFonts w:eastAsia="MS Mincho" w:cs="Calibri"/>
          <w:bCs/>
          <w:color w:val="000000"/>
        </w:rPr>
        <w:t>in that we compared single</w:t>
      </w:r>
      <w:r w:rsidR="004D3F62" w:rsidRPr="0053129D">
        <w:rPr>
          <w:rFonts w:eastAsia="MS Mincho" w:cs="Calibri"/>
          <w:bCs/>
          <w:color w:val="000000"/>
        </w:rPr>
        <w:t>-</w:t>
      </w:r>
      <w:r w:rsidRPr="0053129D">
        <w:rPr>
          <w:rFonts w:eastAsia="MS Mincho" w:cs="Calibri"/>
          <w:bCs/>
          <w:color w:val="000000"/>
        </w:rPr>
        <w:t>, double</w:t>
      </w:r>
      <w:r w:rsidR="004D3F62" w:rsidRPr="0053129D">
        <w:rPr>
          <w:rFonts w:eastAsia="MS Mincho" w:cs="Calibri"/>
          <w:bCs/>
          <w:color w:val="000000"/>
        </w:rPr>
        <w:t>-</w:t>
      </w:r>
      <w:r w:rsidRPr="0053129D">
        <w:rPr>
          <w:rFonts w:eastAsia="MS Mincho" w:cs="Calibri"/>
          <w:bCs/>
          <w:color w:val="000000"/>
        </w:rPr>
        <w:t xml:space="preserve"> and triple</w:t>
      </w:r>
      <w:r w:rsidR="004D3F62" w:rsidRPr="0053129D">
        <w:rPr>
          <w:rFonts w:eastAsia="MS Mincho" w:cs="Calibri"/>
          <w:bCs/>
          <w:color w:val="000000"/>
        </w:rPr>
        <w:t>-character</w:t>
      </w:r>
      <w:r w:rsidRPr="0053129D">
        <w:rPr>
          <w:rFonts w:eastAsia="MS Mincho" w:cs="Calibri"/>
          <w:bCs/>
          <w:color w:val="000000"/>
        </w:rPr>
        <w:t xml:space="preserve"> inter-word spacing when reading eccentrically-viewed text. </w:t>
      </w:r>
      <w:r w:rsidR="003E57EA" w:rsidRPr="0053129D">
        <w:rPr>
          <w:rFonts w:eastAsia="MS Mincho" w:cs="Calibri"/>
          <w:bCs/>
          <w:color w:val="000000"/>
        </w:rPr>
        <w:t>The</w:t>
      </w:r>
      <w:r w:rsidRPr="0053129D">
        <w:rPr>
          <w:rFonts w:eastAsia="MS Mincho" w:cs="Calibri"/>
          <w:bCs/>
          <w:color w:val="000000"/>
        </w:rPr>
        <w:t xml:space="preserve"> measures of visual performance included reading accuracy (i.e. </w:t>
      </w:r>
      <w:r w:rsidR="003A5A1D" w:rsidRPr="0053129D">
        <w:rPr>
          <w:rFonts w:eastAsia="MS Mincho" w:cs="Calibri"/>
          <w:bCs/>
          <w:color w:val="000000"/>
        </w:rPr>
        <w:t xml:space="preserve">reading </w:t>
      </w:r>
      <w:r w:rsidRPr="0053129D">
        <w:rPr>
          <w:rFonts w:eastAsia="MS Mincho" w:cs="Calibri"/>
          <w:bCs/>
          <w:color w:val="000000"/>
        </w:rPr>
        <w:t xml:space="preserve">error rate), </w:t>
      </w:r>
      <w:r w:rsidR="008429B9" w:rsidRPr="0053129D">
        <w:rPr>
          <w:rFonts w:eastAsia="MS Mincho" w:cs="Calibri"/>
          <w:bCs/>
          <w:color w:val="000000"/>
        </w:rPr>
        <w:t>sentence recall</w:t>
      </w:r>
      <w:r w:rsidRPr="0053129D">
        <w:rPr>
          <w:rFonts w:eastAsia="MS Mincho" w:cs="Calibri"/>
          <w:bCs/>
          <w:color w:val="000000"/>
        </w:rPr>
        <w:t xml:space="preserve">, </w:t>
      </w:r>
      <w:r w:rsidR="00B44385" w:rsidRPr="0053129D">
        <w:rPr>
          <w:rFonts w:eastAsia="MS Mincho" w:cs="Calibri"/>
          <w:bCs/>
          <w:color w:val="000000"/>
        </w:rPr>
        <w:t xml:space="preserve">and </w:t>
      </w:r>
      <w:r w:rsidRPr="0053129D">
        <w:rPr>
          <w:rFonts w:eastAsia="MS Mincho" w:cs="Calibri"/>
          <w:bCs/>
          <w:color w:val="000000"/>
        </w:rPr>
        <w:t>reading speed (in words per minute, wpm).</w:t>
      </w:r>
      <w:bookmarkStart w:id="1" w:name="_Toc319590777"/>
      <w:bookmarkStart w:id="2" w:name="_Toc324518454"/>
    </w:p>
    <w:p w:rsidR="000576EB" w:rsidRPr="0053129D" w:rsidRDefault="000576EB" w:rsidP="007D7560">
      <w:pPr>
        <w:spacing w:after="0" w:line="480" w:lineRule="auto"/>
        <w:jc w:val="both"/>
        <w:rPr>
          <w:rFonts w:eastAsia="MS Gothic" w:cs="Calibri"/>
          <w:b/>
          <w:bCs/>
          <w:color w:val="000000"/>
        </w:rPr>
      </w:pPr>
    </w:p>
    <w:p w:rsidR="000576EB" w:rsidRPr="0053129D" w:rsidRDefault="000576EB" w:rsidP="007D7560">
      <w:pPr>
        <w:spacing w:after="0" w:line="480" w:lineRule="auto"/>
        <w:jc w:val="both"/>
        <w:rPr>
          <w:rFonts w:eastAsia="MS Gothic" w:cs="Calibri"/>
          <w:b/>
          <w:bCs/>
          <w:color w:val="000000"/>
        </w:rPr>
      </w:pPr>
    </w:p>
    <w:p w:rsidR="007D7560" w:rsidRPr="0053129D" w:rsidRDefault="000C6416" w:rsidP="007D7560">
      <w:pPr>
        <w:spacing w:after="0" w:line="480" w:lineRule="auto"/>
        <w:jc w:val="both"/>
        <w:rPr>
          <w:rFonts w:eastAsia="MS Gothic" w:cs="Calibri"/>
          <w:b/>
          <w:bCs/>
          <w:color w:val="000000"/>
        </w:rPr>
      </w:pPr>
      <w:r w:rsidRPr="0053129D">
        <w:rPr>
          <w:rFonts w:eastAsia="MS Gothic" w:cs="Calibri"/>
          <w:b/>
          <w:bCs/>
          <w:color w:val="000000"/>
        </w:rPr>
        <w:t>M</w:t>
      </w:r>
      <w:r w:rsidR="002538F8" w:rsidRPr="0053129D">
        <w:rPr>
          <w:rFonts w:eastAsia="MS Gothic" w:cs="Calibri"/>
          <w:b/>
          <w:bCs/>
          <w:color w:val="000000"/>
        </w:rPr>
        <w:t>ethod</w:t>
      </w:r>
      <w:bookmarkEnd w:id="1"/>
      <w:bookmarkEnd w:id="2"/>
      <w:r w:rsidR="002538F8" w:rsidRPr="0053129D">
        <w:rPr>
          <w:rFonts w:eastAsia="MS Gothic" w:cs="Calibri"/>
          <w:b/>
          <w:bCs/>
          <w:color w:val="000000"/>
        </w:rPr>
        <w:t>s</w:t>
      </w:r>
    </w:p>
    <w:p w:rsidR="00A31627" w:rsidRPr="0053129D" w:rsidRDefault="00A31627" w:rsidP="00A31627">
      <w:pPr>
        <w:keepNext/>
        <w:keepLines/>
        <w:spacing w:before="200" w:after="0" w:line="480" w:lineRule="auto"/>
        <w:ind w:firstLine="720"/>
        <w:jc w:val="both"/>
        <w:outlineLvl w:val="3"/>
        <w:rPr>
          <w:rFonts w:eastAsia="MS Gothic" w:cs="Calibri"/>
          <w:bCs/>
          <w:iCs/>
          <w:color w:val="000000"/>
        </w:rPr>
      </w:pPr>
      <w:r w:rsidRPr="0053129D">
        <w:rPr>
          <w:rFonts w:eastAsia="MS Gothic" w:cs="Calibri"/>
          <w:bCs/>
          <w:iCs/>
          <w:color w:val="000000"/>
        </w:rPr>
        <w:t>Twelve students were recruited for each experiment (Expt. 1: 8 females, group mean age 19.5 years; Expt. 2: 11 females; group mean age 24.1 years). No participants took part in both studies. A-priori power calculations based on the effect size for inter-word spacing recorded by Blackmore-Wright et al.</w:t>
      </w:r>
      <w:r w:rsidRPr="0053129D">
        <w:rPr>
          <w:rFonts w:eastAsia="MS Gothic" w:cs="Calibri"/>
          <w:bCs/>
          <w:iCs/>
          <w:color w:val="000000"/>
        </w:rPr>
        <w:fldChar w:fldCharType="begin" w:fldLock="1"/>
      </w:r>
      <w:r w:rsidR="00530139" w:rsidRPr="0053129D">
        <w:rPr>
          <w:rFonts w:eastAsia="MS Gothic" w:cs="Calibri"/>
          <w:bCs/>
          <w:iCs/>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Pr="0053129D">
        <w:rPr>
          <w:rFonts w:eastAsia="MS Gothic" w:cs="Calibri"/>
          <w:bCs/>
          <w:iCs/>
          <w:color w:val="000000"/>
        </w:rPr>
        <w:fldChar w:fldCharType="separate"/>
      </w:r>
      <w:r w:rsidRPr="0053129D">
        <w:rPr>
          <w:rFonts w:eastAsia="MS Gothic" w:cs="Calibri"/>
          <w:bCs/>
          <w:iCs/>
          <w:noProof/>
          <w:color w:val="000000"/>
          <w:vertAlign w:val="superscript"/>
        </w:rPr>
        <w:t>9</w:t>
      </w:r>
      <w:r w:rsidRPr="0053129D">
        <w:rPr>
          <w:rFonts w:eastAsia="MS Gothic" w:cs="Calibri"/>
          <w:bCs/>
          <w:iCs/>
          <w:color w:val="000000"/>
        </w:rPr>
        <w:fldChar w:fldCharType="end"/>
      </w:r>
      <w:r w:rsidRPr="0053129D">
        <w:rPr>
          <w:rFonts w:eastAsia="MS Gothic" w:cs="Calibri"/>
          <w:bCs/>
          <w:iCs/>
          <w:color w:val="000000"/>
        </w:rPr>
        <w:t xml:space="preserve"> were performed using G*Power software</w:t>
      </w:r>
      <w:r w:rsidR="00912B67" w:rsidRPr="0053129D">
        <w:rPr>
          <w:rFonts w:eastAsia="MS Gothic" w:cs="Calibri"/>
          <w:bCs/>
          <w:iCs/>
          <w:color w:val="000000"/>
        </w:rPr>
        <w:t>,</w:t>
      </w:r>
      <w:r w:rsidRPr="0053129D">
        <w:rPr>
          <w:rFonts w:eastAsia="MS Gothic" w:cs="Calibri"/>
          <w:bCs/>
          <w:iCs/>
          <w:color w:val="000000"/>
        </w:rPr>
        <w:fldChar w:fldCharType="begin" w:fldLock="1"/>
      </w:r>
      <w:r w:rsidRPr="0053129D">
        <w:rPr>
          <w:rFonts w:eastAsia="MS Gothic" w:cs="Calibri"/>
          <w:bCs/>
          <w:iCs/>
          <w:color w:val="000000"/>
        </w:rPr>
        <w:instrText>ADDIN CSL_CITATION {"citationItems":[{"id":"ITEM-1","itemData":{"DOI":"10.3758/BRM.41.4.1149","abstract":"a stand-alone power analysis program for many statistical tests commonly used in the social, behavioral, and bio-medical sciences. It is available free of charge via the In-ternet for both Windows and Mac OS X platforms (see the Concluding Remarks section for details). In this article, we present extensions and improvements of G*Power 3 in the domain of correlation and regression analyses. G*Power now covers (1) one-sample correlation tests based on the tetrachoric correlation model, in addition to the bivari-ate normal and point biserial models already available in G*Power 3, (2) statistical tests comparing both dependent and independent Pearson correlations, and statistical tests for (3) simple linear regression coefficients, (4) multiple linear regression coefficients for both the fixed-and random-predictors models, (5) logistic regression coef-ficients, and (6) Poisson regression coefficients. Thus, in addition to the generic power analysis procedures for the z, t, F, χ 2 , and binomial tests, and those for tests of means, mean vectors, variances, and proportions that have already been available in G*Power 3 (Faul et al., 2007), the new version, G*Power 3.1, now includes statistical power analyses for six correlation and nine regression test problems, as summarized in Table 1. As usual in G*Power 3, five types of power analysis are available for each of the newly available tests (for more thorough discussions of these types of power analyses, see Erdfelder, Faul, Buchner, &amp; Cüpper, in press; Faul et al., 2007):","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616a94cf-0678-3691-926f-417d0cf733b1"]}],"mendeley":{"formattedCitation":"&lt;sup&gt;26&lt;/sup&gt;","plainTextFormattedCitation":"26","previouslyFormattedCitation":"&lt;sup&gt;26&lt;/sup&gt;"},"properties":{"noteIndex":0},"schema":"https://github.com/citation-style-language/schema/raw/master/csl-citation.json"}</w:instrText>
      </w:r>
      <w:r w:rsidRPr="0053129D">
        <w:rPr>
          <w:rFonts w:eastAsia="MS Gothic" w:cs="Calibri"/>
          <w:bCs/>
          <w:iCs/>
          <w:color w:val="000000"/>
        </w:rPr>
        <w:fldChar w:fldCharType="separate"/>
      </w:r>
      <w:r w:rsidRPr="0053129D">
        <w:rPr>
          <w:rFonts w:eastAsia="MS Gothic" w:cs="Calibri"/>
          <w:bCs/>
          <w:iCs/>
          <w:noProof/>
          <w:color w:val="000000"/>
          <w:vertAlign w:val="superscript"/>
        </w:rPr>
        <w:t>26</w:t>
      </w:r>
      <w:r w:rsidRPr="0053129D">
        <w:rPr>
          <w:rFonts w:eastAsia="MS Gothic" w:cs="Calibri"/>
          <w:bCs/>
          <w:iCs/>
          <w:color w:val="000000"/>
        </w:rPr>
        <w:fldChar w:fldCharType="end"/>
      </w:r>
      <w:r w:rsidRPr="0053129D">
        <w:rPr>
          <w:rFonts w:eastAsia="MS Gothic" w:cs="Calibri"/>
          <w:bCs/>
          <w:iCs/>
          <w:color w:val="000000"/>
        </w:rPr>
        <w:t xml:space="preserve"> indicating that this sample size should provide adequate statistical power to detect this effect of interest. All participants were native English speakers from Royal Holloway, University of London, with no reading or language impairments. All had self-reported normal or corrected-to-normal vision, received course credit for their participation, and all gave </w:t>
      </w:r>
      <w:r w:rsidR="00FB4C46" w:rsidRPr="0053129D">
        <w:rPr>
          <w:rFonts w:eastAsia="MS Gothic" w:cs="Calibri"/>
          <w:bCs/>
          <w:iCs/>
          <w:color w:val="000000"/>
        </w:rPr>
        <w:t xml:space="preserve">prior </w:t>
      </w:r>
      <w:r w:rsidRPr="0053129D">
        <w:rPr>
          <w:rFonts w:eastAsia="MS Gothic" w:cs="Calibri"/>
          <w:bCs/>
          <w:iCs/>
          <w:color w:val="000000"/>
        </w:rPr>
        <w:t>informed consent as approved by departmental ethical review at Royal Holloway. This study adhered to the tenets of the Declaration of Helsinki.</w:t>
      </w:r>
    </w:p>
    <w:p w:rsidR="001A04E9" w:rsidRPr="0053129D" w:rsidRDefault="007A20C7" w:rsidP="007D7560">
      <w:pPr>
        <w:spacing w:after="0" w:line="480" w:lineRule="auto"/>
        <w:ind w:firstLine="720"/>
        <w:jc w:val="both"/>
        <w:rPr>
          <w:rFonts w:eastAsia="MS Gothic" w:cs="Calibri"/>
          <w:b/>
          <w:bCs/>
          <w:color w:val="000000"/>
        </w:rPr>
      </w:pPr>
      <w:r w:rsidRPr="0053129D">
        <w:rPr>
          <w:rFonts w:eastAsia="MS Gothic" w:cs="Calibri"/>
          <w:bCs/>
          <w:iCs/>
          <w:color w:val="000000"/>
        </w:rPr>
        <w:t>P</w:t>
      </w:r>
      <w:r w:rsidR="00CD0A2D" w:rsidRPr="0053129D">
        <w:rPr>
          <w:rFonts w:eastAsia="MS Gothic" w:cs="Calibri"/>
          <w:bCs/>
          <w:iCs/>
          <w:color w:val="000000"/>
        </w:rPr>
        <w:t>articipants were required to read text under conditions of a simulated central vision loss, which was imposed as a gaze-contingent circular scotoma of 8</w:t>
      </w:r>
      <w:r w:rsidR="00CD0A2D" w:rsidRPr="0053129D">
        <w:rPr>
          <w:rFonts w:eastAsia="MS Gothic" w:cs="Calibri"/>
          <w:bCs/>
          <w:iCs/>
          <w:color w:val="000000"/>
          <w:vertAlign w:val="superscript"/>
        </w:rPr>
        <w:t>o</w:t>
      </w:r>
      <w:r w:rsidR="00CD0A2D" w:rsidRPr="0053129D">
        <w:rPr>
          <w:rFonts w:eastAsia="MS Gothic" w:cs="Calibri"/>
          <w:bCs/>
          <w:iCs/>
          <w:color w:val="000000"/>
        </w:rPr>
        <w:t xml:space="preserve"> diameter, as described below. The main manipulation of interest was inter-word spacing, set to one, two or three characters. </w:t>
      </w:r>
      <w:r w:rsidRPr="0053129D">
        <w:rPr>
          <w:rFonts w:eastAsia="MS Gothic" w:cs="Calibri"/>
          <w:bCs/>
          <w:iCs/>
          <w:color w:val="000000"/>
        </w:rPr>
        <w:t xml:space="preserve">Two experiments were employed to assess </w:t>
      </w:r>
      <w:r w:rsidR="009C20BD" w:rsidRPr="0053129D">
        <w:rPr>
          <w:rFonts w:eastAsia="MS Gothic" w:cs="Calibri"/>
          <w:bCs/>
          <w:iCs/>
          <w:color w:val="000000"/>
        </w:rPr>
        <w:t xml:space="preserve">the effects on reading performance of </w:t>
      </w:r>
      <w:r w:rsidR="00C2431F" w:rsidRPr="0053129D">
        <w:rPr>
          <w:rFonts w:eastAsia="MS Gothic" w:cs="Calibri"/>
          <w:bCs/>
          <w:iCs/>
          <w:color w:val="000000"/>
        </w:rPr>
        <w:t xml:space="preserve">any potential confound between text drift rate and inter-word spacing. </w:t>
      </w:r>
    </w:p>
    <w:p w:rsidR="00CD0A2D" w:rsidRPr="0053129D" w:rsidRDefault="003367CD" w:rsidP="00FD428F">
      <w:pPr>
        <w:spacing w:after="0" w:line="480" w:lineRule="auto"/>
        <w:ind w:firstLine="720"/>
        <w:jc w:val="both"/>
        <w:rPr>
          <w:rFonts w:eastAsia="MS Mincho" w:cs="Calibri"/>
          <w:color w:val="000000"/>
        </w:rPr>
      </w:pPr>
      <w:r w:rsidRPr="0053129D">
        <w:rPr>
          <w:rFonts w:eastAsia="MS Mincho" w:cs="Calibri"/>
          <w:color w:val="000000"/>
        </w:rPr>
        <w:lastRenderedPageBreak/>
        <w:t>In both experiments</w:t>
      </w:r>
      <w:r w:rsidR="00D82D49" w:rsidRPr="0053129D">
        <w:rPr>
          <w:rFonts w:eastAsia="MS Mincho" w:cs="Calibri"/>
          <w:color w:val="000000"/>
        </w:rPr>
        <w:t>,</w:t>
      </w:r>
      <w:r w:rsidR="00CD0A2D" w:rsidRPr="0053129D">
        <w:rPr>
          <w:rFonts w:eastAsia="MS Mincho" w:cs="Calibri"/>
          <w:color w:val="000000"/>
        </w:rPr>
        <w:t xml:space="preserve"> text was </w:t>
      </w:r>
      <w:r w:rsidRPr="0053129D">
        <w:rPr>
          <w:rFonts w:eastAsia="MS Mincho" w:cs="Calibri"/>
          <w:color w:val="000000"/>
        </w:rPr>
        <w:t>presented as a single scrolli</w:t>
      </w:r>
      <w:r w:rsidR="001A04E9" w:rsidRPr="0053129D">
        <w:rPr>
          <w:rFonts w:eastAsia="MS Mincho" w:cs="Calibri"/>
          <w:color w:val="000000"/>
        </w:rPr>
        <w:t>n</w:t>
      </w:r>
      <w:r w:rsidRPr="0053129D">
        <w:rPr>
          <w:rFonts w:eastAsia="MS Mincho" w:cs="Calibri"/>
          <w:color w:val="000000"/>
        </w:rPr>
        <w:t xml:space="preserve">g line that </w:t>
      </w:r>
      <w:r w:rsidR="00CD0A2D" w:rsidRPr="0053129D">
        <w:rPr>
          <w:rFonts w:eastAsia="MS Mincho" w:cs="Calibri"/>
          <w:color w:val="000000"/>
        </w:rPr>
        <w:t xml:space="preserve">moved </w:t>
      </w:r>
      <w:r w:rsidRPr="0053129D">
        <w:rPr>
          <w:rFonts w:eastAsia="MS Mincho" w:cs="Calibri"/>
          <w:color w:val="000000"/>
        </w:rPr>
        <w:t xml:space="preserve">smoothly </w:t>
      </w:r>
      <w:r w:rsidR="00CD0A2D" w:rsidRPr="0053129D">
        <w:rPr>
          <w:rFonts w:eastAsia="MS Mincho" w:cs="Calibri"/>
          <w:color w:val="000000"/>
        </w:rPr>
        <w:t>across the screen from right to left</w:t>
      </w:r>
      <w:r w:rsidR="001118B7" w:rsidRPr="0053129D">
        <w:rPr>
          <w:rFonts w:eastAsia="MS Mincho" w:cs="Calibri"/>
          <w:color w:val="000000"/>
        </w:rPr>
        <w:t>,</w:t>
      </w:r>
      <w:r w:rsidR="00CD0A2D" w:rsidRPr="0053129D">
        <w:rPr>
          <w:rFonts w:eastAsia="MS Mincho" w:cs="Calibri"/>
          <w:color w:val="000000"/>
        </w:rPr>
        <w:t xml:space="preserve"> at a fixed speed on each trial. The fixed speeds were set differently in Experiments 1 and 2, constituting the only major difference between these studies. In Experiment 1, text was scrolled in every trial at a fixed speed of two pixels per screen refresh (6.7 </w:t>
      </w:r>
      <w:r w:rsidR="00CD0A2D" w:rsidRPr="0053129D">
        <w:rPr>
          <w:rFonts w:eastAsia="MS Mincho" w:cs="Calibri"/>
          <w:color w:val="000000"/>
          <w:vertAlign w:val="superscript"/>
        </w:rPr>
        <w:t>o</w:t>
      </w:r>
      <w:r w:rsidR="00CD0A2D" w:rsidRPr="0053129D">
        <w:rPr>
          <w:rFonts w:eastAsia="MS Mincho" w:cs="Calibri"/>
          <w:color w:val="000000"/>
        </w:rPr>
        <w:t xml:space="preserve">/s; which equates to approximately 9.1 characters/s). The increased inter-word spacing necessarily reduced text scrolling speed, with single, double and triple spacing conditions yielding display speeds of approximately 109, 91 and 78 wpm, respectively. In order to ensure that the slowing display speed with increased word spacing was not a confound in our results, the text in Experiment 2 was scrolled at a speed of approximately 91 wpm for all three spacing conditions, with the pixel-scrolling rate modified across conditions to compensate for the delayed rate of presentation produced by wider inter-word spacing. Single-spaced text was therefore scrolled at 3.8 </w:t>
      </w:r>
      <w:r w:rsidR="00CD0A2D" w:rsidRPr="0053129D">
        <w:rPr>
          <w:rFonts w:eastAsia="MS Mincho" w:cs="Calibri"/>
          <w:color w:val="000000"/>
          <w:vertAlign w:val="superscript"/>
        </w:rPr>
        <w:t>o</w:t>
      </w:r>
      <w:r w:rsidR="00CD0A2D" w:rsidRPr="0053129D">
        <w:rPr>
          <w:rFonts w:eastAsia="MS Mincho" w:cs="Calibri"/>
          <w:color w:val="000000"/>
        </w:rPr>
        <w:t xml:space="preserve">/s, double-spaced </w:t>
      </w:r>
      <w:r w:rsidR="007D322F" w:rsidRPr="0053129D">
        <w:rPr>
          <w:rFonts w:eastAsia="MS Mincho" w:cs="Calibri"/>
          <w:color w:val="000000"/>
        </w:rPr>
        <w:t xml:space="preserve">text </w:t>
      </w:r>
      <w:r w:rsidR="00CD0A2D" w:rsidRPr="0053129D">
        <w:rPr>
          <w:rFonts w:eastAsia="MS Mincho" w:cs="Calibri"/>
          <w:color w:val="000000"/>
        </w:rPr>
        <w:t xml:space="preserve">at 4.6 </w:t>
      </w:r>
      <w:r w:rsidR="00CD0A2D" w:rsidRPr="0053129D">
        <w:rPr>
          <w:rFonts w:eastAsia="MS Mincho" w:cs="Calibri"/>
          <w:color w:val="000000"/>
          <w:vertAlign w:val="superscript"/>
        </w:rPr>
        <w:t>o</w:t>
      </w:r>
      <w:r w:rsidR="00CD0A2D" w:rsidRPr="0053129D">
        <w:rPr>
          <w:rFonts w:eastAsia="MS Mincho" w:cs="Calibri"/>
          <w:color w:val="000000"/>
        </w:rPr>
        <w:t xml:space="preserve">/s, and triple-spaced </w:t>
      </w:r>
      <w:r w:rsidR="007D322F" w:rsidRPr="0053129D">
        <w:rPr>
          <w:rFonts w:eastAsia="MS Mincho" w:cs="Calibri"/>
          <w:color w:val="000000"/>
        </w:rPr>
        <w:t xml:space="preserve">text </w:t>
      </w:r>
      <w:r w:rsidR="00CD0A2D" w:rsidRPr="0053129D">
        <w:rPr>
          <w:rFonts w:eastAsia="MS Mincho" w:cs="Calibri"/>
          <w:color w:val="000000"/>
        </w:rPr>
        <w:t xml:space="preserve">at 5.1 </w:t>
      </w:r>
      <w:r w:rsidR="00CD0A2D" w:rsidRPr="0053129D">
        <w:rPr>
          <w:rFonts w:eastAsia="MS Mincho" w:cs="Calibri"/>
          <w:color w:val="000000"/>
          <w:vertAlign w:val="superscript"/>
        </w:rPr>
        <w:t>o</w:t>
      </w:r>
      <w:r w:rsidR="00CD0A2D" w:rsidRPr="0053129D">
        <w:rPr>
          <w:rFonts w:eastAsia="MS Mincho" w:cs="Calibri"/>
          <w:color w:val="000000"/>
        </w:rPr>
        <w:t>/s.</w:t>
      </w:r>
    </w:p>
    <w:p w:rsidR="00FD428F" w:rsidRDefault="008C6744" w:rsidP="00FD428F">
      <w:pPr>
        <w:spacing w:after="0" w:line="480" w:lineRule="auto"/>
        <w:ind w:firstLine="720"/>
        <w:jc w:val="both"/>
        <w:rPr>
          <w:rFonts w:eastAsia="MS Mincho" w:cs="Calibri"/>
          <w:color w:val="000000"/>
        </w:rPr>
      </w:pPr>
      <w:r w:rsidRPr="0053129D">
        <w:rPr>
          <w:rFonts w:eastAsia="MS Mincho" w:cs="Calibri"/>
          <w:color w:val="000000"/>
        </w:rPr>
        <w:t xml:space="preserve">Stimuli were displayed </w:t>
      </w:r>
      <w:r w:rsidR="00F26330" w:rsidRPr="0053129D">
        <w:rPr>
          <w:rFonts w:eastAsia="MS Mincho" w:cs="Calibri"/>
          <w:color w:val="000000"/>
        </w:rPr>
        <w:t xml:space="preserve">on a computer monitor (refresh rate 100 Hz) </w:t>
      </w:r>
      <w:r w:rsidRPr="0053129D">
        <w:rPr>
          <w:rFonts w:eastAsia="MS Mincho" w:cs="Calibri"/>
          <w:color w:val="000000"/>
        </w:rPr>
        <w:t xml:space="preserve">as black text (24pt Courier font) on a </w:t>
      </w:r>
      <w:r w:rsidR="00F26330" w:rsidRPr="0053129D">
        <w:rPr>
          <w:rFonts w:eastAsia="MS Mincho" w:cs="Calibri"/>
          <w:color w:val="000000"/>
        </w:rPr>
        <w:t xml:space="preserve">white background. </w:t>
      </w:r>
      <w:r w:rsidRPr="0053129D">
        <w:rPr>
          <w:rFonts w:eastAsia="MS Mincho" w:cs="Calibri"/>
          <w:color w:val="000000"/>
        </w:rPr>
        <w:t>The Courier font has been identified as suitable for reading with central vision loss</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ISSN":"0146-0404","PMID":"11923275","abstract":"PURPOSE: Crowding, the adverse spatial interaction due to proximity of adjacent letters, has been suggested as an explanation for slow reading in peripheral vision. The purpose of this study was to examine whether reading speed can be improved in normal peripheral vision by increasing the letter spacing. Also tested was whether letter spacing imposes a different limit on reading speed of small versus large print.\n\nMETHODS: Six normal observers read aloud single, short sentences presented on a computer monitor, one word at a time, by rapid serial visual presentation (RSVP). Reading speeds were calculated based on the RSVP exposure durations yielding 80% correctly read words. Letters were rendered in Courier, a fixed-width font. Testing was conducted at the fovea, 5 degrees and 10 degrees in the inferior visual field. The critical print size (CPS) was first determined for each observer by measuring reading speeds for four print sizes, using the standard letter spacing (center-to-center separation of adjacent letters; standard Courier spacing: 1.16 times the width of the lowercase x). Text was then presented at 0.8 x or 1.5x CPS, and reading speed was measured for five letter spacings, ranging from 0.5 times to 2 times the standard spacing.\n\nRESULTS: As expected, reading speed was highest at the fovea, decreased with eccentricity, and was faster for the larger print size. At all eccentricities and for both print sizes, reading speed increased with letter spacing, up to a critical letter spacing, and then either remained constant at the same reading speed or decreased slightly for larger letter spacings. The value of the critical letter spacing was very close to the standard letter spacing and did not depend on eccentricity or print size.\n\nCONCLUSIONS: Increased letter spacing beyond the standard size, which presumably decreases the adverse effect of crowding, does not lead to an increase in reading speed in central or peripheral vision.","author":[{"dropping-particle":"","family":"Chung","given":"Susana T L","non-dropping-particle":"","parse-names":false,"suffix":""}],"container-title":"Investigative ophthalmology &amp; visual science","id":"ITEM-1","issue":"4","issued":{"date-parts":[["2002","4"]]},"page":"1270-6","title":"The effect of letter spacing on reading speed in central and peripheral vision.","type":"article-journal","volume":"43"},"uris":["http://www.mendeley.com/documents/?uuid=69284741-6ea2-4a49-aa62-06f050ed5313"]},{"id":"ITEM-2","itemData":{"abstract":"OBJECTIVE This study examines the reading performance of patients with age-related macular degeneration (AMD) using 4 readily available fonts. DESIGN Experimental study. PARTICIPANTS Twenty-four patients with bilateral AMD participated. METHODS Reading performance (reading acuity, critical print size, and maximum reading speed) was measured for all patients, using 4 versions of the MNRead charts. These charts were printed in the following fonts: Times New Roman (serif, proportionally spaced), Arial (sans serif, proportionally spaced), Courier (serif, mono spaced), and Andale Mono (sans serif, mono spaced). RESULTS Reading acuity was significantly better on the Courier chart (0.58±0.21 logMAR) and significantly worse on the Arial chart (0.69±0.20 logMAR) than on any of the other charts (P&lt;0.05). A larger proportion of patients were able to read≥1 sentences on the Courier chart than on any of the other charts. Reading speed dropped below the limit for fluent reading first with the Arial chart. There was no difference in maximum reading speed with the 4 fonts, and differences in critical print size failed to reach significance (P = 0.052). CONCLUSIONS Font has an effect on the reading performance of patients with AMD at print sizes close to their reading acuity. Courier was the most advantageous and Arial the worst font for reading smaller print. This is contrary to the advice given by agencies for the blind. OBJET Cette étude a examiné la performance en lecture des patients qui ont une dégénérescence maculaire liée à l'âge (DMA), utilisant quatre caractères d'imprimerie facilement accessibles. NATURE Étude expérimentale. PARTICIPANTS 24 patients ayant une DMA bilatérale. MÉTHODES Le rendement de la lecture [acuité visuelle, taille critique des caractères (TCC) et vitesse maximale de lecture] a été mesuré pour tous les patients, selon quatre versions des cartes de lecture MNRead. Ces caractères étaient imprimées avec les polices suivantes : Time New Roman (serif, espacement proportionnel), Arial (sans serif, espacement proportionnel), Courier (serif, espacement fixe) et Andale Mono (sans serif, espacement fixe). RÉSULTATS L'acuité de la lecture était significativement meilleure avec la police de caractères Courier (0,58±0,21 logMAR) et significativement pire avec la police Arial (0,69±0,20 logMAR) qu'avec toutes les autres polices (p&lt;0,05). Une plus grande proportion de patients était capable de lire une phrase ou plus avec la police Courier qu'avec n'impo…","author":[{"dropping-particle":"","family":"Tarita-Nistor","given":"Luminita","non-dropping-particle":"","parse-names":false,"suffix":""},{"dropping-particle":"","family":"Lam","given":"Dianne","non-dropping-particle":"","parse-names":false,"suffix":""},{"dropping-particle":"","family":"Brent","given":"Michael H.","non-dropping-particle":"","parse-names":false,"suffix":""},{"dropping-particle":"","family":"Steinbach","given":"Martin J.","non-dropping-particle":"","parse-names":false,"suffix":""},{"dropping-particle":"","family":"González","given":"Esther G.","non-dropping-particle":"","parse-names":false,"suffix":""}],"container-title":"Canadian Journal of Ophthalmology / Journal Canadien d'Ophtalmologie","id":"ITEM-2","issue":"1","issued":{"date-parts":[["2013"]]},"page":"56-62","title":"Courier: a better font for reading with age-related macular degeneration","type":"article-journal","volume":"48"},"uris":["http://www.mendeley.com/documents/?uuid=b0cfefb9-eec1-4831-8145-c632344b3016"]}],"mendeley":{"formattedCitation":"&lt;sup&gt;27,28&lt;/sup&gt;","plainTextFormattedCitation":"27,28","previouslyFormattedCitation":"&lt;sup&gt;27,28&lt;/sup&gt;"},"properties":{"noteIndex":0},"schema":"https://github.com/citation-style-language/schema/raw/master/csl-citation.json"}</w:instrText>
      </w:r>
      <w:r w:rsidRPr="0053129D">
        <w:rPr>
          <w:rFonts w:eastAsia="MS Mincho" w:cs="Calibri"/>
          <w:color w:val="000000"/>
        </w:rPr>
        <w:fldChar w:fldCharType="separate"/>
      </w:r>
      <w:r w:rsidR="002D65F2" w:rsidRPr="0053129D">
        <w:rPr>
          <w:rFonts w:eastAsia="MS Mincho" w:cs="Calibri"/>
          <w:noProof/>
          <w:color w:val="000000"/>
          <w:vertAlign w:val="superscript"/>
        </w:rPr>
        <w:t>27,28</w:t>
      </w:r>
      <w:r w:rsidRPr="0053129D">
        <w:rPr>
          <w:rFonts w:eastAsia="MS Mincho" w:cs="Calibri"/>
          <w:color w:val="000000"/>
        </w:rPr>
        <w:fldChar w:fldCharType="end"/>
      </w:r>
      <w:r w:rsidRPr="0053129D">
        <w:rPr>
          <w:rFonts w:eastAsia="MS Mincho" w:cs="Calibri"/>
          <w:color w:val="000000"/>
        </w:rPr>
        <w:t xml:space="preserve"> and is a fixed-width font with each character (including inter-word spaces) of the same horizontal extent. The character extent </w:t>
      </w:r>
      <w:r w:rsidR="006072C3" w:rsidRPr="0053129D">
        <w:rPr>
          <w:rFonts w:eastAsia="MS Mincho" w:cs="Calibri"/>
          <w:color w:val="000000"/>
        </w:rPr>
        <w:t xml:space="preserve">(x-height) </w:t>
      </w:r>
      <w:r w:rsidRPr="0053129D">
        <w:rPr>
          <w:rFonts w:eastAsia="MS Mincho" w:cs="Calibri"/>
          <w:color w:val="000000"/>
        </w:rPr>
        <w:t>in this study was 0.6</w:t>
      </w:r>
      <w:r w:rsidRPr="0053129D">
        <w:rPr>
          <w:rFonts w:eastAsia="MS Mincho" w:cs="Calibri"/>
          <w:color w:val="000000"/>
          <w:vertAlign w:val="superscript"/>
        </w:rPr>
        <w:t>o</w:t>
      </w:r>
      <w:r w:rsidRPr="0053129D">
        <w:rPr>
          <w:rFonts w:eastAsia="MS Mincho" w:cs="Calibri"/>
          <w:color w:val="000000"/>
        </w:rPr>
        <w:t>, four times the letter acuity threshold at 4</w:t>
      </w:r>
      <w:r w:rsidRPr="0053129D">
        <w:rPr>
          <w:rFonts w:eastAsia="MS Mincho" w:cs="Calibri"/>
          <w:color w:val="000000"/>
          <w:vertAlign w:val="superscript"/>
        </w:rPr>
        <w:t>o</w:t>
      </w:r>
      <w:r w:rsidRPr="0053129D">
        <w:rPr>
          <w:rFonts w:eastAsia="MS Mincho" w:cs="Calibri"/>
          <w:color w:val="000000"/>
        </w:rPr>
        <w:t xml:space="preserve"> eccentricity</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1016/j.jcjd.2013.06.003","ISSN":"1499-2671","PMID":"24070882","author":[{"dropping-particle":"","family":"Anstis","given":"S","non-dropping-particle":"","parse-names":false,"suffix":""}],"container-title":"Vision Research","id":"ITEM-1","issued":{"date-parts":[["1974","8"]]},"page":"589-592","title":"A chart demonstrating variations in acuity with retinal position","type":"article-journal","volume":"14"},"uris":["http://www.mendeley.com/documents/?uuid=62649fdc-f89e-4d5c-a377-5233a21d058d"]}],"mendeley":{"formattedCitation":"&lt;sup&gt;29&lt;/sup&gt;","plainTextFormattedCitation":"29","previouslyFormattedCitation":"&lt;sup&gt;29&lt;/sup&gt;"},"properties":{"noteIndex":0},"schema":"https://github.com/citation-style-language/schema/raw/master/csl-citation.json"}</w:instrText>
      </w:r>
      <w:r w:rsidRPr="0053129D">
        <w:rPr>
          <w:rFonts w:eastAsia="MS Mincho" w:cs="Calibri"/>
          <w:color w:val="000000"/>
        </w:rPr>
        <w:fldChar w:fldCharType="separate"/>
      </w:r>
      <w:r w:rsidR="002D65F2" w:rsidRPr="0053129D">
        <w:rPr>
          <w:rFonts w:eastAsia="MS Mincho" w:cs="Calibri"/>
          <w:noProof/>
          <w:color w:val="000000"/>
          <w:vertAlign w:val="superscript"/>
        </w:rPr>
        <w:t>29</w:t>
      </w:r>
      <w:r w:rsidRPr="0053129D">
        <w:rPr>
          <w:rFonts w:eastAsia="MS Mincho" w:cs="Calibri"/>
          <w:color w:val="000000"/>
        </w:rPr>
        <w:fldChar w:fldCharType="end"/>
      </w:r>
      <w:r w:rsidRPr="0053129D">
        <w:rPr>
          <w:rFonts w:eastAsia="MS Mincho" w:cs="Calibri"/>
          <w:color w:val="000000"/>
        </w:rPr>
        <w:t xml:space="preserve"> and larger than the expected critical print size (CPS), assuming a CPS</w:t>
      </w:r>
      <w:r w:rsidR="006F0228" w:rsidRPr="0053129D">
        <w:rPr>
          <w:rFonts w:eastAsia="MS Mincho" w:cs="Calibri"/>
          <w:color w:val="000000"/>
        </w:rPr>
        <w:t xml:space="preserve"> </w:t>
      </w:r>
      <w:r w:rsidRPr="0053129D">
        <w:rPr>
          <w:rFonts w:eastAsia="MS Mincho" w:cs="Calibri"/>
          <w:color w:val="000000"/>
        </w:rPr>
        <w:t>acuity ratio of 2:1</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DOI":"10.1111/j.1444-0938.2010.00565.x","abstract":"The past 40 years has seen a great expansion in low-vision research, which has changed low-vision teaching and our clinical management of people with low vision. Australian optometrists have contributed significantly to this research and the development of multidisciplinary low-vision services. This paper reviews the research that has shaped our clinical assessment and patient management for reading by adults with low vision. The major improvements in clinical assessment of low vision for reading were brought about by the improvements in distance and near visual acuity measurements during the 1970s and research during the 1980s and 1990s showing the factors affecting the reading rate. These changes, together with a different method for representing the magnification provided by optical and electronic systems, allows a scientific, logical and practical method for prescribing magnification. An illustration of the step-by-step approach for prescribing magnification for low-vision reading that is easy to apply in any clinical practice is included.","author":[{"dropping-particle":"","family":"Lovie-Kitchin","given":"Jan","non-dropping-particle":"","parse-names":false,"suffix":""}],"container-title":"Clinical and Experimental Optometry","id":"ITEM-1","issue":"2","issued":{"date-parts":[["2011"]]},"page":"121-132","title":"Reading with low vision: the impact of research on clinical management*","type":"article-journal","volume":"94"},"uris":["http://www.mendeley.com/documents/?uuid=3769506d-542c-3f40-b01e-d1e528512832"]}],"mendeley":{"formattedCitation":"&lt;sup&gt;30&lt;/sup&gt;","plainTextFormattedCitation":"30","previouslyFormattedCitation":"&lt;sup&gt;30&lt;/sup&gt;"},"properties":{"noteIndex":0},"schema":"https://github.com/citation-style-language/schema/raw/master/csl-citation.json"}</w:instrText>
      </w:r>
      <w:r w:rsidRPr="0053129D">
        <w:rPr>
          <w:rFonts w:eastAsia="MS Mincho" w:cs="Calibri"/>
          <w:color w:val="000000"/>
        </w:rPr>
        <w:fldChar w:fldCharType="separate"/>
      </w:r>
      <w:r w:rsidR="002D65F2" w:rsidRPr="0053129D">
        <w:rPr>
          <w:rFonts w:eastAsia="MS Mincho" w:cs="Calibri"/>
          <w:noProof/>
          <w:color w:val="000000"/>
          <w:vertAlign w:val="superscript"/>
        </w:rPr>
        <w:t>30</w:t>
      </w:r>
      <w:r w:rsidRPr="0053129D">
        <w:rPr>
          <w:rFonts w:eastAsia="MS Mincho" w:cs="Calibri"/>
          <w:color w:val="000000"/>
        </w:rPr>
        <w:fldChar w:fldCharType="end"/>
      </w:r>
      <w:r w:rsidRPr="0053129D">
        <w:rPr>
          <w:rFonts w:eastAsia="MS Mincho" w:cs="Calibri"/>
          <w:color w:val="000000"/>
        </w:rPr>
        <w:t xml:space="preserve"> Viewing distance was maintained at 70 cm using a table-mounted head</w:t>
      </w:r>
      <w:r w:rsidR="00220E4A" w:rsidRPr="0053129D">
        <w:rPr>
          <w:rFonts w:eastAsia="MS Mincho" w:cs="Calibri"/>
          <w:color w:val="000000"/>
        </w:rPr>
        <w:t xml:space="preserve"> restraint, which </w:t>
      </w:r>
      <w:r w:rsidR="008C6641" w:rsidRPr="0053129D">
        <w:rPr>
          <w:rFonts w:eastAsia="MS Mincho" w:cs="Calibri"/>
          <w:color w:val="000000"/>
        </w:rPr>
        <w:t>also served to stabilise head position</w:t>
      </w:r>
      <w:r w:rsidR="00220E4A" w:rsidRPr="0053129D">
        <w:rPr>
          <w:rFonts w:eastAsia="MS Mincho" w:cs="Calibri"/>
          <w:color w:val="000000"/>
        </w:rPr>
        <w:t xml:space="preserve">. Note that </w:t>
      </w:r>
      <w:r w:rsidR="00A51B84" w:rsidRPr="0053129D">
        <w:rPr>
          <w:rFonts w:eastAsia="MS Mincho" w:cs="Calibri"/>
          <w:color w:val="000000"/>
        </w:rPr>
        <w:t>a chinrest was not used as jaw movement</w:t>
      </w:r>
      <w:r w:rsidR="004F084B" w:rsidRPr="0053129D">
        <w:rPr>
          <w:rFonts w:eastAsia="MS Mincho" w:cs="Calibri"/>
          <w:color w:val="000000"/>
        </w:rPr>
        <w:t>s made</w:t>
      </w:r>
      <w:r w:rsidR="00A51B84" w:rsidRPr="0053129D">
        <w:rPr>
          <w:rFonts w:eastAsia="MS Mincho" w:cs="Calibri"/>
          <w:color w:val="000000"/>
        </w:rPr>
        <w:t xml:space="preserve"> </w:t>
      </w:r>
      <w:r w:rsidR="00220E4A" w:rsidRPr="0053129D">
        <w:rPr>
          <w:rFonts w:eastAsia="MS Mincho" w:cs="Calibri"/>
          <w:color w:val="000000"/>
        </w:rPr>
        <w:t xml:space="preserve">with </w:t>
      </w:r>
      <w:r w:rsidR="00A51B84" w:rsidRPr="0053129D">
        <w:rPr>
          <w:rFonts w:eastAsia="MS Mincho" w:cs="Calibri"/>
          <w:color w:val="000000"/>
        </w:rPr>
        <w:t xml:space="preserve">vocalisations </w:t>
      </w:r>
      <w:r w:rsidR="00220E4A" w:rsidRPr="0053129D">
        <w:rPr>
          <w:rFonts w:eastAsia="MS Mincho" w:cs="Calibri"/>
          <w:color w:val="000000"/>
        </w:rPr>
        <w:t>could potentially disrupt eye-tracking measures</w:t>
      </w:r>
      <w:r w:rsidR="00DE7188" w:rsidRPr="0053129D">
        <w:rPr>
          <w:rFonts w:eastAsia="MS Mincho" w:cs="Calibri"/>
          <w:color w:val="000000"/>
        </w:rPr>
        <w:t xml:space="preserve">. </w:t>
      </w:r>
      <w:r w:rsidRPr="0053129D">
        <w:rPr>
          <w:rFonts w:eastAsia="MS Mincho" w:cs="Calibri"/>
          <w:color w:val="000000"/>
        </w:rPr>
        <w:t>Participants were advised to adopt a vertical PRL as this improves performance when reading horizontally scrolling with a central vision loss</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ISSN":"1040-5488","PMID":"15017180","abstract":"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 METHODS: Short sentences were presented in each format to 35 low-vision (most with central field loss) and 14 age-matched control subjects. Subjects read aloud to determine maximum oral reading rate and read silently to determine preferred silent reading rate. 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 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author":[{"dropping-particle":"","family":"Bowers","given":"Alex R","non-dropping-particle":"","parse-names":false,"suffix":""},{"dropping-particle":"","family":"Woods","given":"Russell L","non-dropping-particle":"","parse-names":false,"suffix":""},{"dropping-particle":"","family":"Peli","given":"Eli","non-dropping-particle":"","parse-names":false,"suffix":""}],"container-title":"Optometry and Vision Science","id":"ITEM-1","issue":"3","issued":{"date-parts":[["2004","3"]]},"page":"205-13","title":"Preferred retinal locus and reading rate with four dynamic text presentation formats.","type":"article-journal","volume":"81"},"uris":["http://www.mendeley.com/documents/?uuid=68896f91-1b24-467e-be6f-bafdd47dbb86"]}],"mendeley":{"formattedCitation":"&lt;sup&gt;3&lt;/sup&gt;","plainTextFormattedCitation":"3","previouslyFormattedCitation":"&lt;sup&gt;3&lt;/sup&gt;"},"properties":{"noteIndex":0},"schema":"https://github.com/citation-style-language/schema/raw/master/csl-citation.json"}</w:instrText>
      </w:r>
      <w:r w:rsidRPr="0053129D">
        <w:rPr>
          <w:rFonts w:eastAsia="MS Mincho" w:cs="Calibri"/>
          <w:color w:val="000000"/>
        </w:rPr>
        <w:fldChar w:fldCharType="separate"/>
      </w:r>
      <w:r w:rsidRPr="0053129D">
        <w:rPr>
          <w:rFonts w:eastAsia="MS Mincho" w:cs="Calibri"/>
          <w:noProof/>
          <w:color w:val="000000"/>
          <w:vertAlign w:val="superscript"/>
        </w:rPr>
        <w:t>3</w:t>
      </w:r>
      <w:r w:rsidRPr="0053129D">
        <w:rPr>
          <w:rFonts w:eastAsia="MS Mincho" w:cs="Calibri"/>
          <w:color w:val="000000"/>
        </w:rPr>
        <w:fldChar w:fldCharType="end"/>
      </w:r>
      <w:r w:rsidRPr="0053129D">
        <w:rPr>
          <w:rFonts w:eastAsia="MS Mincho" w:cs="Calibri"/>
          <w:color w:val="000000"/>
        </w:rPr>
        <w:t xml:space="preserve"> A horizontal guide-line</w:t>
      </w:r>
      <w:r w:rsidR="00F26330" w:rsidRPr="0053129D">
        <w:rPr>
          <w:rFonts w:eastAsia="MS Mincho" w:cs="Calibri"/>
          <w:color w:val="000000"/>
        </w:rPr>
        <w:t xml:space="preserve"> </w:t>
      </w:r>
      <w:r w:rsidRPr="0053129D">
        <w:rPr>
          <w:rFonts w:eastAsia="MS Mincho" w:cs="Calibri"/>
          <w:color w:val="000000"/>
        </w:rPr>
        <w:t>positioned 4</w:t>
      </w:r>
      <w:r w:rsidRPr="0053129D">
        <w:rPr>
          <w:rFonts w:eastAsia="MS Mincho" w:cs="Calibri"/>
          <w:color w:val="000000"/>
          <w:vertAlign w:val="superscript"/>
        </w:rPr>
        <w:t>o</w:t>
      </w:r>
      <w:r w:rsidRPr="0053129D">
        <w:rPr>
          <w:rFonts w:eastAsia="MS Mincho" w:cs="Calibri"/>
          <w:color w:val="000000"/>
        </w:rPr>
        <w:t xml:space="preserve"> above the text was used to aid adherence to the advised PRL</w:t>
      </w:r>
      <w:r w:rsidR="00FD428F" w:rsidRPr="0053129D">
        <w:rPr>
          <w:rFonts w:eastAsia="MS Mincho" w:cs="Calibri"/>
          <w:color w:val="000000"/>
        </w:rPr>
        <w:t xml:space="preserve"> (see Figure 2)</w:t>
      </w:r>
      <w:r w:rsidRPr="0053129D">
        <w:rPr>
          <w:rFonts w:eastAsia="MS Mincho" w:cs="Calibri"/>
          <w:color w:val="000000"/>
        </w:rPr>
        <w:t xml:space="preserve">. </w:t>
      </w:r>
    </w:p>
    <w:p w:rsidR="00BE2D3B" w:rsidRDefault="00BE2D3B" w:rsidP="00FD428F">
      <w:pPr>
        <w:spacing w:after="0" w:line="480" w:lineRule="auto"/>
        <w:ind w:firstLine="720"/>
        <w:jc w:val="both"/>
        <w:rPr>
          <w:rFonts w:eastAsia="MS Mincho" w:cs="Calibri"/>
          <w:color w:val="000000"/>
        </w:rPr>
      </w:pPr>
    </w:p>
    <w:p w:rsidR="00BE2D3B" w:rsidRDefault="00BE2D3B" w:rsidP="00FD428F">
      <w:pPr>
        <w:spacing w:after="0" w:line="480" w:lineRule="auto"/>
        <w:ind w:firstLine="720"/>
        <w:jc w:val="both"/>
        <w:rPr>
          <w:rFonts w:eastAsia="MS Mincho" w:cs="Calibri"/>
          <w:color w:val="000000"/>
        </w:rPr>
      </w:pPr>
    </w:p>
    <w:p w:rsidR="00BE2D3B" w:rsidRPr="0053129D" w:rsidRDefault="00A67352" w:rsidP="00BE2D3B">
      <w:pPr>
        <w:spacing w:after="0" w:line="480" w:lineRule="auto"/>
        <w:jc w:val="both"/>
        <w:rPr>
          <w:rFonts w:eastAsia="MS Gothic" w:cs="Calibri"/>
          <w:bCs/>
          <w:iCs/>
          <w:color w:val="000000"/>
        </w:rPr>
      </w:pPr>
      <w:r>
        <w:rPr>
          <w:noProof/>
          <w:lang w:val="en-US"/>
        </w:rPr>
        <w:lastRenderedPageBreak/>
        <w:drawing>
          <wp:anchor distT="0" distB="0" distL="114300" distR="114300" simplePos="0" relativeHeight="251658240" behindDoc="0" locked="0" layoutInCell="1" allowOverlap="1">
            <wp:simplePos x="0" y="0"/>
            <wp:positionH relativeFrom="column">
              <wp:posOffset>901700</wp:posOffset>
            </wp:positionH>
            <wp:positionV relativeFrom="paragraph">
              <wp:posOffset>76200</wp:posOffset>
            </wp:positionV>
            <wp:extent cx="3962400" cy="2990850"/>
            <wp:effectExtent l="0" t="0" r="0" b="0"/>
            <wp:wrapTopAndBottom/>
            <wp:docPr id="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3962400" cy="299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BE2D3B" w:rsidRPr="0053129D">
        <w:rPr>
          <w:rFonts w:eastAsia="MS Mincho" w:cs="Calibri"/>
          <w:b/>
          <w:bCs/>
          <w:color w:val="000000"/>
        </w:rPr>
        <w:t xml:space="preserve">Figure </w:t>
      </w:r>
      <w:r w:rsidR="00BE2D3B" w:rsidRPr="0053129D">
        <w:rPr>
          <w:rFonts w:eastAsia="MS Mincho" w:cs="Calibri"/>
          <w:b/>
          <w:bCs/>
          <w:color w:val="000000"/>
        </w:rPr>
        <w:fldChar w:fldCharType="begin"/>
      </w:r>
      <w:r w:rsidR="00BE2D3B" w:rsidRPr="0053129D">
        <w:rPr>
          <w:rFonts w:eastAsia="MS Mincho" w:cs="Calibri"/>
          <w:b/>
          <w:bCs/>
          <w:color w:val="000000"/>
        </w:rPr>
        <w:instrText xml:space="preserve"> SEQ Figure \* ARABIC </w:instrText>
      </w:r>
      <w:r w:rsidR="00BE2D3B" w:rsidRPr="0053129D">
        <w:rPr>
          <w:rFonts w:eastAsia="MS Mincho" w:cs="Calibri"/>
          <w:b/>
          <w:bCs/>
          <w:color w:val="000000"/>
        </w:rPr>
        <w:fldChar w:fldCharType="separate"/>
      </w:r>
      <w:r w:rsidR="00BE2D3B" w:rsidRPr="0053129D">
        <w:rPr>
          <w:rFonts w:eastAsia="MS Mincho" w:cs="Calibri"/>
          <w:b/>
          <w:bCs/>
          <w:noProof/>
          <w:color w:val="000000"/>
        </w:rPr>
        <w:t>2</w:t>
      </w:r>
      <w:r w:rsidR="00BE2D3B" w:rsidRPr="0053129D">
        <w:rPr>
          <w:rFonts w:eastAsia="MS Mincho" w:cs="Calibri"/>
          <w:b/>
          <w:bCs/>
          <w:noProof/>
          <w:color w:val="000000"/>
        </w:rPr>
        <w:fldChar w:fldCharType="end"/>
      </w:r>
      <w:r w:rsidR="00BE2D3B" w:rsidRPr="0053129D">
        <w:rPr>
          <w:rFonts w:eastAsia="MS Mincho" w:cs="Calibri"/>
          <w:bCs/>
          <w:color w:val="000000"/>
        </w:rPr>
        <w:t xml:space="preserve">. </w:t>
      </w:r>
      <w:r w:rsidR="00BE2D3B" w:rsidRPr="0053129D">
        <w:rPr>
          <w:rFonts w:eastAsia="MS Mincho" w:cs="Calibri"/>
          <w:bCs/>
          <w:i/>
          <w:color w:val="000000"/>
        </w:rPr>
        <w:t>Schematic of scrolling text presentation protocol. The horizontal line (positioned 4</w:t>
      </w:r>
      <w:r w:rsidR="00BE2D3B" w:rsidRPr="0053129D">
        <w:rPr>
          <w:rFonts w:eastAsia="MS Mincho" w:cs="Calibri"/>
          <w:bCs/>
          <w:i/>
          <w:color w:val="000000"/>
          <w:vertAlign w:val="superscript"/>
        </w:rPr>
        <w:t>o</w:t>
      </w:r>
      <w:r w:rsidR="00BE2D3B" w:rsidRPr="0053129D">
        <w:rPr>
          <w:rFonts w:eastAsia="MS Mincho" w:cs="Calibri"/>
          <w:bCs/>
          <w:i/>
          <w:color w:val="000000"/>
        </w:rPr>
        <w:t xml:space="preserve"> above the top of the text display area) was used to encourage participants to adhere to the eccentric viewing strategy (upper vertical PRL). </w:t>
      </w:r>
    </w:p>
    <w:p w:rsidR="00FD428F" w:rsidRPr="0053129D" w:rsidRDefault="008C6744" w:rsidP="00FD428F">
      <w:pPr>
        <w:spacing w:after="0" w:line="480" w:lineRule="auto"/>
        <w:ind w:firstLine="720"/>
        <w:jc w:val="both"/>
        <w:rPr>
          <w:rFonts w:eastAsia="MS Mincho" w:cs="Calibri"/>
          <w:color w:val="000000"/>
        </w:rPr>
      </w:pPr>
      <w:r w:rsidRPr="0053129D">
        <w:rPr>
          <w:rFonts w:eastAsia="MS Mincho" w:cs="Calibri"/>
          <w:color w:val="000000"/>
        </w:rPr>
        <w:t>A set of 290 similarly constructed sentences of average length 11.0 words (SD 1.2) was employed across both experiments. All sentences were based on the MNRead corpus</w:t>
      </w:r>
      <w:r w:rsidR="00912B67" w:rsidRPr="0053129D">
        <w:rPr>
          <w:rFonts w:eastAsia="MS Mincho" w:cs="Calibri"/>
          <w:color w:val="000000"/>
        </w:rPr>
        <w:t>.</w:t>
      </w:r>
      <w:r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Legge","given":"Gordon E.","non-dropping-particle":"","parse-names":false,"suffix":""},{"dropping-particle":"","family":"Ross","given":"Julie A","non-dropping-particle":"","parse-names":false,"suffix":""},{"dropping-particle":"","family":"Luebker","given":"Andrew","non-dropping-particle":"","parse-names":false,"suffix":""},{"dropping-particle":"","family":"Lamay","given":"James M","non-dropping-particle":"","parse-names":false,"suffix":""}],"container-title":"Optometry and Vision Science","id":"ITEM-1","issue":"12","issued":{"date-parts":[["1989"]]},"page":"843-853","title":"Psychophysics of reading VIII . The Minnesota low-vision reading test.","type":"article-journal","volume":"66"},"uris":["http://www.mendeley.com/documents/?uuid=50a77bca-180a-4e52-853e-69e19c72fe32"]}],"mendeley":{"formattedCitation":"&lt;sup&gt;31&lt;/sup&gt;","plainTextFormattedCitation":"31","previouslyFormattedCitation":"&lt;sup&gt;31&lt;/sup&gt;"},"properties":{"noteIndex":0},"schema":"https://github.com/citation-style-language/schema/raw/master/csl-citation.json"}</w:instrText>
      </w:r>
      <w:r w:rsidRPr="0053129D">
        <w:rPr>
          <w:rFonts w:eastAsia="MS Mincho" w:cs="Calibri"/>
          <w:color w:val="000000"/>
        </w:rPr>
        <w:fldChar w:fldCharType="separate"/>
      </w:r>
      <w:r w:rsidR="002D65F2" w:rsidRPr="0053129D">
        <w:rPr>
          <w:rFonts w:eastAsia="MS Mincho" w:cs="Calibri"/>
          <w:noProof/>
          <w:color w:val="000000"/>
          <w:vertAlign w:val="superscript"/>
        </w:rPr>
        <w:t>31</w:t>
      </w:r>
      <w:r w:rsidRPr="0053129D">
        <w:rPr>
          <w:rFonts w:eastAsia="MS Mincho" w:cs="Calibri"/>
          <w:color w:val="000000"/>
        </w:rPr>
        <w:fldChar w:fldCharType="end"/>
      </w:r>
      <w:r w:rsidRPr="0053129D">
        <w:rPr>
          <w:rFonts w:eastAsia="MS Mincho" w:cs="Calibri"/>
          <w:color w:val="000000"/>
        </w:rPr>
        <w:t xml:space="preserve"> The average number of characters in each word was 5.3 (SD 0.6). Sentences were randomly allocated into blocks which were allocated to each of the inter-word spacing conditions, with this allocation counterbalanced across participants so that all sentences appeared equally in each spacing condition. Inter-word spacing was set uniformly across a sentence as one, two or three character spaces. </w:t>
      </w:r>
    </w:p>
    <w:p w:rsidR="002538F8" w:rsidRPr="0053129D" w:rsidRDefault="002538F8" w:rsidP="00FD428F">
      <w:pPr>
        <w:spacing w:after="0" w:line="480" w:lineRule="auto"/>
        <w:ind w:firstLine="720"/>
        <w:jc w:val="both"/>
        <w:rPr>
          <w:rFonts w:eastAsia="MS Gothic" w:cs="Calibri"/>
          <w:bCs/>
          <w:iCs/>
          <w:color w:val="000000"/>
        </w:rPr>
      </w:pPr>
      <w:r w:rsidRPr="0053129D">
        <w:rPr>
          <w:rFonts w:eastAsia="MS Gothic" w:cs="Calibri"/>
          <w:bCs/>
          <w:iCs/>
          <w:color w:val="000000"/>
        </w:rPr>
        <w:t>During reading, monocular (right-eye) eye movements were recorded using an EyeLink 1000 video-based eye tracker at a sample rate of 1000 Hz. Except when a blink was detected, eye position was used to re-draw a scotoma every 10 ms based on the last sample location. If a blink was detected, the scotoma was redrawn continuously in the same position until the blink ended. The scotoma was developed and displayed as a homogenously filled grey circle following recommendations made by</w:t>
      </w:r>
      <w:r w:rsidR="001A6ECF" w:rsidRPr="0053129D">
        <w:rPr>
          <w:rFonts w:eastAsia="MS Gothic" w:cs="Calibri"/>
          <w:bCs/>
          <w:iCs/>
          <w:color w:val="000000"/>
        </w:rPr>
        <w:t xml:space="preserve"> Aguilar and Castet</w:t>
      </w:r>
      <w:r w:rsidRPr="0053129D">
        <w:rPr>
          <w:rFonts w:eastAsia="MS Gothic" w:cs="Calibri"/>
          <w:bCs/>
          <w:iCs/>
          <w:color w:val="000000"/>
        </w:rPr>
        <w:fldChar w:fldCharType="begin" w:fldLock="1"/>
      </w:r>
      <w:r w:rsidR="002D65F2" w:rsidRPr="0053129D">
        <w:rPr>
          <w:rFonts w:eastAsia="MS Gothic" w:cs="Calibri"/>
          <w:bCs/>
          <w:iCs/>
          <w:color w:val="000000"/>
        </w:rPr>
        <w:instrText>ADDIN CSL_CITATION {"citationItems":[{"id":"ITEM-1","itemData":{"DOI":"10.1016/j.visres.2011.02.010","ISSN":"1878-5646","PMID":"21335024","abstract":"Many important results in visual neuroscience rely on the use of gaze-contingent retinal stabilization techniques. Our work focuses on the important fraction of these studies that is concerned with the retinal stabilization of visual filters that degrade some specific portions of the visual field. For instance, macular scotomas, often induced by age related macular degeneration, can be simulated by continuously displaying a gaze-contingent mask in the center of the visual field. The gaze-contingent rules used in most of these studies imply only a very minimal processing of ocular data. By analyzing the relationship between gaze and scotoma locations for different oculo-motor patterns, we show that such a minimal processing might have adverse perceptual and oculomotor consequences due mainly to two potential problems: (a) a transient blink-induced motion of the scotoma while gaze is static, and (b) the intrusion of post-saccadic slow eye movements. We have developed new gaze-contingent rules to solve these two problems. We have also suggested simple ways of tackling two unrecognized problems that are a potential source of mismatch between gaze and scotoma locations. Overall, the present work should help design, describe and test the paradigms used to simulate retinopathy with gaze-contingent displays.","author":[{"dropping-particle":"","family":"Aguilar","given":"Carlos","non-dropping-particle":"","parse-names":false,"suffix":""},{"dropping-particle":"","family":"Castet","given":"Eric","non-dropping-particle":"","parse-names":false,"suffix":""}],"container-title":"Vision Research","id":"ITEM-1","issue":"9","issued":{"date-parts":[["2011","5","11"]]},"page":"997-1012","publisher":"Elsevier Ltd","title":"Gaze-contingent simulation of retinopathy: some potential pitfalls and remedies.","type":"article-journal","volume":"51"},"uris":["http://www.mendeley.com/documents/?uuid=e85d5f76-9d33-40e4-9eb5-265636d6497d"]}],"mendeley":{"formattedCitation":"&lt;sup&gt;32&lt;/sup&gt;","plainTextFormattedCitation":"32","previouslyFormattedCitation":"&lt;sup&gt;32&lt;/sup&gt;"},"properties":{"noteIndex":0},"schema":"https://github.com/citation-style-language/schema/raw/master/csl-citation.json"}</w:instrText>
      </w:r>
      <w:r w:rsidRPr="0053129D">
        <w:rPr>
          <w:rFonts w:eastAsia="MS Gothic" w:cs="Calibri"/>
          <w:bCs/>
          <w:iCs/>
          <w:color w:val="000000"/>
        </w:rPr>
        <w:fldChar w:fldCharType="separate"/>
      </w:r>
      <w:r w:rsidR="002D65F2" w:rsidRPr="0053129D">
        <w:rPr>
          <w:rFonts w:eastAsia="MS Gothic" w:cs="Calibri"/>
          <w:bCs/>
          <w:iCs/>
          <w:noProof/>
          <w:color w:val="000000"/>
          <w:vertAlign w:val="superscript"/>
        </w:rPr>
        <w:t>32</w:t>
      </w:r>
      <w:r w:rsidRPr="0053129D">
        <w:rPr>
          <w:rFonts w:eastAsia="MS Gothic" w:cs="Calibri"/>
          <w:bCs/>
          <w:iCs/>
          <w:color w:val="000000"/>
        </w:rPr>
        <w:fldChar w:fldCharType="end"/>
      </w:r>
      <w:r w:rsidRPr="0053129D">
        <w:rPr>
          <w:rFonts w:eastAsia="MS Gothic" w:cs="Calibri"/>
          <w:bCs/>
          <w:iCs/>
          <w:color w:val="000000"/>
        </w:rPr>
        <w:t xml:space="preserve"> to address issues of pupil size changes (e.g. due to blinks) that are detrimental for gaze-</w:t>
      </w:r>
      <w:r w:rsidRPr="0053129D">
        <w:rPr>
          <w:rFonts w:eastAsia="MS Gothic" w:cs="Calibri"/>
          <w:bCs/>
          <w:iCs/>
          <w:color w:val="000000"/>
        </w:rPr>
        <w:lastRenderedPageBreak/>
        <w:t xml:space="preserve">contingent scotoma paradigms. </w:t>
      </w:r>
      <w:r w:rsidR="002D1F90" w:rsidRPr="0053129D">
        <w:rPr>
          <w:rFonts w:eastAsia="MS Gothic" w:cs="Calibri"/>
          <w:bCs/>
          <w:iCs/>
          <w:color w:val="000000"/>
        </w:rPr>
        <w:t>Prior to each trial, a</w:t>
      </w:r>
      <w:r w:rsidRPr="0053129D">
        <w:rPr>
          <w:rFonts w:eastAsia="MS Gothic" w:cs="Calibri"/>
          <w:bCs/>
          <w:iCs/>
          <w:color w:val="000000"/>
        </w:rPr>
        <w:t xml:space="preserve"> </w:t>
      </w:r>
      <w:r w:rsidR="00235D56" w:rsidRPr="0053129D">
        <w:rPr>
          <w:rFonts w:eastAsia="MS Gothic" w:cs="Calibri"/>
          <w:bCs/>
          <w:iCs/>
          <w:color w:val="000000"/>
        </w:rPr>
        <w:t xml:space="preserve">standard Eyelink </w:t>
      </w:r>
      <w:r w:rsidRPr="0053129D">
        <w:rPr>
          <w:rFonts w:eastAsia="MS Gothic" w:cs="Calibri"/>
          <w:bCs/>
          <w:iCs/>
          <w:color w:val="000000"/>
        </w:rPr>
        <w:t>drift</w:t>
      </w:r>
      <w:r w:rsidR="00D25E05" w:rsidRPr="0053129D">
        <w:rPr>
          <w:rFonts w:eastAsia="MS Gothic" w:cs="Calibri"/>
          <w:bCs/>
          <w:iCs/>
          <w:color w:val="000000"/>
        </w:rPr>
        <w:t>-</w:t>
      </w:r>
      <w:r w:rsidR="00235D56" w:rsidRPr="0053129D">
        <w:rPr>
          <w:rFonts w:eastAsia="MS Gothic" w:cs="Calibri"/>
          <w:bCs/>
          <w:iCs/>
          <w:color w:val="000000"/>
        </w:rPr>
        <w:t xml:space="preserve">checking procedure </w:t>
      </w:r>
      <w:r w:rsidRPr="0053129D">
        <w:rPr>
          <w:rFonts w:eastAsia="MS Gothic" w:cs="Calibri"/>
          <w:bCs/>
          <w:iCs/>
          <w:color w:val="000000"/>
        </w:rPr>
        <w:t>was performed</w:t>
      </w:r>
      <w:r w:rsidR="00CE40DD" w:rsidRPr="0053129D">
        <w:rPr>
          <w:rFonts w:eastAsia="MS Gothic" w:cs="Calibri"/>
          <w:bCs/>
          <w:iCs/>
          <w:color w:val="000000"/>
        </w:rPr>
        <w:t xml:space="preserve"> in the absence of the gaze-contingent scotoma</w:t>
      </w:r>
      <w:r w:rsidR="002D1F90" w:rsidRPr="0053129D">
        <w:rPr>
          <w:rFonts w:eastAsia="MS Gothic" w:cs="Calibri"/>
          <w:bCs/>
          <w:iCs/>
          <w:color w:val="000000"/>
        </w:rPr>
        <w:t xml:space="preserve"> using </w:t>
      </w:r>
      <w:r w:rsidR="00841A53" w:rsidRPr="0053129D">
        <w:rPr>
          <w:rFonts w:eastAsia="MS Gothic" w:cs="Calibri"/>
          <w:bCs/>
          <w:iCs/>
          <w:color w:val="000000"/>
        </w:rPr>
        <w:t xml:space="preserve">a </w:t>
      </w:r>
      <w:r w:rsidR="00235D56" w:rsidRPr="0053129D">
        <w:rPr>
          <w:rFonts w:eastAsia="MS Gothic" w:cs="Calibri"/>
          <w:bCs/>
          <w:iCs/>
          <w:color w:val="000000"/>
        </w:rPr>
        <w:t>gaze-</w:t>
      </w:r>
      <w:r w:rsidR="002D1F90" w:rsidRPr="0053129D">
        <w:rPr>
          <w:rFonts w:eastAsia="MS Gothic" w:cs="Calibri"/>
          <w:bCs/>
          <w:iCs/>
          <w:color w:val="000000"/>
        </w:rPr>
        <w:t xml:space="preserve">fixation </w:t>
      </w:r>
      <w:r w:rsidR="00841A53" w:rsidRPr="0053129D">
        <w:rPr>
          <w:rFonts w:eastAsia="MS Gothic" w:cs="Calibri"/>
          <w:bCs/>
          <w:iCs/>
          <w:color w:val="000000"/>
        </w:rPr>
        <w:t>target positioned</w:t>
      </w:r>
      <w:r w:rsidRPr="0053129D">
        <w:rPr>
          <w:rFonts w:eastAsia="MS Gothic" w:cs="Calibri"/>
          <w:bCs/>
          <w:iCs/>
          <w:color w:val="000000"/>
        </w:rPr>
        <w:t xml:space="preserve"> </w:t>
      </w:r>
      <w:r w:rsidR="00841A53" w:rsidRPr="0053129D">
        <w:rPr>
          <w:rFonts w:eastAsia="MS Gothic" w:cs="Calibri"/>
          <w:bCs/>
          <w:iCs/>
          <w:color w:val="000000"/>
        </w:rPr>
        <w:t>4</w:t>
      </w:r>
      <w:r w:rsidR="00841A53" w:rsidRPr="0053129D">
        <w:rPr>
          <w:rFonts w:eastAsia="MS Gothic" w:cs="Calibri"/>
          <w:bCs/>
          <w:iCs/>
          <w:color w:val="000000"/>
          <w:vertAlign w:val="superscript"/>
        </w:rPr>
        <w:t>o</w:t>
      </w:r>
      <w:r w:rsidR="00841A53" w:rsidRPr="0053129D">
        <w:rPr>
          <w:rFonts w:eastAsia="MS Gothic" w:cs="Calibri"/>
          <w:bCs/>
          <w:iCs/>
          <w:color w:val="000000"/>
        </w:rPr>
        <w:t xml:space="preserve"> above the location where the text would subsequently appear</w:t>
      </w:r>
      <w:r w:rsidR="00615AC5" w:rsidRPr="0053129D">
        <w:rPr>
          <w:rFonts w:eastAsia="MS Gothic" w:cs="Calibri"/>
          <w:bCs/>
          <w:iCs/>
          <w:color w:val="000000"/>
        </w:rPr>
        <w:t xml:space="preserve">. This required </w:t>
      </w:r>
      <w:r w:rsidR="00841A53" w:rsidRPr="0053129D">
        <w:rPr>
          <w:rFonts w:eastAsia="MS Gothic" w:cs="Calibri"/>
          <w:bCs/>
          <w:iCs/>
          <w:color w:val="000000"/>
        </w:rPr>
        <w:t xml:space="preserve">the participant to </w:t>
      </w:r>
      <w:r w:rsidR="002D1F90" w:rsidRPr="0053129D">
        <w:rPr>
          <w:rFonts w:eastAsia="MS Gothic" w:cs="Calibri"/>
          <w:bCs/>
          <w:iCs/>
          <w:color w:val="000000"/>
        </w:rPr>
        <w:t xml:space="preserve">adopt the correct </w:t>
      </w:r>
      <w:r w:rsidR="00615AC5" w:rsidRPr="0053129D">
        <w:rPr>
          <w:rFonts w:eastAsia="MS Gothic" w:cs="Calibri"/>
          <w:bCs/>
          <w:iCs/>
          <w:color w:val="000000"/>
        </w:rPr>
        <w:t xml:space="preserve">eccentric </w:t>
      </w:r>
      <w:r w:rsidR="00841A53" w:rsidRPr="0053129D">
        <w:rPr>
          <w:rFonts w:eastAsia="MS Gothic" w:cs="Calibri"/>
          <w:bCs/>
          <w:iCs/>
          <w:color w:val="000000"/>
        </w:rPr>
        <w:t>fixat</w:t>
      </w:r>
      <w:r w:rsidR="002D1F90" w:rsidRPr="0053129D">
        <w:rPr>
          <w:rFonts w:eastAsia="MS Gothic" w:cs="Calibri"/>
          <w:bCs/>
          <w:iCs/>
          <w:color w:val="000000"/>
        </w:rPr>
        <w:t>ion</w:t>
      </w:r>
      <w:r w:rsidR="00841A53" w:rsidRPr="0053129D">
        <w:rPr>
          <w:rFonts w:eastAsia="MS Gothic" w:cs="Calibri"/>
          <w:bCs/>
          <w:iCs/>
          <w:color w:val="000000"/>
        </w:rPr>
        <w:t xml:space="preserve"> </w:t>
      </w:r>
      <w:r w:rsidR="00615AC5" w:rsidRPr="0053129D">
        <w:rPr>
          <w:rFonts w:eastAsia="MS Gothic" w:cs="Calibri"/>
          <w:bCs/>
          <w:iCs/>
          <w:color w:val="000000"/>
        </w:rPr>
        <w:t>location</w:t>
      </w:r>
      <w:r w:rsidR="00841A53" w:rsidRPr="0053129D">
        <w:rPr>
          <w:rFonts w:eastAsia="MS Gothic" w:cs="Calibri"/>
          <w:bCs/>
          <w:iCs/>
          <w:color w:val="000000"/>
        </w:rPr>
        <w:t xml:space="preserve"> </w:t>
      </w:r>
      <w:r w:rsidR="002D1F90" w:rsidRPr="0053129D">
        <w:rPr>
          <w:rFonts w:eastAsia="MS Gothic" w:cs="Calibri"/>
          <w:bCs/>
          <w:iCs/>
          <w:color w:val="000000"/>
        </w:rPr>
        <w:t xml:space="preserve">prior </w:t>
      </w:r>
      <w:r w:rsidR="00841A53" w:rsidRPr="0053129D">
        <w:rPr>
          <w:rFonts w:eastAsia="MS Gothic" w:cs="Calibri"/>
          <w:bCs/>
          <w:iCs/>
          <w:color w:val="000000"/>
        </w:rPr>
        <w:t xml:space="preserve">to reading. </w:t>
      </w:r>
      <w:r w:rsidR="00C36C5B" w:rsidRPr="0053129D">
        <w:rPr>
          <w:rFonts w:eastAsia="MS Gothic" w:cs="Calibri"/>
          <w:bCs/>
          <w:iCs/>
          <w:color w:val="000000"/>
        </w:rPr>
        <w:t>Following this</w:t>
      </w:r>
      <w:r w:rsidR="00D25E05" w:rsidRPr="0053129D">
        <w:rPr>
          <w:rFonts w:eastAsia="MS Gothic" w:cs="Calibri"/>
          <w:bCs/>
          <w:iCs/>
          <w:color w:val="000000"/>
        </w:rPr>
        <w:t>, a</w:t>
      </w:r>
      <w:r w:rsidR="00841A53" w:rsidRPr="0053129D">
        <w:rPr>
          <w:rFonts w:eastAsia="MS Gothic" w:cs="Calibri"/>
          <w:bCs/>
          <w:iCs/>
          <w:color w:val="000000"/>
        </w:rPr>
        <w:t xml:space="preserve">s an additional </w:t>
      </w:r>
      <w:r w:rsidR="004A048A" w:rsidRPr="0053129D">
        <w:rPr>
          <w:rFonts w:eastAsia="MS Gothic" w:cs="Calibri"/>
          <w:bCs/>
          <w:iCs/>
          <w:color w:val="000000"/>
        </w:rPr>
        <w:t xml:space="preserve">means </w:t>
      </w:r>
      <w:r w:rsidR="008C7EA0" w:rsidRPr="0053129D">
        <w:rPr>
          <w:rFonts w:eastAsia="MS Gothic" w:cs="Calibri"/>
          <w:bCs/>
          <w:iCs/>
          <w:color w:val="000000"/>
        </w:rPr>
        <w:t>of ensuring gaze position accuracy</w:t>
      </w:r>
      <w:r w:rsidR="00841A53" w:rsidRPr="0053129D">
        <w:rPr>
          <w:rFonts w:eastAsia="MS Gothic" w:cs="Calibri"/>
          <w:bCs/>
          <w:iCs/>
          <w:color w:val="000000"/>
        </w:rPr>
        <w:t xml:space="preserve">, </w:t>
      </w:r>
      <w:r w:rsidRPr="0053129D">
        <w:rPr>
          <w:rFonts w:eastAsia="MS Gothic" w:cs="Calibri"/>
          <w:bCs/>
          <w:iCs/>
          <w:color w:val="000000"/>
        </w:rPr>
        <w:t>a</w:t>
      </w:r>
      <w:r w:rsidR="008D24AC" w:rsidRPr="0053129D">
        <w:rPr>
          <w:rFonts w:eastAsia="MS Gothic" w:cs="Calibri"/>
          <w:bCs/>
          <w:iCs/>
          <w:color w:val="000000"/>
        </w:rPr>
        <w:t xml:space="preserve"> gaze-contingent landmark</w:t>
      </w:r>
      <w:r w:rsidR="00841A53" w:rsidRPr="0053129D">
        <w:rPr>
          <w:rFonts w:eastAsia="MS Gothic" w:cs="Calibri"/>
          <w:bCs/>
          <w:iCs/>
          <w:color w:val="000000"/>
        </w:rPr>
        <w:t xml:space="preserve"> </w:t>
      </w:r>
      <w:r w:rsidR="008D24AC" w:rsidRPr="0053129D">
        <w:rPr>
          <w:rFonts w:eastAsia="MS Gothic" w:cs="Calibri"/>
          <w:bCs/>
          <w:iCs/>
          <w:color w:val="000000"/>
        </w:rPr>
        <w:t>(</w:t>
      </w:r>
      <w:r w:rsidR="00841A53" w:rsidRPr="0053129D">
        <w:rPr>
          <w:rFonts w:eastAsia="MS Gothic" w:cs="Calibri"/>
          <w:bCs/>
          <w:iCs/>
          <w:color w:val="000000"/>
        </w:rPr>
        <w:t>0.8</w:t>
      </w:r>
      <w:r w:rsidR="00841A53" w:rsidRPr="0053129D">
        <w:rPr>
          <w:rFonts w:eastAsia="MS Gothic" w:cs="Calibri"/>
          <w:bCs/>
          <w:iCs/>
          <w:color w:val="000000"/>
          <w:vertAlign w:val="superscript"/>
        </w:rPr>
        <w:t>o</w:t>
      </w:r>
      <w:r w:rsidRPr="0053129D">
        <w:rPr>
          <w:rFonts w:eastAsia="MS Gothic" w:cs="Calibri"/>
          <w:bCs/>
          <w:iCs/>
          <w:color w:val="000000"/>
        </w:rPr>
        <w:t xml:space="preserve"> </w:t>
      </w:r>
      <w:r w:rsidR="00841A53" w:rsidRPr="0053129D">
        <w:rPr>
          <w:rFonts w:eastAsia="MS Gothic" w:cs="Calibri"/>
          <w:bCs/>
          <w:iCs/>
          <w:color w:val="000000"/>
        </w:rPr>
        <w:t xml:space="preserve">black </w:t>
      </w:r>
      <w:r w:rsidRPr="0053129D">
        <w:rPr>
          <w:rFonts w:eastAsia="MS Gothic" w:cs="Calibri"/>
          <w:bCs/>
          <w:iCs/>
          <w:color w:val="000000"/>
        </w:rPr>
        <w:t>square</w:t>
      </w:r>
      <w:r w:rsidR="008D24AC" w:rsidRPr="0053129D">
        <w:rPr>
          <w:rFonts w:eastAsia="MS Gothic" w:cs="Calibri"/>
          <w:bCs/>
          <w:iCs/>
          <w:color w:val="000000"/>
        </w:rPr>
        <w:t>)</w:t>
      </w:r>
      <w:r w:rsidRPr="0053129D">
        <w:rPr>
          <w:rFonts w:eastAsia="MS Gothic" w:cs="Calibri"/>
          <w:bCs/>
          <w:iCs/>
          <w:color w:val="000000"/>
        </w:rPr>
        <w:t xml:space="preserve"> was presente</w:t>
      </w:r>
      <w:r w:rsidR="00615AC5" w:rsidRPr="0053129D">
        <w:rPr>
          <w:rFonts w:eastAsia="MS Gothic" w:cs="Calibri"/>
          <w:bCs/>
          <w:iCs/>
          <w:color w:val="000000"/>
        </w:rPr>
        <w:t xml:space="preserve">d </w:t>
      </w:r>
      <w:r w:rsidRPr="0053129D">
        <w:rPr>
          <w:rFonts w:eastAsia="MS Gothic" w:cs="Calibri"/>
          <w:bCs/>
          <w:iCs/>
          <w:color w:val="000000"/>
        </w:rPr>
        <w:t xml:space="preserve">in </w:t>
      </w:r>
      <w:r w:rsidR="00841A53" w:rsidRPr="0053129D">
        <w:rPr>
          <w:rFonts w:eastAsia="MS Gothic" w:cs="Calibri"/>
          <w:bCs/>
          <w:iCs/>
          <w:color w:val="000000"/>
        </w:rPr>
        <w:t xml:space="preserve">the same </w:t>
      </w:r>
      <w:r w:rsidR="008C7EA0" w:rsidRPr="0053129D">
        <w:rPr>
          <w:rFonts w:eastAsia="MS Gothic" w:cs="Calibri"/>
          <w:bCs/>
          <w:iCs/>
          <w:color w:val="000000"/>
        </w:rPr>
        <w:t xml:space="preserve">spatial </w:t>
      </w:r>
      <w:r w:rsidR="00841A53" w:rsidRPr="0053129D">
        <w:rPr>
          <w:rFonts w:eastAsia="MS Gothic" w:cs="Calibri"/>
          <w:bCs/>
          <w:iCs/>
          <w:color w:val="000000"/>
        </w:rPr>
        <w:t xml:space="preserve">location </w:t>
      </w:r>
      <w:r w:rsidR="008C7EA0" w:rsidRPr="0053129D">
        <w:rPr>
          <w:rFonts w:eastAsia="MS Gothic" w:cs="Calibri"/>
          <w:bCs/>
          <w:iCs/>
          <w:color w:val="000000"/>
        </w:rPr>
        <w:t xml:space="preserve">as the </w:t>
      </w:r>
      <w:r w:rsidR="00841A53" w:rsidRPr="0053129D">
        <w:rPr>
          <w:rFonts w:eastAsia="MS Gothic" w:cs="Calibri"/>
          <w:bCs/>
          <w:iCs/>
          <w:color w:val="000000"/>
        </w:rPr>
        <w:t>drift</w:t>
      </w:r>
      <w:r w:rsidR="00D25E05" w:rsidRPr="0053129D">
        <w:rPr>
          <w:rFonts w:eastAsia="MS Gothic" w:cs="Calibri"/>
          <w:bCs/>
          <w:iCs/>
          <w:color w:val="000000"/>
        </w:rPr>
        <w:t>-</w:t>
      </w:r>
      <w:r w:rsidR="00235D56" w:rsidRPr="0053129D">
        <w:rPr>
          <w:rFonts w:eastAsia="MS Gothic" w:cs="Calibri"/>
          <w:bCs/>
          <w:iCs/>
          <w:color w:val="000000"/>
        </w:rPr>
        <w:t xml:space="preserve">checking </w:t>
      </w:r>
      <w:r w:rsidR="008C7EA0" w:rsidRPr="0053129D">
        <w:rPr>
          <w:rFonts w:eastAsia="MS Gothic" w:cs="Calibri"/>
          <w:bCs/>
          <w:iCs/>
          <w:color w:val="000000"/>
        </w:rPr>
        <w:t>target</w:t>
      </w:r>
      <w:r w:rsidR="00841A53" w:rsidRPr="0053129D">
        <w:rPr>
          <w:rFonts w:eastAsia="MS Gothic" w:cs="Calibri"/>
          <w:bCs/>
          <w:iCs/>
          <w:color w:val="000000"/>
        </w:rPr>
        <w:t xml:space="preserve">, </w:t>
      </w:r>
      <w:r w:rsidR="008D24AC" w:rsidRPr="0053129D">
        <w:rPr>
          <w:rFonts w:eastAsia="MS Gothic" w:cs="Calibri"/>
          <w:bCs/>
          <w:iCs/>
          <w:color w:val="000000"/>
        </w:rPr>
        <w:t>requir</w:t>
      </w:r>
      <w:r w:rsidR="00615AC5" w:rsidRPr="0053129D">
        <w:rPr>
          <w:rFonts w:eastAsia="MS Gothic" w:cs="Calibri"/>
          <w:bCs/>
          <w:iCs/>
          <w:color w:val="000000"/>
        </w:rPr>
        <w:t>ing</w:t>
      </w:r>
      <w:r w:rsidR="00243DD2" w:rsidRPr="0053129D">
        <w:rPr>
          <w:rFonts w:eastAsia="MS Gothic" w:cs="Calibri"/>
          <w:bCs/>
          <w:iCs/>
          <w:color w:val="000000"/>
        </w:rPr>
        <w:t xml:space="preserve"> stable fixation in this region for at least 40ms before the trial would begin</w:t>
      </w:r>
      <w:r w:rsidRPr="0053129D">
        <w:rPr>
          <w:rFonts w:eastAsia="MS Gothic" w:cs="Calibri"/>
          <w:bCs/>
          <w:iCs/>
          <w:color w:val="000000"/>
        </w:rPr>
        <w:t>.</w:t>
      </w:r>
      <w:r w:rsidR="00F2426B" w:rsidRPr="0053129D">
        <w:rPr>
          <w:rFonts w:eastAsia="MS Gothic" w:cs="Calibri"/>
          <w:bCs/>
          <w:iCs/>
          <w:color w:val="000000"/>
        </w:rPr>
        <w:t xml:space="preserve"> The importance of minimising head movements was stressed to participants before and during each experimental block of trials. </w:t>
      </w:r>
      <w:r w:rsidR="00B11CB4" w:rsidRPr="0053129D">
        <w:rPr>
          <w:rFonts w:eastAsia="MS Gothic" w:cs="Calibri"/>
          <w:bCs/>
          <w:iCs/>
          <w:color w:val="000000"/>
        </w:rPr>
        <w:t xml:space="preserve">On rare occasion (&lt; 5% of trials), </w:t>
      </w:r>
      <w:r w:rsidR="00F00857" w:rsidRPr="0053129D">
        <w:rPr>
          <w:rFonts w:eastAsia="MS Gothic" w:cs="Calibri"/>
          <w:bCs/>
          <w:iCs/>
          <w:color w:val="000000"/>
        </w:rPr>
        <w:t xml:space="preserve">however, </w:t>
      </w:r>
      <w:r w:rsidR="00B11CB4" w:rsidRPr="0053129D">
        <w:rPr>
          <w:rFonts w:eastAsia="MS Gothic" w:cs="Calibri"/>
          <w:bCs/>
          <w:iCs/>
          <w:color w:val="000000"/>
        </w:rPr>
        <w:t>r</w:t>
      </w:r>
      <w:r w:rsidRPr="0053129D">
        <w:rPr>
          <w:rFonts w:eastAsia="MS Gothic" w:cs="Calibri"/>
          <w:bCs/>
          <w:iCs/>
          <w:color w:val="000000"/>
        </w:rPr>
        <w:t xml:space="preserve">ecalibration was </w:t>
      </w:r>
      <w:r w:rsidR="00B11CB4" w:rsidRPr="0053129D">
        <w:rPr>
          <w:rFonts w:eastAsia="MS Gothic" w:cs="Calibri"/>
          <w:bCs/>
          <w:iCs/>
          <w:color w:val="000000"/>
        </w:rPr>
        <w:t xml:space="preserve">required as one or the other </w:t>
      </w:r>
      <w:r w:rsidR="00F2426B" w:rsidRPr="0053129D">
        <w:rPr>
          <w:rFonts w:eastAsia="MS Gothic" w:cs="Calibri"/>
          <w:bCs/>
          <w:iCs/>
          <w:color w:val="000000"/>
        </w:rPr>
        <w:t>v</w:t>
      </w:r>
      <w:r w:rsidR="00262022" w:rsidRPr="0053129D">
        <w:rPr>
          <w:rFonts w:eastAsia="MS Gothic" w:cs="Calibri"/>
          <w:bCs/>
          <w:iCs/>
          <w:color w:val="000000"/>
        </w:rPr>
        <w:t>e</w:t>
      </w:r>
      <w:r w:rsidR="00F2426B" w:rsidRPr="0053129D">
        <w:rPr>
          <w:rFonts w:eastAsia="MS Gothic" w:cs="Calibri"/>
          <w:bCs/>
          <w:iCs/>
          <w:color w:val="000000"/>
        </w:rPr>
        <w:t>rification</w:t>
      </w:r>
      <w:r w:rsidRPr="0053129D">
        <w:rPr>
          <w:rFonts w:eastAsia="MS Gothic" w:cs="Calibri"/>
          <w:bCs/>
          <w:iCs/>
          <w:color w:val="000000"/>
        </w:rPr>
        <w:t xml:space="preserve"> stages indicated a loss of position accuracy.</w:t>
      </w:r>
    </w:p>
    <w:p w:rsidR="000C57CE" w:rsidRPr="0053129D" w:rsidRDefault="008C6744" w:rsidP="00FD428F">
      <w:pPr>
        <w:spacing w:after="0" w:line="480" w:lineRule="auto"/>
        <w:ind w:firstLine="720"/>
        <w:jc w:val="both"/>
        <w:rPr>
          <w:rFonts w:eastAsia="MS Mincho" w:cs="Calibri"/>
          <w:b/>
          <w:color w:val="000000"/>
        </w:rPr>
      </w:pPr>
      <w:r w:rsidRPr="0053129D">
        <w:rPr>
          <w:rFonts w:eastAsia="MS Mincho" w:cs="Calibri"/>
          <w:color w:val="000000"/>
        </w:rPr>
        <w:t xml:space="preserve">The Experiment Builder software (SR Research, Ontario, Ca), with custom Python code, was used to present the stimuli. </w:t>
      </w:r>
      <w:r w:rsidR="002538F8" w:rsidRPr="0053129D">
        <w:rPr>
          <w:rFonts w:eastAsia="MS Mincho" w:cs="Calibri"/>
          <w:color w:val="000000"/>
        </w:rPr>
        <w:t xml:space="preserve">Prior to </w:t>
      </w:r>
      <w:r w:rsidR="00F26330" w:rsidRPr="0053129D">
        <w:rPr>
          <w:rFonts w:eastAsia="MS Mincho" w:cs="Calibri"/>
          <w:color w:val="000000"/>
        </w:rPr>
        <w:t xml:space="preserve">an </w:t>
      </w:r>
      <w:r w:rsidR="002538F8" w:rsidRPr="0053129D">
        <w:rPr>
          <w:rFonts w:eastAsia="MS Mincho" w:cs="Calibri"/>
          <w:color w:val="000000"/>
        </w:rPr>
        <w:t xml:space="preserve">experimental block, a practice block was </w:t>
      </w:r>
      <w:r w:rsidR="00205E8F" w:rsidRPr="0053129D">
        <w:rPr>
          <w:rFonts w:eastAsia="MS Mincho" w:cs="Calibri"/>
          <w:color w:val="000000"/>
        </w:rPr>
        <w:t>completed to allow participants to (re-) familiarise themselves with the eccentric reading task</w:t>
      </w:r>
      <w:r w:rsidR="00704A79" w:rsidRPr="0053129D">
        <w:rPr>
          <w:rFonts w:eastAsia="MS Mincho" w:cs="Calibri"/>
          <w:color w:val="000000"/>
        </w:rPr>
        <w:t xml:space="preserve"> – t</w:t>
      </w:r>
      <w:r w:rsidR="00205E8F" w:rsidRPr="0053129D">
        <w:rPr>
          <w:rFonts w:eastAsia="MS Mincho" w:cs="Calibri"/>
          <w:color w:val="000000"/>
        </w:rPr>
        <w:t xml:space="preserve">he practice block was </w:t>
      </w:r>
      <w:r w:rsidR="00D01B3A" w:rsidRPr="0053129D">
        <w:rPr>
          <w:rFonts w:eastAsia="MS Mincho" w:cs="Calibri"/>
          <w:color w:val="000000"/>
        </w:rPr>
        <w:t xml:space="preserve">drawn from </w:t>
      </w:r>
      <w:r w:rsidR="00205E8F" w:rsidRPr="0053129D">
        <w:rPr>
          <w:rFonts w:eastAsia="MS Mincho" w:cs="Calibri"/>
          <w:color w:val="000000"/>
        </w:rPr>
        <w:t xml:space="preserve">a </w:t>
      </w:r>
      <w:r w:rsidR="00D01B3A" w:rsidRPr="0053129D">
        <w:rPr>
          <w:rFonts w:eastAsia="MS Mincho" w:cs="Calibri"/>
          <w:color w:val="000000"/>
        </w:rPr>
        <w:t>pool of unused sentences</w:t>
      </w:r>
      <w:r w:rsidR="00205E8F" w:rsidRPr="0053129D">
        <w:rPr>
          <w:rFonts w:eastAsia="MS Mincho" w:cs="Calibri"/>
          <w:color w:val="000000"/>
        </w:rPr>
        <w:t>.</w:t>
      </w:r>
      <w:r w:rsidR="002538F8" w:rsidRPr="0053129D">
        <w:rPr>
          <w:rFonts w:eastAsia="MS Mincho" w:cs="Calibri"/>
          <w:color w:val="000000"/>
        </w:rPr>
        <w:t xml:space="preserve"> </w:t>
      </w:r>
      <w:r w:rsidR="00EE3962" w:rsidRPr="0053129D">
        <w:rPr>
          <w:rFonts w:eastAsia="MS Mincho" w:cs="Calibri"/>
          <w:color w:val="000000"/>
        </w:rPr>
        <w:t>P</w:t>
      </w:r>
      <w:r w:rsidR="002538F8" w:rsidRPr="0053129D">
        <w:rPr>
          <w:rFonts w:eastAsia="MS Mincho" w:cs="Calibri"/>
          <w:color w:val="000000"/>
        </w:rPr>
        <w:t xml:space="preserve">resentation of each spacing condition was randomised for each participant. Participants were asked to read </w:t>
      </w:r>
      <w:r w:rsidR="000A17CD" w:rsidRPr="0053129D">
        <w:rPr>
          <w:rFonts w:eastAsia="MS Mincho" w:cs="Calibri"/>
          <w:color w:val="000000"/>
        </w:rPr>
        <w:t xml:space="preserve">aloud each presented </w:t>
      </w:r>
      <w:r w:rsidR="002538F8" w:rsidRPr="0053129D">
        <w:rPr>
          <w:rFonts w:eastAsia="MS Mincho" w:cs="Calibri"/>
          <w:color w:val="000000"/>
        </w:rPr>
        <w:t xml:space="preserve">sentence, and </w:t>
      </w:r>
      <w:r w:rsidR="00B8688B" w:rsidRPr="0053129D">
        <w:rPr>
          <w:rFonts w:eastAsia="MS Mincho" w:cs="Calibri"/>
          <w:color w:val="000000"/>
        </w:rPr>
        <w:t>recall the</w:t>
      </w:r>
      <w:r w:rsidR="002538F8" w:rsidRPr="0053129D">
        <w:rPr>
          <w:rFonts w:eastAsia="MS Mincho" w:cs="Calibri"/>
          <w:color w:val="000000"/>
        </w:rPr>
        <w:t xml:space="preserve"> sentences aloud </w:t>
      </w:r>
      <w:r w:rsidR="000A17CD" w:rsidRPr="0053129D">
        <w:rPr>
          <w:rFonts w:eastAsia="MS Mincho" w:cs="Calibri"/>
          <w:color w:val="000000"/>
        </w:rPr>
        <w:t>at the conclusion of each</w:t>
      </w:r>
      <w:r w:rsidR="002538F8" w:rsidRPr="0053129D">
        <w:rPr>
          <w:rFonts w:eastAsia="MS Mincho" w:cs="Calibri"/>
          <w:color w:val="000000"/>
        </w:rPr>
        <w:t xml:space="preserve"> trial. </w:t>
      </w:r>
      <w:r w:rsidR="00841A53" w:rsidRPr="0053129D">
        <w:rPr>
          <w:rFonts w:eastAsia="MS Mincho" w:cs="Calibri"/>
          <w:color w:val="000000"/>
        </w:rPr>
        <w:t xml:space="preserve">An auditory recording of the session was made for later scoring. </w:t>
      </w:r>
      <w:r w:rsidR="00647DA7" w:rsidRPr="0053129D">
        <w:rPr>
          <w:rFonts w:eastAsia="MS Mincho" w:cs="Calibri"/>
          <w:color w:val="000000"/>
        </w:rPr>
        <w:t xml:space="preserve">Reading accuracy was determined from the number of errors made while reading each sentence. Errors were identified as omissions (e.g. </w:t>
      </w:r>
      <w:r w:rsidR="00647DA7" w:rsidRPr="0053129D">
        <w:rPr>
          <w:rFonts w:eastAsia="MS Mincho" w:cs="Calibri"/>
          <w:i/>
          <w:color w:val="000000"/>
        </w:rPr>
        <w:t>She could not sleep in the same room as the big [</w:t>
      </w:r>
      <w:r w:rsidR="00647DA7" w:rsidRPr="0053129D">
        <w:rPr>
          <w:rFonts w:eastAsia="MS Mincho" w:cs="Calibri"/>
          <w:b/>
          <w:i/>
          <w:color w:val="000000"/>
        </w:rPr>
        <w:t>scary</w:t>
      </w:r>
      <w:r w:rsidR="00647DA7" w:rsidRPr="0053129D">
        <w:rPr>
          <w:rFonts w:eastAsia="MS Mincho" w:cs="Calibri"/>
          <w:i/>
          <w:color w:val="000000"/>
        </w:rPr>
        <w:t>] clown</w:t>
      </w:r>
      <w:r w:rsidR="00647DA7" w:rsidRPr="0053129D">
        <w:rPr>
          <w:rFonts w:eastAsia="MS Mincho" w:cs="Calibri"/>
          <w:color w:val="000000"/>
        </w:rPr>
        <w:t xml:space="preserve">), substitutions (e.g. </w:t>
      </w:r>
      <w:r w:rsidR="00647DA7" w:rsidRPr="0053129D">
        <w:rPr>
          <w:rFonts w:eastAsia="MS Mincho" w:cs="Calibri"/>
          <w:i/>
          <w:color w:val="000000"/>
        </w:rPr>
        <w:t>We like feeding carrots to the rabbits [</w:t>
      </w:r>
      <w:r w:rsidR="00647DA7" w:rsidRPr="0053129D">
        <w:rPr>
          <w:rFonts w:eastAsia="MS Mincho" w:cs="Calibri"/>
          <w:b/>
          <w:i/>
          <w:color w:val="000000"/>
        </w:rPr>
        <w:t>horses</w:t>
      </w:r>
      <w:r w:rsidR="00647DA7" w:rsidRPr="0053129D">
        <w:rPr>
          <w:rFonts w:eastAsia="MS Mincho" w:cs="Calibri"/>
          <w:i/>
          <w:color w:val="000000"/>
        </w:rPr>
        <w:t>] that live in that field</w:t>
      </w:r>
      <w:r w:rsidR="00647DA7" w:rsidRPr="0053129D">
        <w:rPr>
          <w:rFonts w:eastAsia="MS Mincho" w:cs="Calibri"/>
          <w:color w:val="000000"/>
        </w:rPr>
        <w:t xml:space="preserve">) or insertions (e.g. </w:t>
      </w:r>
      <w:r w:rsidR="00647DA7" w:rsidRPr="0053129D">
        <w:rPr>
          <w:rFonts w:eastAsia="MS Mincho" w:cs="Calibri"/>
          <w:i/>
          <w:color w:val="000000"/>
        </w:rPr>
        <w:t>My sister was going to play [</w:t>
      </w:r>
      <w:r w:rsidR="00647DA7" w:rsidRPr="0053129D">
        <w:rPr>
          <w:rFonts w:eastAsia="MS Mincho" w:cs="Calibri"/>
          <w:b/>
          <w:i/>
          <w:color w:val="000000"/>
        </w:rPr>
        <w:t>by</w:t>
      </w:r>
      <w:r w:rsidR="00647DA7" w:rsidRPr="0053129D">
        <w:rPr>
          <w:rFonts w:eastAsia="MS Mincho" w:cs="Calibri"/>
          <w:i/>
          <w:color w:val="000000"/>
        </w:rPr>
        <w:t>] the piano but it was broken)</w:t>
      </w:r>
      <w:r w:rsidR="00647DA7" w:rsidRPr="0053129D">
        <w:rPr>
          <w:rFonts w:eastAsia="MS Mincho" w:cs="Calibri"/>
          <w:color w:val="000000"/>
        </w:rPr>
        <w:t xml:space="preserve">. </w:t>
      </w:r>
      <w:r w:rsidR="002538F8" w:rsidRPr="0053129D">
        <w:rPr>
          <w:rFonts w:eastAsia="MS Mincho" w:cs="Calibri"/>
          <w:color w:val="000000"/>
        </w:rPr>
        <w:t>This</w:t>
      </w:r>
      <w:r w:rsidR="00841A53" w:rsidRPr="0053129D">
        <w:rPr>
          <w:rFonts w:eastAsia="MS Mincho" w:cs="Calibri"/>
          <w:color w:val="000000"/>
        </w:rPr>
        <w:t xml:space="preserve"> procedure</w:t>
      </w:r>
      <w:r w:rsidR="002538F8" w:rsidRPr="0053129D">
        <w:rPr>
          <w:rFonts w:eastAsia="MS Mincho" w:cs="Calibri"/>
          <w:color w:val="000000"/>
        </w:rPr>
        <w:t xml:space="preserve"> allowed measures of reading speed, accuracy and memory to be analysed (using R 3.</w:t>
      </w:r>
      <w:r w:rsidR="002547EA" w:rsidRPr="0053129D">
        <w:rPr>
          <w:rFonts w:eastAsia="MS Mincho" w:cs="Calibri"/>
          <w:color w:val="000000"/>
        </w:rPr>
        <w:t>4</w:t>
      </w:r>
      <w:r w:rsidR="002538F8" w:rsidRPr="0053129D">
        <w:rPr>
          <w:rFonts w:eastAsia="MS Mincho" w:cs="Calibri"/>
          <w:color w:val="000000"/>
        </w:rPr>
        <w:t>.</w:t>
      </w:r>
      <w:r w:rsidR="002547EA" w:rsidRPr="0053129D">
        <w:rPr>
          <w:rFonts w:eastAsia="MS Mincho" w:cs="Calibri"/>
          <w:color w:val="000000"/>
        </w:rPr>
        <w:t>4</w:t>
      </w:r>
      <w:r w:rsidR="002538F8"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f6ebfea-1983-4f84-94e2-0312d46abbdd"]}],"mendeley":{"formattedCitation":"&lt;sup&gt;33&lt;/sup&gt;","plainTextFormattedCitation":"33","previouslyFormattedCitation":"&lt;sup&gt;33&lt;/sup&gt;"},"properties":{"noteIndex":0},"schema":"https://github.com/citation-style-language/schema/raw/master/csl-citation.json"}</w:instrText>
      </w:r>
      <w:r w:rsidR="002538F8" w:rsidRPr="0053129D">
        <w:rPr>
          <w:rFonts w:eastAsia="MS Mincho" w:cs="Calibri"/>
          <w:color w:val="000000"/>
        </w:rPr>
        <w:fldChar w:fldCharType="separate"/>
      </w:r>
      <w:r w:rsidR="005B64ED" w:rsidRPr="0053129D">
        <w:rPr>
          <w:rFonts w:eastAsia="MS Mincho" w:cs="Calibri"/>
          <w:noProof/>
          <w:color w:val="000000"/>
          <w:vertAlign w:val="superscript"/>
        </w:rPr>
        <w:t>33</w:t>
      </w:r>
      <w:r w:rsidR="002538F8" w:rsidRPr="0053129D">
        <w:rPr>
          <w:rFonts w:eastAsia="MS Mincho" w:cs="Calibri"/>
          <w:color w:val="000000"/>
        </w:rPr>
        <w:fldChar w:fldCharType="end"/>
      </w:r>
      <w:r w:rsidR="00147756" w:rsidRPr="0053129D">
        <w:rPr>
          <w:rFonts w:eastAsia="MS Mincho" w:cs="Calibri"/>
          <w:color w:val="000000"/>
        </w:rPr>
        <w:t>)</w:t>
      </w:r>
      <w:r w:rsidR="002538F8" w:rsidRPr="0053129D">
        <w:rPr>
          <w:rFonts w:eastAsia="MS Mincho" w:cs="Calibri"/>
          <w:color w:val="000000"/>
        </w:rPr>
        <w:t xml:space="preserve">. </w:t>
      </w:r>
      <w:r w:rsidR="000A17CD" w:rsidRPr="0053129D">
        <w:rPr>
          <w:rFonts w:eastAsia="MS Mincho" w:cs="Calibri"/>
          <w:color w:val="000000"/>
        </w:rPr>
        <w:t>Statistical analysis of the effects of inter-word spacing was completed using a w</w:t>
      </w:r>
      <w:r w:rsidR="00517C7F" w:rsidRPr="0053129D">
        <w:rPr>
          <w:rFonts w:eastAsia="MS Mincho" w:cs="Calibri"/>
          <w:color w:val="000000"/>
        </w:rPr>
        <w:t>ithin-subjects one-way ANOVA</w:t>
      </w:r>
      <w:r w:rsidR="000A17CD" w:rsidRPr="0053129D">
        <w:rPr>
          <w:rFonts w:eastAsia="MS Mincho" w:cs="Calibri"/>
          <w:color w:val="000000"/>
        </w:rPr>
        <w:t>.</w:t>
      </w:r>
      <w:r w:rsidR="00517C7F" w:rsidRPr="0053129D">
        <w:rPr>
          <w:rFonts w:eastAsia="MS Mincho" w:cs="Calibri"/>
          <w:color w:val="000000"/>
        </w:rPr>
        <w:t xml:space="preserve"> </w:t>
      </w:r>
      <w:r w:rsidR="002538F8" w:rsidRPr="0053129D">
        <w:rPr>
          <w:rFonts w:eastAsia="MS Mincho" w:cs="Calibri"/>
          <w:color w:val="000000"/>
        </w:rPr>
        <w:t>Multiple comparisons were corrected using Bonferroni's method</w:t>
      </w:r>
      <w:r w:rsidR="000A17CD" w:rsidRPr="0053129D">
        <w:rPr>
          <w:rFonts w:eastAsia="MS Mincho" w:cs="Calibri"/>
          <w:color w:val="000000"/>
        </w:rPr>
        <w:t>, and e</w:t>
      </w:r>
      <w:r w:rsidR="00517C7F" w:rsidRPr="0053129D">
        <w:rPr>
          <w:rFonts w:eastAsia="MS Mincho" w:cs="Calibri"/>
          <w:color w:val="000000"/>
        </w:rPr>
        <w:t>ffect sizes are reported as generalised eta squared (</w:t>
      </w:r>
      <w:r w:rsidR="00517C7F" w:rsidRPr="0053129D">
        <w:rPr>
          <w:rFonts w:eastAsia="MS Mincho" w:cs="Calibri"/>
          <w:color w:val="000000"/>
        </w:rPr>
        <w:sym w:font="Symbol" w:char="F068"/>
      </w:r>
      <w:r w:rsidR="00517C7F" w:rsidRPr="0053129D">
        <w:rPr>
          <w:rFonts w:eastAsia="MS Mincho" w:cs="Calibri"/>
          <w:color w:val="000000"/>
          <w:vertAlign w:val="subscript"/>
        </w:rPr>
        <w:t>G</w:t>
      </w:r>
      <w:r w:rsidR="00FE6411" w:rsidRPr="0053129D">
        <w:rPr>
          <w:rFonts w:eastAsia="MS Mincho" w:cs="Calibri"/>
          <w:color w:val="000000"/>
          <w:vertAlign w:val="superscript"/>
        </w:rPr>
        <w:t>2</w:t>
      </w:r>
      <w:r w:rsidR="00517C7F" w:rsidRPr="0053129D">
        <w:rPr>
          <w:rFonts w:eastAsia="MS Mincho" w:cs="Calibri"/>
          <w:color w:val="000000"/>
        </w:rPr>
        <w:t>)</w:t>
      </w:r>
      <w:r w:rsidR="00517C7F" w:rsidRPr="0053129D">
        <w:rPr>
          <w:rFonts w:eastAsia="MS Mincho" w:cs="Calibri"/>
          <w:color w:val="000000"/>
          <w:vertAlign w:val="superscript"/>
        </w:rPr>
        <w:t xml:space="preserve"> </w:t>
      </w:r>
      <w:r w:rsidR="00517C7F" w:rsidRPr="0053129D">
        <w:rPr>
          <w:rFonts w:eastAsia="MS Mincho" w:cs="Calibri"/>
          <w:color w:val="000000"/>
        </w:rPr>
        <w:t xml:space="preserve">or Cohen’s </w:t>
      </w:r>
      <w:r w:rsidR="00517C7F" w:rsidRPr="0053129D">
        <w:rPr>
          <w:rFonts w:eastAsia="MS Mincho" w:cs="Calibri"/>
          <w:i/>
          <w:color w:val="000000"/>
        </w:rPr>
        <w:t>d</w:t>
      </w:r>
      <w:r w:rsidR="00517C7F" w:rsidRPr="0053129D">
        <w:rPr>
          <w:rFonts w:eastAsia="MS Mincho" w:cs="Calibri"/>
          <w:color w:val="000000"/>
        </w:rPr>
        <w:t xml:space="preserve"> where appropriate. </w:t>
      </w:r>
      <w:bookmarkStart w:id="3" w:name="_Toc319590778"/>
      <w:bookmarkStart w:id="4" w:name="_Toc324518455"/>
    </w:p>
    <w:p w:rsidR="002538F8" w:rsidRPr="0053129D" w:rsidRDefault="002538F8" w:rsidP="00FD428F">
      <w:pPr>
        <w:spacing w:after="0" w:line="480" w:lineRule="auto"/>
        <w:jc w:val="both"/>
        <w:rPr>
          <w:rFonts w:eastAsia="MS Mincho" w:cs="Calibri"/>
          <w:b/>
          <w:color w:val="000000"/>
        </w:rPr>
      </w:pPr>
      <w:r w:rsidRPr="0053129D">
        <w:rPr>
          <w:rFonts w:eastAsia="MS Mincho" w:cs="Calibri"/>
          <w:b/>
          <w:color w:val="000000"/>
        </w:rPr>
        <w:t>Results</w:t>
      </w:r>
      <w:bookmarkEnd w:id="3"/>
      <w:bookmarkEnd w:id="4"/>
    </w:p>
    <w:p w:rsidR="002538F8" w:rsidRPr="0053129D" w:rsidRDefault="002538F8" w:rsidP="00FD428F">
      <w:pPr>
        <w:keepNext/>
        <w:keepLines/>
        <w:spacing w:before="200" w:after="0" w:line="480" w:lineRule="auto"/>
        <w:jc w:val="both"/>
        <w:outlineLvl w:val="3"/>
        <w:rPr>
          <w:rFonts w:eastAsia="MS Gothic" w:cs="Calibri"/>
          <w:bCs/>
          <w:i/>
          <w:iCs/>
          <w:color w:val="000000"/>
        </w:rPr>
      </w:pPr>
      <w:r w:rsidRPr="0053129D">
        <w:rPr>
          <w:rFonts w:eastAsia="MS Gothic" w:cs="Calibri"/>
          <w:bCs/>
          <w:i/>
          <w:iCs/>
          <w:color w:val="000000"/>
        </w:rPr>
        <w:lastRenderedPageBreak/>
        <w:t>Accuracy</w:t>
      </w:r>
    </w:p>
    <w:p w:rsidR="002538F8" w:rsidRPr="0053129D" w:rsidRDefault="002538F8" w:rsidP="00FD428F">
      <w:pPr>
        <w:spacing w:after="0" w:line="480" w:lineRule="auto"/>
        <w:ind w:firstLine="720"/>
        <w:jc w:val="both"/>
        <w:rPr>
          <w:rFonts w:eastAsia="MS Mincho" w:cs="Calibri"/>
          <w:color w:val="000000"/>
        </w:rPr>
      </w:pPr>
      <w:r w:rsidRPr="0053129D">
        <w:rPr>
          <w:rFonts w:eastAsia="MS Mincho" w:cs="Calibri"/>
          <w:color w:val="000000"/>
        </w:rPr>
        <w:t xml:space="preserve">All participants </w:t>
      </w:r>
      <w:r w:rsidR="00147A83" w:rsidRPr="0053129D">
        <w:rPr>
          <w:rFonts w:eastAsia="MS Mincho" w:cs="Calibri"/>
          <w:color w:val="000000"/>
        </w:rPr>
        <w:t xml:space="preserve">in both experiments </w:t>
      </w:r>
      <w:r w:rsidRPr="0053129D">
        <w:rPr>
          <w:rFonts w:eastAsia="MS Mincho" w:cs="Calibri"/>
          <w:color w:val="000000"/>
        </w:rPr>
        <w:t xml:space="preserve">made some </w:t>
      </w:r>
      <w:r w:rsidR="002E0389" w:rsidRPr="0053129D">
        <w:rPr>
          <w:rFonts w:eastAsia="MS Mincho" w:cs="Calibri"/>
          <w:color w:val="000000"/>
        </w:rPr>
        <w:t xml:space="preserve">reading </w:t>
      </w:r>
      <w:r w:rsidRPr="0053129D">
        <w:rPr>
          <w:rFonts w:eastAsia="MS Mincho" w:cs="Calibri"/>
          <w:color w:val="000000"/>
        </w:rPr>
        <w:t>errors</w:t>
      </w:r>
      <w:r w:rsidR="00F90EBF" w:rsidRPr="0053129D">
        <w:rPr>
          <w:rFonts w:eastAsia="MS Mincho" w:cs="Calibri"/>
          <w:color w:val="000000"/>
        </w:rPr>
        <w:t xml:space="preserve">. Averaged across participants and all experimental </w:t>
      </w:r>
      <w:r w:rsidR="00147A83" w:rsidRPr="0053129D">
        <w:rPr>
          <w:rFonts w:eastAsia="MS Mincho" w:cs="Calibri"/>
          <w:color w:val="000000"/>
        </w:rPr>
        <w:t>trials in Experiment 1</w:t>
      </w:r>
      <w:r w:rsidR="00F90EBF" w:rsidRPr="0053129D">
        <w:rPr>
          <w:rFonts w:eastAsia="MS Mincho" w:cs="Calibri"/>
          <w:color w:val="000000"/>
        </w:rPr>
        <w:t>,</w:t>
      </w:r>
      <w:r w:rsidRPr="0053129D">
        <w:rPr>
          <w:rFonts w:eastAsia="MS Mincho" w:cs="Calibri"/>
          <w:color w:val="000000"/>
        </w:rPr>
        <w:t xml:space="preserve"> an average of 26.25 errors (SD 20.57) </w:t>
      </w:r>
      <w:r w:rsidR="00F90EBF" w:rsidRPr="0053129D">
        <w:rPr>
          <w:rFonts w:eastAsia="MS Mincho" w:cs="Calibri"/>
          <w:color w:val="000000"/>
        </w:rPr>
        <w:t xml:space="preserve">were </w:t>
      </w:r>
      <w:r w:rsidRPr="0053129D">
        <w:rPr>
          <w:rFonts w:eastAsia="MS Mincho" w:cs="Calibri"/>
          <w:color w:val="000000"/>
        </w:rPr>
        <w:t>made by each participant</w:t>
      </w:r>
      <w:r w:rsidR="00F90EBF" w:rsidRPr="0053129D">
        <w:rPr>
          <w:rFonts w:eastAsia="MS Mincho" w:cs="Calibri"/>
          <w:color w:val="000000"/>
        </w:rPr>
        <w:t>.</w:t>
      </w:r>
      <w:r w:rsidRPr="0053129D">
        <w:rPr>
          <w:rFonts w:eastAsia="MS Mincho" w:cs="Calibri"/>
          <w:color w:val="000000"/>
        </w:rPr>
        <w:t xml:space="preserve"> The average number of errors made per sentence by each participant was 1.25 (SD 2.16). </w:t>
      </w:r>
      <w:r w:rsidR="00147A83" w:rsidRPr="0053129D">
        <w:rPr>
          <w:rFonts w:eastAsia="MS Mincho" w:cs="Calibri"/>
          <w:color w:val="000000"/>
        </w:rPr>
        <w:t>In Experiment 2, an average of 24.31 errors (SD 19.05) were made by each participant.  The average number of errors made per sentence by each participant was 0.65 (SD 0.49).</w:t>
      </w:r>
    </w:p>
    <w:p w:rsidR="00143487" w:rsidRPr="0053129D" w:rsidRDefault="00143487" w:rsidP="00FD428F">
      <w:pPr>
        <w:spacing w:after="0" w:line="480" w:lineRule="auto"/>
        <w:ind w:firstLine="720"/>
        <w:jc w:val="both"/>
        <w:rPr>
          <w:rFonts w:eastAsia="MS Mincho" w:cs="Calibri"/>
          <w:color w:val="000000"/>
        </w:rPr>
      </w:pPr>
      <w:r w:rsidRPr="0053129D">
        <w:rPr>
          <w:rFonts w:eastAsia="MS Mincho" w:cs="Calibri"/>
          <w:color w:val="000000"/>
        </w:rPr>
        <w:t>In both experiments, r</w:t>
      </w:r>
      <w:r w:rsidR="002538F8" w:rsidRPr="0053129D">
        <w:rPr>
          <w:rFonts w:eastAsia="MS Mincho" w:cs="Calibri"/>
          <w:color w:val="000000"/>
        </w:rPr>
        <w:t xml:space="preserve">eading accuracy was </w:t>
      </w:r>
      <w:r w:rsidR="001B7906" w:rsidRPr="0053129D">
        <w:rPr>
          <w:rFonts w:eastAsia="MS Mincho" w:cs="Calibri"/>
          <w:color w:val="000000"/>
        </w:rPr>
        <w:t xml:space="preserve">modulated by spacing condition </w:t>
      </w:r>
      <w:r w:rsidR="002538F8" w:rsidRPr="0053129D">
        <w:rPr>
          <w:rFonts w:eastAsia="MS Mincho" w:cs="Calibri"/>
          <w:color w:val="000000"/>
        </w:rPr>
        <w:t>(</w:t>
      </w:r>
      <w:r w:rsidRPr="0053129D">
        <w:rPr>
          <w:rFonts w:eastAsia="MS Mincho" w:cs="Calibri"/>
          <w:color w:val="000000"/>
        </w:rPr>
        <w:t xml:space="preserve">Exp 1 </w:t>
      </w:r>
      <w:r w:rsidR="002538F8" w:rsidRPr="0053129D">
        <w:rPr>
          <w:rFonts w:eastAsia="MS Mincho" w:cs="Calibri"/>
          <w:i/>
          <w:color w:val="000000"/>
        </w:rPr>
        <w:t>F</w:t>
      </w:r>
      <w:r w:rsidR="004365B6" w:rsidRPr="0053129D">
        <w:rPr>
          <w:rFonts w:eastAsia="MS Mincho" w:cs="Calibri"/>
          <w:color w:val="000000"/>
          <w:vertAlign w:val="subscript"/>
        </w:rPr>
        <w:t>2, 22</w:t>
      </w:r>
      <w:r w:rsidR="002538F8" w:rsidRPr="0053129D">
        <w:rPr>
          <w:rFonts w:eastAsia="MS Mincho" w:cs="Calibri"/>
          <w:color w:val="000000"/>
        </w:rPr>
        <w:t xml:space="preserve"> = 14.63, </w:t>
      </w:r>
      <w:r w:rsidR="00F948D5" w:rsidRPr="0053129D">
        <w:rPr>
          <w:rFonts w:eastAsia="MS Mincho" w:cs="Calibri"/>
          <w:i/>
          <w:color w:val="000000"/>
        </w:rPr>
        <w:t>P</w:t>
      </w:r>
      <w:r w:rsidR="002538F8" w:rsidRPr="0053129D">
        <w:rPr>
          <w:rFonts w:eastAsia="MS Mincho" w:cs="Calibri"/>
          <w:color w:val="000000"/>
        </w:rPr>
        <w:t xml:space="preserve"> = .04</w:t>
      </w:r>
      <w:r w:rsidR="00E627D6" w:rsidRPr="0053129D">
        <w:rPr>
          <w:rFonts w:eastAsia="MS Mincho" w:cs="Calibri"/>
          <w:color w:val="000000"/>
        </w:rPr>
        <w:t xml:space="preserve">, </w:t>
      </w:r>
      <w:r w:rsidR="00E627D6" w:rsidRPr="0053129D">
        <w:rPr>
          <w:rFonts w:eastAsia="MS Mincho" w:cs="Calibri"/>
          <w:color w:val="000000"/>
        </w:rPr>
        <w:sym w:font="Symbol" w:char="F068"/>
      </w:r>
      <w:r w:rsidR="00E627D6" w:rsidRPr="0053129D">
        <w:rPr>
          <w:rFonts w:eastAsia="MS Mincho" w:cs="Calibri"/>
          <w:color w:val="000000"/>
          <w:vertAlign w:val="subscript"/>
        </w:rPr>
        <w:t>G</w:t>
      </w:r>
      <w:r w:rsidR="00E627D6" w:rsidRPr="0053129D">
        <w:rPr>
          <w:rFonts w:eastAsia="MS Mincho" w:cs="Calibri"/>
          <w:color w:val="000000"/>
          <w:vertAlign w:val="superscript"/>
        </w:rPr>
        <w:t xml:space="preserve">2 </w:t>
      </w:r>
      <w:r w:rsidR="00E627D6" w:rsidRPr="0053129D">
        <w:rPr>
          <w:rFonts w:eastAsia="MS Mincho" w:cs="Calibri"/>
          <w:color w:val="000000"/>
        </w:rPr>
        <w:t>= 0.</w:t>
      </w:r>
      <w:r w:rsidR="00792E64" w:rsidRPr="0053129D">
        <w:rPr>
          <w:rFonts w:eastAsia="MS Mincho" w:cs="Calibri"/>
          <w:color w:val="000000"/>
        </w:rPr>
        <w:t>16</w:t>
      </w:r>
      <w:r w:rsidRPr="0053129D">
        <w:rPr>
          <w:rFonts w:eastAsia="MS Mincho" w:cs="Calibri"/>
          <w:color w:val="000000"/>
        </w:rPr>
        <w:t xml:space="preserve">; Exp 2 </w:t>
      </w:r>
      <w:r w:rsidRPr="0053129D">
        <w:rPr>
          <w:rFonts w:eastAsia="MS Mincho" w:cs="Calibri"/>
          <w:i/>
          <w:color w:val="000000"/>
        </w:rPr>
        <w:t>F</w:t>
      </w:r>
      <w:r w:rsidRPr="0053129D">
        <w:rPr>
          <w:rFonts w:eastAsia="MS Mincho" w:cs="Calibri"/>
          <w:color w:val="000000"/>
          <w:vertAlign w:val="subscript"/>
        </w:rPr>
        <w:t>2, 22</w:t>
      </w:r>
      <w:r w:rsidRPr="0053129D">
        <w:rPr>
          <w:rFonts w:eastAsia="MS Mincho" w:cs="Calibri"/>
          <w:color w:val="000000"/>
        </w:rPr>
        <w:t xml:space="preserve"> = 17.95, </w:t>
      </w:r>
      <w:r w:rsidR="00F948D5" w:rsidRPr="0053129D">
        <w:rPr>
          <w:rFonts w:eastAsia="MS Mincho" w:cs="Calibri"/>
          <w:i/>
          <w:color w:val="000000"/>
        </w:rPr>
        <w:t>P</w:t>
      </w:r>
      <w:r w:rsidRPr="0053129D">
        <w:rPr>
          <w:rFonts w:eastAsia="MS Mincho" w:cs="Calibri"/>
          <w:color w:val="000000"/>
        </w:rPr>
        <w:t xml:space="preserve"> &lt; .001, </w:t>
      </w:r>
      <w:r w:rsidRPr="0053129D">
        <w:rPr>
          <w:rFonts w:eastAsia="MS Mincho" w:cs="Calibri"/>
          <w:color w:val="000000"/>
        </w:rPr>
        <w:sym w:font="Symbol" w:char="F068"/>
      </w:r>
      <w:r w:rsidRPr="0053129D">
        <w:rPr>
          <w:rFonts w:eastAsia="MS Mincho" w:cs="Calibri"/>
          <w:color w:val="000000"/>
          <w:vertAlign w:val="subscript"/>
        </w:rPr>
        <w:t>G</w:t>
      </w:r>
      <w:r w:rsidRPr="0053129D">
        <w:rPr>
          <w:rFonts w:eastAsia="MS Mincho" w:cs="Calibri"/>
          <w:color w:val="000000"/>
          <w:vertAlign w:val="superscript"/>
        </w:rPr>
        <w:t xml:space="preserve">2 </w:t>
      </w:r>
      <w:r w:rsidRPr="0053129D">
        <w:rPr>
          <w:rFonts w:eastAsia="MS Mincho" w:cs="Calibri"/>
          <w:color w:val="000000"/>
        </w:rPr>
        <w:t>= 0.36</w:t>
      </w:r>
      <w:r w:rsidR="002538F8" w:rsidRPr="0053129D">
        <w:rPr>
          <w:rFonts w:eastAsia="MS Mincho" w:cs="Calibri"/>
          <w:color w:val="000000"/>
        </w:rPr>
        <w:t>)</w:t>
      </w:r>
      <w:r w:rsidRPr="0053129D">
        <w:rPr>
          <w:rFonts w:eastAsia="MS Mincho" w:cs="Calibri"/>
          <w:color w:val="000000"/>
        </w:rPr>
        <w:t>. In Experiment 1, parti</w:t>
      </w:r>
      <w:r w:rsidR="00F7002F" w:rsidRPr="0053129D">
        <w:rPr>
          <w:rFonts w:eastAsia="MS Mincho" w:cs="Calibri"/>
          <w:color w:val="000000"/>
        </w:rPr>
        <w:t>c</w:t>
      </w:r>
      <w:r w:rsidRPr="0053129D">
        <w:rPr>
          <w:rFonts w:eastAsia="MS Mincho" w:cs="Calibri"/>
          <w:color w:val="000000"/>
        </w:rPr>
        <w:t xml:space="preserve">ipants made </w:t>
      </w:r>
      <w:r w:rsidR="002538F8" w:rsidRPr="0053129D">
        <w:rPr>
          <w:rFonts w:eastAsia="MS Mincho" w:cs="Calibri"/>
          <w:color w:val="000000"/>
        </w:rPr>
        <w:t xml:space="preserve">an average of 0.72 errors per sentence (SD 0.75) </w:t>
      </w:r>
      <w:r w:rsidR="005227E4" w:rsidRPr="0053129D">
        <w:rPr>
          <w:rFonts w:eastAsia="MS Mincho" w:cs="Calibri"/>
          <w:color w:val="000000"/>
        </w:rPr>
        <w:t>for</w:t>
      </w:r>
      <w:r w:rsidR="001B7906" w:rsidRPr="0053129D">
        <w:rPr>
          <w:rFonts w:eastAsia="MS Mincho" w:cs="Calibri"/>
          <w:color w:val="000000"/>
        </w:rPr>
        <w:t xml:space="preserve"> triple-</w:t>
      </w:r>
      <w:r w:rsidR="005227E4" w:rsidRPr="0053129D">
        <w:rPr>
          <w:rFonts w:eastAsia="MS Mincho" w:cs="Calibri"/>
          <w:color w:val="000000"/>
        </w:rPr>
        <w:t>character spacing</w:t>
      </w:r>
      <w:r w:rsidR="002538F8" w:rsidRPr="0053129D">
        <w:rPr>
          <w:rFonts w:eastAsia="MS Mincho" w:cs="Calibri"/>
          <w:color w:val="000000"/>
        </w:rPr>
        <w:t xml:space="preserve">, compared with 1.16 </w:t>
      </w:r>
      <w:r w:rsidR="005227E4" w:rsidRPr="0053129D">
        <w:rPr>
          <w:rFonts w:eastAsia="MS Mincho" w:cs="Calibri"/>
          <w:color w:val="000000"/>
        </w:rPr>
        <w:t xml:space="preserve">errors </w:t>
      </w:r>
      <w:r w:rsidR="002538F8" w:rsidRPr="0053129D">
        <w:rPr>
          <w:rFonts w:eastAsia="MS Mincho" w:cs="Calibri"/>
          <w:color w:val="000000"/>
        </w:rPr>
        <w:t>(SD 0.85) for double-</w:t>
      </w:r>
      <w:r w:rsidR="00ED2E2B" w:rsidRPr="0053129D">
        <w:rPr>
          <w:rFonts w:eastAsia="MS Mincho" w:cs="Calibri"/>
          <w:color w:val="000000"/>
        </w:rPr>
        <w:t>character</w:t>
      </w:r>
      <w:r w:rsidR="002538F8" w:rsidRPr="0053129D">
        <w:rPr>
          <w:rFonts w:eastAsia="MS Mincho" w:cs="Calibri"/>
          <w:color w:val="000000"/>
        </w:rPr>
        <w:t xml:space="preserve"> and 1.83 </w:t>
      </w:r>
      <w:r w:rsidR="005227E4" w:rsidRPr="0053129D">
        <w:rPr>
          <w:rFonts w:eastAsia="MS Mincho" w:cs="Calibri"/>
          <w:color w:val="000000"/>
        </w:rPr>
        <w:t xml:space="preserve">errors </w:t>
      </w:r>
      <w:r w:rsidR="002538F8" w:rsidRPr="0053129D">
        <w:rPr>
          <w:rFonts w:eastAsia="MS Mincho" w:cs="Calibri"/>
          <w:color w:val="000000"/>
        </w:rPr>
        <w:t>(SD 1.44) for single-character spacing</w:t>
      </w:r>
      <w:r w:rsidR="007878F8" w:rsidRPr="0053129D">
        <w:rPr>
          <w:rFonts w:eastAsia="MS Mincho" w:cs="Calibri"/>
          <w:color w:val="000000"/>
        </w:rPr>
        <w:t xml:space="preserve"> (Figure 3</w:t>
      </w:r>
      <w:r w:rsidRPr="0053129D">
        <w:rPr>
          <w:rFonts w:eastAsia="MS Mincho" w:cs="Calibri"/>
          <w:color w:val="000000"/>
        </w:rPr>
        <w:t>a</w:t>
      </w:r>
      <w:r w:rsidR="007878F8" w:rsidRPr="0053129D">
        <w:rPr>
          <w:rFonts w:eastAsia="MS Mincho" w:cs="Calibri"/>
          <w:color w:val="000000"/>
        </w:rPr>
        <w:t>)</w:t>
      </w:r>
      <w:r w:rsidR="002538F8" w:rsidRPr="0053129D">
        <w:rPr>
          <w:rFonts w:eastAsia="MS Mincho" w:cs="Calibri"/>
          <w:color w:val="000000"/>
        </w:rPr>
        <w:t>. Pairwise comparisons showed that single and double inter-word spacing conditions were not si</w:t>
      </w:r>
      <w:r w:rsidR="00D15AE3" w:rsidRPr="0053129D">
        <w:rPr>
          <w:rFonts w:eastAsia="MS Mincho" w:cs="Calibri"/>
          <w:color w:val="000000"/>
        </w:rPr>
        <w:t>gnificantly different (</w:t>
      </w:r>
      <w:r w:rsidR="00F948D5" w:rsidRPr="0053129D">
        <w:rPr>
          <w:rFonts w:eastAsia="MS Mincho" w:cs="Calibri"/>
          <w:i/>
          <w:color w:val="000000"/>
        </w:rPr>
        <w:t>P</w:t>
      </w:r>
      <w:r w:rsidR="00D15AE3" w:rsidRPr="0053129D">
        <w:rPr>
          <w:rFonts w:eastAsia="MS Mincho" w:cs="Calibri"/>
          <w:color w:val="000000"/>
        </w:rPr>
        <w:t xml:space="preserve"> = .06</w:t>
      </w:r>
      <w:r w:rsidR="002538F8" w:rsidRPr="0053129D">
        <w:rPr>
          <w:rFonts w:eastAsia="MS Mincho" w:cs="Calibri"/>
          <w:color w:val="000000"/>
        </w:rPr>
        <w:t xml:space="preserve">, </w:t>
      </w:r>
      <w:r w:rsidR="002538F8" w:rsidRPr="0053129D">
        <w:rPr>
          <w:rFonts w:eastAsia="MS Mincho" w:cs="Calibri"/>
          <w:i/>
          <w:color w:val="000000"/>
        </w:rPr>
        <w:t xml:space="preserve">d = </w:t>
      </w:r>
      <w:r w:rsidR="002538F8" w:rsidRPr="0053129D">
        <w:rPr>
          <w:rFonts w:eastAsia="MS Mincho" w:cs="Calibri"/>
          <w:color w:val="000000"/>
        </w:rPr>
        <w:t xml:space="preserve">0. 52), but that reading with triple-character inter-word spacing produced significantly fewer errors than </w:t>
      </w:r>
      <w:r w:rsidR="005227E4" w:rsidRPr="0053129D">
        <w:rPr>
          <w:rFonts w:eastAsia="MS Mincho" w:cs="Calibri"/>
          <w:color w:val="000000"/>
        </w:rPr>
        <w:t xml:space="preserve">both </w:t>
      </w:r>
      <w:r w:rsidR="002538F8" w:rsidRPr="0053129D">
        <w:rPr>
          <w:rFonts w:eastAsia="MS Mincho" w:cs="Calibri"/>
          <w:color w:val="000000"/>
        </w:rPr>
        <w:t xml:space="preserve">single- </w:t>
      </w:r>
      <w:r w:rsidR="00ED2E2B" w:rsidRPr="0053129D">
        <w:rPr>
          <w:rFonts w:eastAsia="MS Mincho" w:cs="Calibri"/>
          <w:color w:val="000000"/>
        </w:rPr>
        <w:t>(</w:t>
      </w:r>
      <w:r w:rsidR="00F948D5" w:rsidRPr="0053129D">
        <w:rPr>
          <w:rFonts w:eastAsia="MS Mincho" w:cs="Calibri"/>
          <w:i/>
          <w:color w:val="000000"/>
        </w:rPr>
        <w:t>P</w:t>
      </w:r>
      <w:r w:rsidR="002538F8" w:rsidRPr="0053129D">
        <w:rPr>
          <w:rFonts w:eastAsia="MS Mincho" w:cs="Calibri"/>
          <w:i/>
          <w:color w:val="000000"/>
        </w:rPr>
        <w:t xml:space="preserve"> </w:t>
      </w:r>
      <w:r w:rsidR="00D15AE3" w:rsidRPr="0053129D">
        <w:rPr>
          <w:rFonts w:eastAsia="MS Mincho" w:cs="Calibri"/>
          <w:i/>
          <w:color w:val="000000"/>
        </w:rPr>
        <w:t>=</w:t>
      </w:r>
      <w:r w:rsidR="002538F8" w:rsidRPr="0053129D">
        <w:rPr>
          <w:rFonts w:eastAsia="MS Mincho" w:cs="Calibri"/>
          <w:i/>
          <w:color w:val="000000"/>
        </w:rPr>
        <w:t xml:space="preserve"> </w:t>
      </w:r>
      <w:r w:rsidR="00D15AE3" w:rsidRPr="0053129D">
        <w:rPr>
          <w:rFonts w:eastAsia="MS Mincho" w:cs="Calibri"/>
          <w:color w:val="000000"/>
        </w:rPr>
        <w:t>.01</w:t>
      </w:r>
      <w:r w:rsidR="002538F8" w:rsidRPr="0053129D">
        <w:rPr>
          <w:rFonts w:eastAsia="MS Mincho" w:cs="Calibri"/>
          <w:color w:val="000000"/>
        </w:rPr>
        <w:t xml:space="preserve">, </w:t>
      </w:r>
      <w:r w:rsidR="002538F8" w:rsidRPr="0053129D">
        <w:rPr>
          <w:rFonts w:eastAsia="MS Mincho" w:cs="Calibri"/>
          <w:i/>
          <w:color w:val="000000"/>
        </w:rPr>
        <w:t xml:space="preserve">d </w:t>
      </w:r>
      <w:r w:rsidR="002538F8" w:rsidRPr="0053129D">
        <w:rPr>
          <w:rFonts w:eastAsia="MS Mincho" w:cs="Calibri"/>
          <w:color w:val="000000"/>
        </w:rPr>
        <w:t>= 0.96)</w:t>
      </w:r>
      <w:r w:rsidR="00D15AE3" w:rsidRPr="0053129D">
        <w:rPr>
          <w:rFonts w:eastAsia="MS Mincho" w:cs="Calibri"/>
          <w:color w:val="000000"/>
        </w:rPr>
        <w:t xml:space="preserve"> and double-character spacing (</w:t>
      </w:r>
      <w:r w:rsidR="00F948D5" w:rsidRPr="0053129D">
        <w:rPr>
          <w:rFonts w:eastAsia="MS Mincho" w:cs="Calibri"/>
          <w:i/>
          <w:color w:val="000000"/>
        </w:rPr>
        <w:t>P</w:t>
      </w:r>
      <w:r w:rsidR="00D15AE3" w:rsidRPr="0053129D">
        <w:rPr>
          <w:rFonts w:eastAsia="MS Mincho" w:cs="Calibri"/>
          <w:i/>
          <w:color w:val="000000"/>
        </w:rPr>
        <w:t xml:space="preserve"> = </w:t>
      </w:r>
      <w:r w:rsidR="00D15AE3" w:rsidRPr="0053129D">
        <w:rPr>
          <w:rFonts w:eastAsia="MS Mincho" w:cs="Calibri"/>
          <w:color w:val="000000"/>
        </w:rPr>
        <w:t xml:space="preserve">.01, </w:t>
      </w:r>
      <w:r w:rsidR="00D15AE3" w:rsidRPr="0053129D">
        <w:rPr>
          <w:rFonts w:eastAsia="MS Mincho" w:cs="Calibri"/>
          <w:i/>
          <w:color w:val="000000"/>
        </w:rPr>
        <w:t xml:space="preserve">d </w:t>
      </w:r>
      <w:r w:rsidR="00D15AE3" w:rsidRPr="0053129D">
        <w:rPr>
          <w:rFonts w:eastAsia="MS Mincho" w:cs="Calibri"/>
          <w:color w:val="000000"/>
        </w:rPr>
        <w:t xml:space="preserve">= 0.54). </w:t>
      </w:r>
      <w:r w:rsidRPr="0053129D">
        <w:rPr>
          <w:rFonts w:eastAsia="MS Mincho" w:cs="Calibri"/>
          <w:color w:val="000000"/>
        </w:rPr>
        <w:t xml:space="preserve">The pattern of results was </w:t>
      </w:r>
      <w:r w:rsidR="006E50C7" w:rsidRPr="0053129D">
        <w:rPr>
          <w:rFonts w:eastAsia="MS Mincho" w:cs="Calibri"/>
          <w:color w:val="000000"/>
        </w:rPr>
        <w:t>similar</w:t>
      </w:r>
      <w:r w:rsidRPr="0053129D">
        <w:rPr>
          <w:rFonts w:eastAsia="MS Mincho" w:cs="Calibri"/>
          <w:color w:val="000000"/>
        </w:rPr>
        <w:t xml:space="preserve"> for Experiment 2, where an average of 0.28 errors were made per sentence (SD 0.20) for triple-character spacing, compared with 0.69 errors (SD 0.29) for double- and 0.99 errors (SD 0.61) for single-character spacing (Figure 3b). Pairwise comparisons showed that single and double inter-word spacing conditions were not si</w:t>
      </w:r>
      <w:r w:rsidR="00F948D5" w:rsidRPr="0053129D">
        <w:rPr>
          <w:rFonts w:eastAsia="MS Mincho" w:cs="Calibri"/>
          <w:color w:val="000000"/>
        </w:rPr>
        <w:t>gnificantly different (</w:t>
      </w:r>
      <w:r w:rsidR="00F948D5" w:rsidRPr="0053129D">
        <w:rPr>
          <w:rFonts w:eastAsia="MS Mincho" w:cs="Calibri"/>
          <w:i/>
          <w:color w:val="000000"/>
        </w:rPr>
        <w:t>P</w:t>
      </w:r>
      <w:r w:rsidRPr="0053129D">
        <w:rPr>
          <w:rFonts w:eastAsia="MS Mincho" w:cs="Calibri"/>
          <w:color w:val="000000"/>
        </w:rPr>
        <w:t xml:space="preserve"> = .23, </w:t>
      </w:r>
      <w:r w:rsidRPr="0053129D">
        <w:rPr>
          <w:rFonts w:eastAsia="MS Mincho" w:cs="Calibri"/>
          <w:i/>
          <w:color w:val="000000"/>
        </w:rPr>
        <w:t xml:space="preserve">d = </w:t>
      </w:r>
      <w:r w:rsidRPr="0053129D">
        <w:rPr>
          <w:rFonts w:eastAsia="MS Mincho" w:cs="Calibri"/>
          <w:color w:val="000000"/>
        </w:rPr>
        <w:t>0.64), but that reading with triple-character inter-word spacing produced significantly fewer errors than both single- (</w:t>
      </w:r>
      <w:r w:rsidR="00F948D5" w:rsidRPr="0053129D">
        <w:rPr>
          <w:rFonts w:eastAsia="MS Mincho" w:cs="Calibri"/>
          <w:i/>
          <w:color w:val="000000"/>
        </w:rPr>
        <w:t>P</w:t>
      </w:r>
      <w:r w:rsidRPr="0053129D">
        <w:rPr>
          <w:rFonts w:eastAsia="MS Mincho" w:cs="Calibri"/>
          <w:i/>
          <w:color w:val="000000"/>
        </w:rPr>
        <w:t xml:space="preserve"> &lt; </w:t>
      </w:r>
      <w:r w:rsidRPr="0053129D">
        <w:rPr>
          <w:rFonts w:eastAsia="MS Mincho" w:cs="Calibri"/>
          <w:color w:val="000000"/>
        </w:rPr>
        <w:t xml:space="preserve">.001, </w:t>
      </w:r>
      <w:r w:rsidRPr="0053129D">
        <w:rPr>
          <w:rFonts w:eastAsia="MS Mincho" w:cs="Calibri"/>
          <w:i/>
          <w:color w:val="000000"/>
        </w:rPr>
        <w:t xml:space="preserve">d </w:t>
      </w:r>
      <w:r w:rsidRPr="0053129D">
        <w:rPr>
          <w:rFonts w:eastAsia="MS Mincho" w:cs="Calibri"/>
          <w:color w:val="000000"/>
        </w:rPr>
        <w:t>= 1.57) and double-character spacing (</w:t>
      </w:r>
      <w:r w:rsidR="00F948D5" w:rsidRPr="0053129D">
        <w:rPr>
          <w:rFonts w:eastAsia="MS Mincho" w:cs="Calibri"/>
          <w:i/>
          <w:color w:val="000000"/>
        </w:rPr>
        <w:t>P</w:t>
      </w:r>
      <w:r w:rsidRPr="0053129D">
        <w:rPr>
          <w:rFonts w:eastAsia="MS Mincho" w:cs="Calibri"/>
          <w:i/>
          <w:color w:val="000000"/>
        </w:rPr>
        <w:t xml:space="preserve"> </w:t>
      </w:r>
      <w:r w:rsidRPr="0053129D">
        <w:rPr>
          <w:rFonts w:eastAsia="MS Mincho" w:cs="Calibri"/>
          <w:i/>
          <w:color w:val="000000"/>
          <w:u w:val="single"/>
        </w:rPr>
        <w:t>&lt;</w:t>
      </w:r>
      <w:r w:rsidRPr="0053129D">
        <w:rPr>
          <w:rFonts w:eastAsia="MS Mincho" w:cs="Calibri"/>
          <w:i/>
          <w:color w:val="000000"/>
        </w:rPr>
        <w:t xml:space="preserve"> </w:t>
      </w:r>
      <w:r w:rsidRPr="0053129D">
        <w:rPr>
          <w:rFonts w:eastAsia="MS Mincho" w:cs="Calibri"/>
          <w:color w:val="000000"/>
        </w:rPr>
        <w:t xml:space="preserve">.05, </w:t>
      </w:r>
      <w:r w:rsidRPr="0053129D">
        <w:rPr>
          <w:rFonts w:eastAsia="MS Mincho" w:cs="Calibri"/>
          <w:i/>
          <w:color w:val="000000"/>
        </w:rPr>
        <w:t xml:space="preserve">d </w:t>
      </w:r>
      <w:r w:rsidRPr="0053129D">
        <w:rPr>
          <w:rFonts w:eastAsia="MS Mincho" w:cs="Calibri"/>
          <w:color w:val="000000"/>
        </w:rPr>
        <w:t xml:space="preserve">= 1.65). </w:t>
      </w:r>
      <w:r w:rsidR="00ED2E2B" w:rsidRPr="0053129D">
        <w:rPr>
          <w:rFonts w:eastAsia="MS Mincho" w:cs="Calibri"/>
          <w:color w:val="000000"/>
        </w:rPr>
        <w:t>In summary</w:t>
      </w:r>
      <w:r w:rsidRPr="0053129D">
        <w:rPr>
          <w:rFonts w:eastAsia="MS Mincho" w:cs="Calibri"/>
          <w:color w:val="000000"/>
        </w:rPr>
        <w:t xml:space="preserve">, both experiments </w:t>
      </w:r>
      <w:r w:rsidR="00F7002F" w:rsidRPr="0053129D">
        <w:rPr>
          <w:rFonts w:eastAsia="MS Mincho" w:cs="Calibri"/>
          <w:color w:val="000000"/>
        </w:rPr>
        <w:t xml:space="preserve">show </w:t>
      </w:r>
      <w:r w:rsidRPr="0053129D">
        <w:rPr>
          <w:rFonts w:eastAsia="MS Mincho" w:cs="Calibri"/>
          <w:color w:val="000000"/>
        </w:rPr>
        <w:t xml:space="preserve">that increasing inter-word spacing </w:t>
      </w:r>
      <w:r w:rsidR="007A3887" w:rsidRPr="0053129D">
        <w:rPr>
          <w:rFonts w:eastAsia="MS Mincho" w:cs="Calibri"/>
          <w:color w:val="000000"/>
        </w:rPr>
        <w:t xml:space="preserve">from one </w:t>
      </w:r>
      <w:r w:rsidRPr="0053129D">
        <w:rPr>
          <w:rFonts w:eastAsia="MS Mincho" w:cs="Calibri"/>
          <w:color w:val="000000"/>
        </w:rPr>
        <w:t>to three character</w:t>
      </w:r>
      <w:r w:rsidR="007A3887" w:rsidRPr="0053129D">
        <w:rPr>
          <w:rFonts w:eastAsia="MS Mincho" w:cs="Calibri"/>
          <w:color w:val="000000"/>
        </w:rPr>
        <w:t xml:space="preserve">s </w:t>
      </w:r>
      <w:r w:rsidR="00ED2E2B" w:rsidRPr="0053129D">
        <w:rPr>
          <w:rFonts w:eastAsia="MS Mincho" w:cs="Calibri"/>
          <w:color w:val="000000"/>
        </w:rPr>
        <w:t xml:space="preserve">significantly enhances accuracy for reading eccentrically-viewed </w:t>
      </w:r>
      <w:r w:rsidRPr="0053129D">
        <w:rPr>
          <w:rFonts w:eastAsia="MS Mincho" w:cs="Calibri"/>
          <w:color w:val="000000"/>
        </w:rPr>
        <w:t>scrolling text</w:t>
      </w:r>
      <w:r w:rsidR="008F198F" w:rsidRPr="0053129D">
        <w:rPr>
          <w:rFonts w:eastAsia="MS Mincho" w:cs="Calibri"/>
          <w:color w:val="000000"/>
        </w:rPr>
        <w:t xml:space="preserve">. </w:t>
      </w:r>
    </w:p>
    <w:p w:rsidR="00BE36E6" w:rsidRDefault="00A67352" w:rsidP="00BE2D3B">
      <w:pPr>
        <w:spacing w:after="0" w:line="480" w:lineRule="auto"/>
        <w:jc w:val="both"/>
        <w:rPr>
          <w:rFonts w:eastAsia="MS Mincho" w:cs="Calibri"/>
          <w:color w:val="000000"/>
        </w:rPr>
      </w:pPr>
      <w:r w:rsidRPr="003A2AB0">
        <w:rPr>
          <w:rFonts w:eastAsia="MS Mincho" w:cs="Calibri"/>
          <w:noProof/>
          <w:color w:val="000000"/>
          <w:lang w:val="en-US"/>
        </w:rPr>
        <w:lastRenderedPageBreak/>
        <w:drawing>
          <wp:inline distT="0" distB="0" distL="0" distR="0">
            <wp:extent cx="5943600" cy="2971800"/>
            <wp:effectExtent l="0" t="0" r="0" b="0"/>
            <wp:docPr id="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943600" cy="2971800"/>
                    </a:xfrm>
                    <a:prstGeom prst="rect">
                      <a:avLst/>
                    </a:prstGeom>
                    <a:noFill/>
                    <a:ln>
                      <a:noFill/>
                    </a:ln>
                  </pic:spPr>
                </pic:pic>
              </a:graphicData>
            </a:graphic>
          </wp:inline>
        </w:drawing>
      </w:r>
    </w:p>
    <w:p w:rsidR="00BE2D3B" w:rsidRPr="0053129D" w:rsidRDefault="00BE2D3B" w:rsidP="00BE2D3B">
      <w:pPr>
        <w:spacing w:after="0" w:line="480" w:lineRule="auto"/>
        <w:jc w:val="both"/>
        <w:rPr>
          <w:rFonts w:eastAsia="MS Mincho" w:cs="Calibri"/>
          <w:bCs/>
          <w:color w:val="000000"/>
        </w:rPr>
      </w:pPr>
      <w:r w:rsidRPr="0053129D">
        <w:rPr>
          <w:rFonts w:eastAsia="MS Mincho" w:cs="Calibri"/>
          <w:b/>
          <w:bCs/>
          <w:color w:val="000000"/>
        </w:rPr>
        <w:t xml:space="preserve">Figure </w:t>
      </w:r>
      <w:r w:rsidRPr="0053129D">
        <w:rPr>
          <w:rFonts w:eastAsia="MS Mincho" w:cs="Calibri"/>
          <w:b/>
          <w:bCs/>
          <w:color w:val="000000"/>
        </w:rPr>
        <w:fldChar w:fldCharType="begin"/>
      </w:r>
      <w:r w:rsidRPr="0053129D">
        <w:rPr>
          <w:rFonts w:eastAsia="MS Mincho" w:cs="Calibri"/>
          <w:b/>
          <w:bCs/>
          <w:color w:val="000000"/>
        </w:rPr>
        <w:instrText xml:space="preserve"> SEQ Figure \* ARABIC </w:instrText>
      </w:r>
      <w:r w:rsidRPr="0053129D">
        <w:rPr>
          <w:rFonts w:eastAsia="MS Mincho" w:cs="Calibri"/>
          <w:b/>
          <w:bCs/>
          <w:color w:val="000000"/>
        </w:rPr>
        <w:fldChar w:fldCharType="separate"/>
      </w:r>
      <w:r w:rsidRPr="0053129D">
        <w:rPr>
          <w:rFonts w:eastAsia="MS Mincho" w:cs="Calibri"/>
          <w:b/>
          <w:bCs/>
          <w:noProof/>
          <w:color w:val="000000"/>
        </w:rPr>
        <w:t>3</w:t>
      </w:r>
      <w:r w:rsidRPr="0053129D">
        <w:rPr>
          <w:rFonts w:eastAsia="MS Mincho" w:cs="Calibri"/>
          <w:b/>
          <w:bCs/>
          <w:noProof/>
          <w:color w:val="000000"/>
        </w:rPr>
        <w:fldChar w:fldCharType="end"/>
      </w:r>
      <w:r w:rsidRPr="0053129D">
        <w:rPr>
          <w:rFonts w:eastAsia="MS Mincho" w:cs="Calibri"/>
          <w:b/>
          <w:bCs/>
          <w:color w:val="000000"/>
        </w:rPr>
        <w:t>.</w:t>
      </w:r>
      <w:r w:rsidRPr="0053129D">
        <w:rPr>
          <w:rFonts w:eastAsia="MS Mincho" w:cs="Calibri"/>
          <w:bCs/>
          <w:color w:val="000000"/>
        </w:rPr>
        <w:t xml:space="preserve"> </w:t>
      </w:r>
      <w:r w:rsidRPr="0053129D">
        <w:rPr>
          <w:rFonts w:eastAsia="MS Mincho" w:cs="Calibri"/>
          <w:bCs/>
          <w:i/>
          <w:color w:val="000000"/>
        </w:rPr>
        <w:t xml:space="preserve">Average number of reading errors made per sentence for inter-word spacing of one, two or three characters in Experiment 1 (panel a) and Experiment 2 (panel b). Individual dots show individual each participant’s performance, and the subdivided box shows group mean and 95% confidence intervals. </w:t>
      </w:r>
      <w:r w:rsidRPr="0053129D">
        <w:rPr>
          <w:rFonts w:eastAsia="MS Mincho" w:cs="Calibri"/>
          <w:bCs/>
          <w:color w:val="000000"/>
        </w:rPr>
        <w:t xml:space="preserve"> </w:t>
      </w:r>
      <w:bookmarkStart w:id="5" w:name="_Ref324501814"/>
      <w:bookmarkStart w:id="6" w:name="_Toc313529381"/>
      <w:bookmarkStart w:id="7" w:name="_Toc319590814"/>
      <w:bookmarkStart w:id="8" w:name="_Toc324519646"/>
    </w:p>
    <w:bookmarkEnd w:id="5"/>
    <w:bookmarkEnd w:id="6"/>
    <w:bookmarkEnd w:id="7"/>
    <w:bookmarkEnd w:id="8"/>
    <w:p w:rsidR="002538F8" w:rsidRPr="0053129D" w:rsidRDefault="002538F8" w:rsidP="00FD428F">
      <w:pPr>
        <w:keepNext/>
        <w:keepLines/>
        <w:spacing w:before="200" w:after="0" w:line="480" w:lineRule="auto"/>
        <w:jc w:val="both"/>
        <w:outlineLvl w:val="3"/>
        <w:rPr>
          <w:rFonts w:eastAsia="MS Gothic" w:cs="Calibri"/>
          <w:bCs/>
          <w:i/>
          <w:iCs/>
          <w:color w:val="000000"/>
        </w:rPr>
      </w:pPr>
      <w:r w:rsidRPr="0053129D">
        <w:rPr>
          <w:rFonts w:eastAsia="MS Gothic" w:cs="Calibri"/>
          <w:bCs/>
          <w:i/>
          <w:iCs/>
          <w:color w:val="000000"/>
        </w:rPr>
        <w:t>Memory</w:t>
      </w:r>
    </w:p>
    <w:p w:rsidR="007A3887" w:rsidRPr="0053129D" w:rsidRDefault="002538F8" w:rsidP="008D31B6">
      <w:pPr>
        <w:spacing w:after="0" w:line="480" w:lineRule="auto"/>
        <w:ind w:firstLine="720"/>
        <w:jc w:val="both"/>
        <w:rPr>
          <w:rFonts w:eastAsia="MS Mincho" w:cs="Calibri"/>
          <w:color w:val="000000"/>
        </w:rPr>
      </w:pPr>
      <w:r w:rsidRPr="0053129D">
        <w:rPr>
          <w:rFonts w:eastAsia="MS Mincho" w:cs="Calibri"/>
          <w:color w:val="000000"/>
        </w:rPr>
        <w:t xml:space="preserve">Memory was defined as the proportion of sentences correctly recalled </w:t>
      </w:r>
      <w:r w:rsidR="001314CD" w:rsidRPr="0053129D">
        <w:rPr>
          <w:rFonts w:eastAsia="MS Mincho" w:cs="Calibri"/>
          <w:color w:val="000000"/>
        </w:rPr>
        <w:t>at the end of each trial</w:t>
      </w:r>
      <w:r w:rsidRPr="0053129D">
        <w:rPr>
          <w:rFonts w:eastAsia="MS Mincho" w:cs="Calibri"/>
          <w:color w:val="000000"/>
        </w:rPr>
        <w:t>. Averaged across all conditions and all participants, the proportion of sentences correctly recalled was 73.53%</w:t>
      </w:r>
      <w:r w:rsidR="0000660A" w:rsidRPr="0053129D">
        <w:rPr>
          <w:rFonts w:eastAsia="MS Mincho" w:cs="Calibri"/>
          <w:color w:val="000000"/>
        </w:rPr>
        <w:t xml:space="preserve"> in Experiment 1 and </w:t>
      </w:r>
      <w:r w:rsidR="00D72248" w:rsidRPr="0053129D">
        <w:rPr>
          <w:rFonts w:eastAsia="MS Mincho" w:cs="Calibri"/>
          <w:color w:val="000000"/>
        </w:rPr>
        <w:t>80.75%</w:t>
      </w:r>
      <w:r w:rsidR="0000660A" w:rsidRPr="0053129D">
        <w:rPr>
          <w:rFonts w:eastAsia="MS Mincho" w:cs="Calibri"/>
          <w:color w:val="000000"/>
        </w:rPr>
        <w:t xml:space="preserve"> in Experiment 2</w:t>
      </w:r>
      <w:r w:rsidRPr="0053129D">
        <w:rPr>
          <w:rFonts w:eastAsia="MS Mincho" w:cs="Calibri"/>
          <w:color w:val="000000"/>
        </w:rPr>
        <w:t xml:space="preserve">. </w:t>
      </w:r>
      <w:r w:rsidR="0000660A" w:rsidRPr="0053129D">
        <w:rPr>
          <w:rFonts w:eastAsia="MS Mincho" w:cs="Calibri"/>
          <w:color w:val="000000"/>
        </w:rPr>
        <w:t>In Experiment 1,</w:t>
      </w:r>
      <w:r w:rsidRPr="0053129D">
        <w:rPr>
          <w:rFonts w:eastAsia="MS Mincho" w:cs="Calibri"/>
          <w:color w:val="000000"/>
        </w:rPr>
        <w:t xml:space="preserve"> 48.33% (SD 34.86) of sentences were correctly recalled</w:t>
      </w:r>
      <w:r w:rsidR="0000660A" w:rsidRPr="0053129D">
        <w:rPr>
          <w:rFonts w:eastAsia="MS Mincho" w:cs="Calibri"/>
          <w:color w:val="000000"/>
        </w:rPr>
        <w:t xml:space="preserve"> with single-character inter-word spacing</w:t>
      </w:r>
      <w:r w:rsidRPr="0053129D">
        <w:rPr>
          <w:rFonts w:eastAsia="MS Mincho" w:cs="Calibri"/>
          <w:color w:val="000000"/>
        </w:rPr>
        <w:t>. This compares with 80.58% (SD 24.43) for double-</w:t>
      </w:r>
      <w:r w:rsidR="003C54A5" w:rsidRPr="0053129D">
        <w:rPr>
          <w:rFonts w:eastAsia="MS Mincho" w:cs="Calibri"/>
          <w:color w:val="000000"/>
        </w:rPr>
        <w:t>character</w:t>
      </w:r>
      <w:r w:rsidRPr="0053129D">
        <w:rPr>
          <w:rFonts w:eastAsia="MS Mincho" w:cs="Calibri"/>
          <w:color w:val="000000"/>
        </w:rPr>
        <w:t xml:space="preserve"> and 91.67% (SD 19.46) for triple-character spacing. </w:t>
      </w:r>
      <w:r w:rsidR="0000660A" w:rsidRPr="0053129D">
        <w:rPr>
          <w:rFonts w:eastAsia="MS Mincho" w:cs="Calibri"/>
          <w:color w:val="000000"/>
        </w:rPr>
        <w:t xml:space="preserve">In Experiment 2, </w:t>
      </w:r>
      <w:r w:rsidR="0035782E" w:rsidRPr="0053129D">
        <w:rPr>
          <w:rFonts w:eastAsia="MS Mincho" w:cs="Calibri"/>
          <w:color w:val="000000"/>
        </w:rPr>
        <w:t>memory</w:t>
      </w:r>
      <w:r w:rsidR="0000660A" w:rsidRPr="0053129D">
        <w:rPr>
          <w:rFonts w:eastAsia="MS Mincho" w:cs="Calibri"/>
          <w:color w:val="000000"/>
        </w:rPr>
        <w:t xml:space="preserve"> scores across spacing conditions were </w:t>
      </w:r>
      <w:r w:rsidR="00D72248" w:rsidRPr="0053129D">
        <w:rPr>
          <w:rFonts w:eastAsia="MS Mincho" w:cs="Calibri"/>
          <w:color w:val="000000"/>
        </w:rPr>
        <w:t xml:space="preserve">75.91% (SD 5.74) </w:t>
      </w:r>
      <w:r w:rsidR="0000660A" w:rsidRPr="0053129D">
        <w:rPr>
          <w:rFonts w:eastAsia="MS Mincho" w:cs="Calibri"/>
          <w:color w:val="000000"/>
        </w:rPr>
        <w:t xml:space="preserve">for single-character spacing, </w:t>
      </w:r>
      <w:r w:rsidR="00D72248" w:rsidRPr="0053129D">
        <w:rPr>
          <w:rFonts w:eastAsia="MS Mincho" w:cs="Calibri"/>
          <w:color w:val="000000"/>
        </w:rPr>
        <w:t xml:space="preserve">80.89% (SD 5.31) </w:t>
      </w:r>
      <w:r w:rsidR="0000660A" w:rsidRPr="0053129D">
        <w:rPr>
          <w:rFonts w:eastAsia="MS Mincho" w:cs="Calibri"/>
          <w:color w:val="000000"/>
        </w:rPr>
        <w:t xml:space="preserve">for double-character spacing, and </w:t>
      </w:r>
      <w:r w:rsidR="00D72248" w:rsidRPr="0053129D">
        <w:rPr>
          <w:rFonts w:eastAsia="MS Mincho" w:cs="Calibri"/>
          <w:color w:val="000000"/>
        </w:rPr>
        <w:t xml:space="preserve">85.44% (SD 4.93) </w:t>
      </w:r>
      <w:r w:rsidR="0000660A" w:rsidRPr="0053129D">
        <w:rPr>
          <w:rFonts w:eastAsia="MS Mincho" w:cs="Calibri"/>
          <w:color w:val="000000"/>
        </w:rPr>
        <w:t>for triple-character spacing.</w:t>
      </w:r>
      <w:r w:rsidR="00CF191D" w:rsidRPr="0053129D">
        <w:rPr>
          <w:rFonts w:eastAsia="MS Mincho" w:cs="Calibri"/>
          <w:color w:val="000000"/>
        </w:rPr>
        <w:t xml:space="preserve"> As for reading accuracy, t</w:t>
      </w:r>
      <w:r w:rsidRPr="0053129D">
        <w:rPr>
          <w:rFonts w:eastAsia="MS Mincho" w:cs="Calibri"/>
          <w:color w:val="000000"/>
        </w:rPr>
        <w:t>here was an effect of spacing condition on recall</w:t>
      </w:r>
      <w:r w:rsidR="00CF191D" w:rsidRPr="0053129D">
        <w:rPr>
          <w:rFonts w:eastAsia="MS Mincho" w:cs="Calibri"/>
          <w:color w:val="000000"/>
        </w:rPr>
        <w:t xml:space="preserve"> in both Experiment 1</w:t>
      </w:r>
      <w:r w:rsidRPr="0053129D">
        <w:rPr>
          <w:rFonts w:eastAsia="MS Mincho" w:cs="Calibri"/>
          <w:color w:val="000000"/>
        </w:rPr>
        <w:t xml:space="preserve"> </w:t>
      </w:r>
      <w:r w:rsidR="00BD0A77" w:rsidRPr="0053129D">
        <w:rPr>
          <w:rFonts w:eastAsia="MS Mincho" w:cs="Calibri"/>
          <w:color w:val="000000"/>
        </w:rPr>
        <w:t>(</w:t>
      </w:r>
      <w:r w:rsidRPr="0053129D">
        <w:rPr>
          <w:rFonts w:eastAsia="MS Mincho" w:cs="Calibri"/>
          <w:i/>
          <w:color w:val="000000"/>
        </w:rPr>
        <w:t>F</w:t>
      </w:r>
      <w:r w:rsidRPr="0053129D">
        <w:rPr>
          <w:rFonts w:eastAsia="MS Mincho" w:cs="Calibri"/>
          <w:color w:val="000000"/>
          <w:vertAlign w:val="subscript"/>
        </w:rPr>
        <w:t>2, 22</w:t>
      </w:r>
      <w:r w:rsidRPr="0053129D">
        <w:rPr>
          <w:rFonts w:eastAsia="MS Mincho" w:cs="Calibri"/>
          <w:color w:val="000000"/>
        </w:rPr>
        <w:t xml:space="preserve"> =13.30, </w:t>
      </w:r>
      <w:r w:rsidR="00F948D5" w:rsidRPr="0053129D">
        <w:rPr>
          <w:rFonts w:eastAsia="MS Mincho" w:cs="Calibri"/>
          <w:i/>
          <w:color w:val="000000"/>
        </w:rPr>
        <w:t>P</w:t>
      </w:r>
      <w:r w:rsidRPr="0053129D">
        <w:rPr>
          <w:rFonts w:eastAsia="MS Mincho" w:cs="Calibri"/>
          <w:color w:val="000000"/>
        </w:rPr>
        <w:t xml:space="preserve"> &lt; .001, </w:t>
      </w:r>
      <w:r w:rsidRPr="0053129D">
        <w:rPr>
          <w:rFonts w:eastAsia="MS Mincho" w:cs="Calibri"/>
          <w:color w:val="000000"/>
        </w:rPr>
        <w:sym w:font="Symbol" w:char="F068"/>
      </w:r>
      <w:r w:rsidRPr="0053129D">
        <w:rPr>
          <w:rFonts w:eastAsia="MS Mincho" w:cs="Calibri"/>
          <w:color w:val="000000"/>
          <w:vertAlign w:val="subscript"/>
        </w:rPr>
        <w:t>G</w:t>
      </w:r>
      <w:r w:rsidRPr="0053129D">
        <w:rPr>
          <w:rFonts w:eastAsia="MS Mincho" w:cs="Calibri"/>
          <w:color w:val="000000"/>
          <w:vertAlign w:val="superscript"/>
        </w:rPr>
        <w:t xml:space="preserve">2 </w:t>
      </w:r>
      <w:r w:rsidRPr="0053129D">
        <w:rPr>
          <w:rFonts w:eastAsia="MS Mincho" w:cs="Calibri"/>
          <w:color w:val="000000"/>
        </w:rPr>
        <w:t>= 0.34)</w:t>
      </w:r>
      <w:r w:rsidR="00CF191D" w:rsidRPr="0053129D">
        <w:rPr>
          <w:rFonts w:eastAsia="MS Mincho" w:cs="Calibri"/>
          <w:color w:val="000000"/>
        </w:rPr>
        <w:t xml:space="preserve"> and Experiment 2 (</w:t>
      </w:r>
      <w:r w:rsidR="001E5ED8" w:rsidRPr="0053129D">
        <w:rPr>
          <w:rFonts w:eastAsia="MS Mincho" w:cs="Calibri"/>
          <w:i/>
          <w:color w:val="000000"/>
        </w:rPr>
        <w:t>F</w:t>
      </w:r>
      <w:r w:rsidR="001E5ED8" w:rsidRPr="0053129D">
        <w:rPr>
          <w:rFonts w:eastAsia="MS Mincho" w:cs="Calibri"/>
          <w:color w:val="000000"/>
          <w:vertAlign w:val="subscript"/>
        </w:rPr>
        <w:t>2, 22</w:t>
      </w:r>
      <w:r w:rsidR="001E5ED8" w:rsidRPr="0053129D">
        <w:rPr>
          <w:rFonts w:eastAsia="MS Mincho" w:cs="Calibri"/>
          <w:color w:val="000000"/>
        </w:rPr>
        <w:t xml:space="preserve"> =11.98, </w:t>
      </w:r>
      <w:r w:rsidR="00F948D5" w:rsidRPr="0053129D">
        <w:rPr>
          <w:rFonts w:eastAsia="MS Mincho" w:cs="Calibri"/>
          <w:i/>
          <w:color w:val="000000"/>
        </w:rPr>
        <w:t>P</w:t>
      </w:r>
      <w:r w:rsidR="001E5ED8" w:rsidRPr="0053129D">
        <w:rPr>
          <w:rFonts w:eastAsia="MS Mincho" w:cs="Calibri"/>
          <w:color w:val="000000"/>
        </w:rPr>
        <w:t xml:space="preserve"> &lt; .001, </w:t>
      </w:r>
      <w:r w:rsidR="001E5ED8" w:rsidRPr="0053129D">
        <w:rPr>
          <w:rFonts w:eastAsia="MS Mincho" w:cs="Calibri"/>
          <w:color w:val="000000"/>
        </w:rPr>
        <w:sym w:font="Symbol" w:char="F068"/>
      </w:r>
      <w:r w:rsidR="001E5ED8" w:rsidRPr="0053129D">
        <w:rPr>
          <w:rFonts w:eastAsia="MS Mincho" w:cs="Calibri"/>
          <w:color w:val="000000"/>
          <w:vertAlign w:val="subscript"/>
        </w:rPr>
        <w:t>G</w:t>
      </w:r>
      <w:r w:rsidR="001E5ED8" w:rsidRPr="0053129D">
        <w:rPr>
          <w:rFonts w:eastAsia="MS Mincho" w:cs="Calibri"/>
          <w:color w:val="000000"/>
          <w:vertAlign w:val="superscript"/>
        </w:rPr>
        <w:t xml:space="preserve">2 </w:t>
      </w:r>
      <w:r w:rsidR="001E5ED8" w:rsidRPr="0053129D">
        <w:rPr>
          <w:rFonts w:eastAsia="MS Mincho" w:cs="Calibri"/>
          <w:color w:val="000000"/>
        </w:rPr>
        <w:t>= 0.37</w:t>
      </w:r>
      <w:r w:rsidR="00CF191D" w:rsidRPr="0053129D">
        <w:rPr>
          <w:rFonts w:eastAsia="MS Mincho" w:cs="Calibri"/>
          <w:color w:val="000000"/>
        </w:rPr>
        <w:t>)</w:t>
      </w:r>
      <w:r w:rsidR="002266A1" w:rsidRPr="0053129D">
        <w:rPr>
          <w:rFonts w:eastAsia="MS Mincho" w:cs="Calibri"/>
          <w:color w:val="000000"/>
        </w:rPr>
        <w:t xml:space="preserve">. </w:t>
      </w:r>
      <w:r w:rsidR="00F952C1" w:rsidRPr="0053129D">
        <w:rPr>
          <w:rFonts w:eastAsia="MS Mincho" w:cs="Calibri"/>
          <w:color w:val="000000"/>
        </w:rPr>
        <w:t>For Experiment 1, pairwise comparisons revealed significantly greater recall for both double- (P &lt; .01, d = 1.07) and triple-character (P &lt; .001, d = 1.53) inter-</w:t>
      </w:r>
      <w:r w:rsidR="00F952C1" w:rsidRPr="0053129D">
        <w:rPr>
          <w:rFonts w:eastAsia="MS Mincho" w:cs="Calibri"/>
          <w:color w:val="000000"/>
        </w:rPr>
        <w:lastRenderedPageBreak/>
        <w:t>word spacing compared with single-character spacing</w:t>
      </w:r>
      <w:r w:rsidR="00E672D8" w:rsidRPr="0053129D">
        <w:rPr>
          <w:rFonts w:eastAsia="MS Mincho" w:cs="Calibri"/>
          <w:color w:val="000000"/>
        </w:rPr>
        <w:t xml:space="preserve"> (Figure 4a)</w:t>
      </w:r>
      <w:r w:rsidR="00F952C1" w:rsidRPr="0053129D">
        <w:rPr>
          <w:rFonts w:eastAsia="MS Mincho" w:cs="Calibri"/>
          <w:color w:val="000000"/>
        </w:rPr>
        <w:t xml:space="preserve">. For Experiment 2, pairwise comparisons revealed greater recall </w:t>
      </w:r>
      <w:r w:rsidR="00E672D8" w:rsidRPr="0053129D">
        <w:rPr>
          <w:rFonts w:eastAsia="MS Mincho" w:cs="Calibri"/>
          <w:color w:val="000000"/>
        </w:rPr>
        <w:t xml:space="preserve">for </w:t>
      </w:r>
      <w:r w:rsidR="00F952C1" w:rsidRPr="0053129D">
        <w:rPr>
          <w:rFonts w:eastAsia="MS Mincho" w:cs="Calibri"/>
          <w:color w:val="000000"/>
        </w:rPr>
        <w:t>triple-</w:t>
      </w:r>
      <w:r w:rsidR="00E672D8" w:rsidRPr="0053129D">
        <w:rPr>
          <w:rFonts w:eastAsia="MS Mincho" w:cs="Calibri"/>
          <w:color w:val="000000"/>
        </w:rPr>
        <w:t xml:space="preserve">character </w:t>
      </w:r>
      <w:r w:rsidR="00F952C1" w:rsidRPr="0053129D">
        <w:rPr>
          <w:rFonts w:eastAsia="MS Mincho" w:cs="Calibri"/>
          <w:color w:val="000000"/>
        </w:rPr>
        <w:t>compared with single-character spacing (P &lt; .001, d = 1.78)</w:t>
      </w:r>
      <w:r w:rsidR="00E672D8" w:rsidRPr="0053129D">
        <w:rPr>
          <w:rFonts w:eastAsia="MS Mincho" w:cs="Calibri"/>
          <w:color w:val="000000"/>
        </w:rPr>
        <w:t xml:space="preserve"> alone (Figure 4b)</w:t>
      </w:r>
      <w:r w:rsidR="00F952C1" w:rsidRPr="0053129D">
        <w:rPr>
          <w:rFonts w:eastAsia="MS Mincho" w:cs="Calibri"/>
          <w:color w:val="000000"/>
        </w:rPr>
        <w:t>.</w:t>
      </w:r>
      <w:r w:rsidR="00E672D8" w:rsidRPr="0053129D">
        <w:rPr>
          <w:rFonts w:eastAsia="MS Mincho" w:cs="Calibri"/>
          <w:color w:val="000000"/>
        </w:rPr>
        <w:t xml:space="preserve"> Note that t</w:t>
      </w:r>
      <w:r w:rsidR="008A7719" w:rsidRPr="0053129D">
        <w:rPr>
          <w:rFonts w:eastAsia="MS Mincho" w:cs="Calibri"/>
          <w:color w:val="000000"/>
        </w:rPr>
        <w:t xml:space="preserve">here were numerical trends in Experiment 2 towards better recall with triple- </w:t>
      </w:r>
      <w:r w:rsidR="00C542EA" w:rsidRPr="0053129D">
        <w:rPr>
          <w:rFonts w:eastAsia="MS Mincho" w:cs="Calibri"/>
          <w:color w:val="000000"/>
        </w:rPr>
        <w:t xml:space="preserve">compared with </w:t>
      </w:r>
      <w:r w:rsidR="008A7719" w:rsidRPr="0053129D">
        <w:rPr>
          <w:rFonts w:eastAsia="MS Mincho" w:cs="Calibri"/>
          <w:color w:val="000000"/>
        </w:rPr>
        <w:t>double-character spacing</w:t>
      </w:r>
      <w:r w:rsidR="00C542EA" w:rsidRPr="0053129D">
        <w:rPr>
          <w:rFonts w:eastAsia="MS Mincho" w:cs="Calibri"/>
          <w:color w:val="000000"/>
        </w:rPr>
        <w:t>,</w:t>
      </w:r>
      <w:r w:rsidR="008A7719" w:rsidRPr="0053129D">
        <w:rPr>
          <w:rFonts w:eastAsia="MS Mincho" w:cs="Calibri"/>
          <w:color w:val="000000"/>
        </w:rPr>
        <w:t xml:space="preserve"> and </w:t>
      </w:r>
      <w:r w:rsidR="00C542EA" w:rsidRPr="0053129D">
        <w:rPr>
          <w:rFonts w:eastAsia="MS Mincho" w:cs="Calibri"/>
          <w:color w:val="000000"/>
        </w:rPr>
        <w:t xml:space="preserve">with </w:t>
      </w:r>
      <w:r w:rsidR="008A7719" w:rsidRPr="0053129D">
        <w:rPr>
          <w:rFonts w:eastAsia="MS Mincho" w:cs="Calibri"/>
          <w:color w:val="000000"/>
        </w:rPr>
        <w:t>double-</w:t>
      </w:r>
      <w:r w:rsidR="00C542EA" w:rsidRPr="0053129D">
        <w:rPr>
          <w:rFonts w:eastAsia="MS Mincho" w:cs="Calibri"/>
          <w:color w:val="000000"/>
        </w:rPr>
        <w:t xml:space="preserve"> compared with</w:t>
      </w:r>
      <w:r w:rsidR="008A7719" w:rsidRPr="0053129D">
        <w:rPr>
          <w:rFonts w:eastAsia="MS Mincho" w:cs="Calibri"/>
          <w:color w:val="000000"/>
        </w:rPr>
        <w:t xml:space="preserve"> single-character spacing, but these comparisons did not reach statistical significance (double vs. triple </w:t>
      </w:r>
      <w:r w:rsidR="00F948D5" w:rsidRPr="0053129D">
        <w:rPr>
          <w:rFonts w:eastAsia="MS Mincho" w:cs="Calibri"/>
          <w:i/>
          <w:color w:val="000000"/>
        </w:rPr>
        <w:t>P</w:t>
      </w:r>
      <w:r w:rsidR="008A7719" w:rsidRPr="0053129D">
        <w:rPr>
          <w:rFonts w:eastAsia="MS Mincho" w:cs="Calibri"/>
          <w:color w:val="000000"/>
        </w:rPr>
        <w:t xml:space="preserve"> = .13, </w:t>
      </w:r>
      <w:r w:rsidR="008A7719" w:rsidRPr="0053129D">
        <w:rPr>
          <w:rFonts w:eastAsia="MS Mincho" w:cs="Calibri"/>
          <w:i/>
          <w:color w:val="000000"/>
        </w:rPr>
        <w:t>d</w:t>
      </w:r>
      <w:r w:rsidR="008A7719" w:rsidRPr="0053129D">
        <w:rPr>
          <w:rFonts w:eastAsia="MS Mincho" w:cs="Calibri"/>
          <w:color w:val="000000"/>
        </w:rPr>
        <w:t xml:space="preserve"> = 0.89; single vs. double </w:t>
      </w:r>
      <w:r w:rsidR="00F948D5" w:rsidRPr="0053129D">
        <w:rPr>
          <w:rFonts w:eastAsia="MS Mincho" w:cs="Calibri"/>
          <w:i/>
          <w:color w:val="000000"/>
        </w:rPr>
        <w:t>P</w:t>
      </w:r>
      <w:r w:rsidR="008A7719" w:rsidRPr="0053129D">
        <w:rPr>
          <w:rFonts w:eastAsia="MS Mincho" w:cs="Calibri"/>
          <w:color w:val="000000"/>
        </w:rPr>
        <w:t xml:space="preserve"> = .09, </w:t>
      </w:r>
      <w:r w:rsidR="008A7719" w:rsidRPr="0053129D">
        <w:rPr>
          <w:rFonts w:eastAsia="MS Mincho" w:cs="Calibri"/>
          <w:i/>
          <w:color w:val="000000"/>
        </w:rPr>
        <w:t xml:space="preserve">d </w:t>
      </w:r>
      <w:r w:rsidR="008A7719" w:rsidRPr="0053129D">
        <w:rPr>
          <w:rFonts w:eastAsia="MS Mincho" w:cs="Calibri"/>
          <w:color w:val="000000"/>
        </w:rPr>
        <w:t xml:space="preserve"> = 0.90)</w:t>
      </w:r>
      <w:r w:rsidR="002266A1" w:rsidRPr="0053129D">
        <w:rPr>
          <w:rFonts w:eastAsia="MS Mincho" w:cs="Calibri"/>
          <w:color w:val="000000"/>
        </w:rPr>
        <w:t xml:space="preserve">. </w:t>
      </w:r>
      <w:r w:rsidR="007A3887" w:rsidRPr="0053129D">
        <w:rPr>
          <w:rFonts w:eastAsia="MS Mincho" w:cs="Calibri"/>
          <w:color w:val="000000"/>
        </w:rPr>
        <w:t xml:space="preserve">In summary, both experiments show that, when reading scrolling text, increasing inter-word spacing from one to three characters significantly increases the proportion of sentences correctly recalled. </w:t>
      </w:r>
    </w:p>
    <w:p w:rsidR="00C853EB" w:rsidRDefault="00A67352" w:rsidP="00BE2D3B">
      <w:pPr>
        <w:spacing w:after="0" w:line="480" w:lineRule="auto"/>
        <w:jc w:val="both"/>
        <w:rPr>
          <w:rFonts w:eastAsia="MS Mincho" w:cs="Calibri"/>
          <w:color w:val="000000"/>
        </w:rPr>
      </w:pPr>
      <w:r w:rsidRPr="003A2AB0">
        <w:rPr>
          <w:rFonts w:eastAsia="MS Mincho" w:cs="Calibri"/>
          <w:noProof/>
          <w:color w:val="000000"/>
          <w:lang w:val="en-US"/>
        </w:rPr>
        <w:drawing>
          <wp:inline distT="0" distB="0" distL="0" distR="0">
            <wp:extent cx="5943600" cy="2971800"/>
            <wp:effectExtent l="0" t="0" r="0" b="0"/>
            <wp:docPr id="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943600" cy="2971800"/>
                    </a:xfrm>
                    <a:prstGeom prst="rect">
                      <a:avLst/>
                    </a:prstGeom>
                    <a:noFill/>
                    <a:ln>
                      <a:noFill/>
                    </a:ln>
                  </pic:spPr>
                </pic:pic>
              </a:graphicData>
            </a:graphic>
          </wp:inline>
        </w:drawing>
      </w:r>
    </w:p>
    <w:p w:rsidR="00BE2D3B" w:rsidRPr="0053129D" w:rsidRDefault="00BE2D3B" w:rsidP="00BE2D3B">
      <w:pPr>
        <w:spacing w:after="0" w:line="480" w:lineRule="auto"/>
        <w:jc w:val="both"/>
        <w:rPr>
          <w:rFonts w:eastAsia="MS Mincho" w:cs="Calibri"/>
          <w:bCs/>
          <w:i/>
          <w:color w:val="000000"/>
        </w:rPr>
      </w:pPr>
      <w:r w:rsidRPr="0053129D">
        <w:rPr>
          <w:rFonts w:eastAsia="MS Mincho" w:cs="Calibri"/>
          <w:b/>
          <w:bCs/>
          <w:color w:val="000000"/>
        </w:rPr>
        <w:t>Figure 4</w:t>
      </w:r>
      <w:r w:rsidRPr="0053129D">
        <w:rPr>
          <w:rFonts w:eastAsia="MS Mincho" w:cs="Calibri"/>
          <w:bCs/>
          <w:color w:val="000000"/>
        </w:rPr>
        <w:t xml:space="preserve">. </w:t>
      </w:r>
      <w:r w:rsidRPr="0053129D">
        <w:rPr>
          <w:rFonts w:eastAsia="MS Mincho" w:cs="Calibri"/>
          <w:bCs/>
          <w:i/>
          <w:color w:val="000000"/>
        </w:rPr>
        <w:t xml:space="preserve">Percentage of sentences correctly recalled, averaged across all participants for single-, double- and triple-character inter-word spaces in Experiment 1 (panel a) and Experiment 2 (panel b). Individual dots show each participant’s performance, and the subdivided box shows group mean and 95% confidence intervals. Note that three participants failed to report any sentences correctly in Expt. 1 (single spacing condition). This result is unlikely to reflect a lack of familiarity with the task, as it was the first set of trials for only one of the three non-scoring participants.  </w:t>
      </w:r>
    </w:p>
    <w:p w:rsidR="002538F8" w:rsidRPr="0053129D" w:rsidRDefault="002538F8" w:rsidP="00FD428F">
      <w:pPr>
        <w:spacing w:after="0" w:line="480" w:lineRule="auto"/>
        <w:jc w:val="both"/>
        <w:rPr>
          <w:rFonts w:eastAsia="MS Gothic" w:cs="Calibri"/>
          <w:bCs/>
          <w:i/>
          <w:iCs/>
          <w:color w:val="000000"/>
        </w:rPr>
      </w:pPr>
      <w:r w:rsidRPr="0053129D">
        <w:rPr>
          <w:rFonts w:eastAsia="MS Gothic" w:cs="Calibri"/>
          <w:bCs/>
          <w:i/>
          <w:iCs/>
          <w:color w:val="000000"/>
        </w:rPr>
        <w:t xml:space="preserve">Reading Speed </w:t>
      </w:r>
    </w:p>
    <w:p w:rsidR="00353F79" w:rsidRPr="0053129D" w:rsidRDefault="002538F8" w:rsidP="00FD428F">
      <w:pPr>
        <w:spacing w:after="0" w:line="480" w:lineRule="auto"/>
        <w:ind w:firstLine="720"/>
        <w:jc w:val="both"/>
        <w:rPr>
          <w:rFonts w:eastAsia="MS Mincho" w:cs="Calibri"/>
          <w:color w:val="000000"/>
        </w:rPr>
      </w:pPr>
      <w:r w:rsidRPr="0053129D">
        <w:rPr>
          <w:rFonts w:eastAsia="MS Mincho" w:cs="Calibri"/>
          <w:color w:val="000000"/>
        </w:rPr>
        <w:lastRenderedPageBreak/>
        <w:t xml:space="preserve">Reading speed </w:t>
      </w:r>
      <w:r w:rsidR="00C31BF2" w:rsidRPr="0053129D">
        <w:rPr>
          <w:rFonts w:eastAsia="MS Mincho" w:cs="Calibri"/>
          <w:color w:val="000000"/>
        </w:rPr>
        <w:t>is reported here</w:t>
      </w:r>
      <w:r w:rsidRPr="0053129D">
        <w:rPr>
          <w:rFonts w:eastAsia="MS Mincho" w:cs="Calibri"/>
          <w:color w:val="000000"/>
        </w:rPr>
        <w:t xml:space="preserve"> as the number of words read per minute (wpm)</w:t>
      </w:r>
      <w:r w:rsidR="00083724" w:rsidRPr="0053129D">
        <w:rPr>
          <w:rFonts w:eastAsia="MS Mincho" w:cs="Calibri"/>
          <w:color w:val="000000"/>
        </w:rPr>
        <w:t xml:space="preserve">, </w:t>
      </w:r>
      <w:r w:rsidR="00C31BF2" w:rsidRPr="0053129D">
        <w:rPr>
          <w:rFonts w:eastAsia="MS Mincho" w:cs="Calibri"/>
          <w:color w:val="000000"/>
        </w:rPr>
        <w:t>where the time taken to read each sentence was recorded as the temporal interval between screen sentence onset and the</w:t>
      </w:r>
      <w:r w:rsidR="00083724" w:rsidRPr="0053129D">
        <w:rPr>
          <w:rFonts w:eastAsia="MS Mincho" w:cs="Calibri"/>
          <w:color w:val="000000"/>
        </w:rPr>
        <w:t xml:space="preserve"> final vocalisation</w:t>
      </w:r>
      <w:r w:rsidR="00D4631A" w:rsidRPr="0053129D">
        <w:rPr>
          <w:rFonts w:eastAsia="MS Mincho" w:cs="Calibri"/>
          <w:color w:val="000000"/>
        </w:rPr>
        <w:t xml:space="preserve"> </w:t>
      </w:r>
      <w:r w:rsidR="002D5DDE" w:rsidRPr="0053129D">
        <w:rPr>
          <w:rFonts w:eastAsia="MS Mincho" w:cs="Calibri"/>
          <w:color w:val="000000"/>
        </w:rPr>
        <w:t xml:space="preserve">of </w:t>
      </w:r>
      <w:r w:rsidR="00D4631A" w:rsidRPr="0053129D">
        <w:rPr>
          <w:rFonts w:eastAsia="MS Mincho" w:cs="Calibri"/>
          <w:color w:val="000000"/>
        </w:rPr>
        <w:t xml:space="preserve">the </w:t>
      </w:r>
      <w:r w:rsidR="00C31BF2" w:rsidRPr="0053129D">
        <w:rPr>
          <w:rFonts w:eastAsia="MS Mincho" w:cs="Calibri"/>
          <w:color w:val="000000"/>
        </w:rPr>
        <w:t>sentence</w:t>
      </w:r>
      <w:r w:rsidRPr="0053129D">
        <w:rPr>
          <w:rFonts w:eastAsia="MS Mincho" w:cs="Calibri"/>
          <w:color w:val="000000"/>
        </w:rPr>
        <w:t xml:space="preserve">. </w:t>
      </w:r>
      <w:r w:rsidR="00A01868" w:rsidRPr="0053129D">
        <w:rPr>
          <w:rFonts w:eastAsia="MS Mincho" w:cs="Calibri"/>
          <w:color w:val="000000"/>
        </w:rPr>
        <w:t xml:space="preserve">Substantial differences </w:t>
      </w:r>
      <w:r w:rsidR="005873D2" w:rsidRPr="0053129D">
        <w:rPr>
          <w:rFonts w:eastAsia="MS Mincho" w:cs="Calibri"/>
          <w:color w:val="000000"/>
        </w:rPr>
        <w:t xml:space="preserve">between Experiments 1 and 2 </w:t>
      </w:r>
      <w:r w:rsidR="00A01868" w:rsidRPr="0053129D">
        <w:rPr>
          <w:rFonts w:eastAsia="MS Mincho" w:cs="Calibri"/>
          <w:color w:val="000000"/>
        </w:rPr>
        <w:t xml:space="preserve">were expected </w:t>
      </w:r>
      <w:r w:rsidR="005873D2" w:rsidRPr="0053129D">
        <w:rPr>
          <w:rFonts w:eastAsia="MS Mincho" w:cs="Calibri"/>
          <w:color w:val="000000"/>
        </w:rPr>
        <w:t xml:space="preserve">for </w:t>
      </w:r>
      <w:r w:rsidR="00A01868" w:rsidRPr="0053129D">
        <w:rPr>
          <w:rFonts w:eastAsia="MS Mincho" w:cs="Calibri"/>
          <w:color w:val="000000"/>
        </w:rPr>
        <w:t xml:space="preserve">this measure </w:t>
      </w:r>
      <w:r w:rsidR="002D5DDE" w:rsidRPr="0053129D">
        <w:rPr>
          <w:rFonts w:eastAsia="MS Mincho" w:cs="Calibri"/>
          <w:color w:val="000000"/>
        </w:rPr>
        <w:t>because of</w:t>
      </w:r>
      <w:r w:rsidR="00A01868" w:rsidRPr="0053129D">
        <w:rPr>
          <w:rFonts w:eastAsia="MS Mincho" w:cs="Calibri"/>
          <w:color w:val="000000"/>
        </w:rPr>
        <w:t xml:space="preserve"> the different ways in which text display speeds were set. In Experiment 1, the physical </w:t>
      </w:r>
      <w:r w:rsidR="005873D2" w:rsidRPr="0053129D">
        <w:rPr>
          <w:rFonts w:eastAsia="MS Mincho" w:cs="Calibri"/>
          <w:color w:val="000000"/>
        </w:rPr>
        <w:t xml:space="preserve">text display </w:t>
      </w:r>
      <w:r w:rsidR="00A01868" w:rsidRPr="0053129D">
        <w:rPr>
          <w:rFonts w:eastAsia="MS Mincho" w:cs="Calibri"/>
          <w:color w:val="000000"/>
        </w:rPr>
        <w:t>speed was matched across the three spacing conditions (to 6.7</w:t>
      </w:r>
      <w:r w:rsidR="00A01868" w:rsidRPr="0053129D">
        <w:rPr>
          <w:rFonts w:eastAsia="MS Mincho" w:cs="Calibri"/>
          <w:color w:val="000000"/>
          <w:vertAlign w:val="superscript"/>
        </w:rPr>
        <w:t>o</w:t>
      </w:r>
      <w:r w:rsidR="00A01868" w:rsidRPr="0053129D">
        <w:rPr>
          <w:rFonts w:eastAsia="MS Mincho" w:cs="Calibri"/>
          <w:color w:val="000000"/>
        </w:rPr>
        <w:t xml:space="preserve">/s), resulting in </w:t>
      </w:r>
      <w:r w:rsidR="002F73B4" w:rsidRPr="0053129D">
        <w:rPr>
          <w:rFonts w:eastAsia="MS Mincho" w:cs="Calibri"/>
          <w:color w:val="000000"/>
        </w:rPr>
        <w:t xml:space="preserve">effectively </w:t>
      </w:r>
      <w:r w:rsidR="005873D2" w:rsidRPr="0053129D">
        <w:rPr>
          <w:rFonts w:eastAsia="MS Mincho" w:cs="Calibri"/>
          <w:color w:val="000000"/>
        </w:rPr>
        <w:t xml:space="preserve">slower </w:t>
      </w:r>
      <w:r w:rsidR="00A01868" w:rsidRPr="0053129D">
        <w:rPr>
          <w:rFonts w:eastAsia="MS Mincho" w:cs="Calibri"/>
          <w:color w:val="000000"/>
        </w:rPr>
        <w:t xml:space="preserve">presentation speeds in words per minute </w:t>
      </w:r>
      <w:r w:rsidR="005873D2" w:rsidRPr="0053129D">
        <w:rPr>
          <w:rFonts w:eastAsia="MS Mincho" w:cs="Calibri"/>
          <w:color w:val="000000"/>
        </w:rPr>
        <w:t>for more widely spaced text</w:t>
      </w:r>
      <w:r w:rsidR="00A01868" w:rsidRPr="0053129D">
        <w:rPr>
          <w:rFonts w:eastAsia="MS Mincho" w:cs="Calibri"/>
          <w:color w:val="000000"/>
        </w:rPr>
        <w:t>. In Experiment 2</w:t>
      </w:r>
      <w:r w:rsidR="00A3558F" w:rsidRPr="0053129D">
        <w:rPr>
          <w:rFonts w:eastAsia="MS Mincho" w:cs="Calibri"/>
          <w:color w:val="000000"/>
        </w:rPr>
        <w:t>,</w:t>
      </w:r>
      <w:r w:rsidR="00A01868" w:rsidRPr="0053129D">
        <w:rPr>
          <w:rFonts w:eastAsia="MS Mincho" w:cs="Calibri"/>
          <w:color w:val="000000"/>
        </w:rPr>
        <w:t xml:space="preserve"> </w:t>
      </w:r>
      <w:r w:rsidR="005873D2" w:rsidRPr="0053129D">
        <w:rPr>
          <w:rFonts w:eastAsia="MS Mincho" w:cs="Calibri"/>
          <w:color w:val="000000"/>
        </w:rPr>
        <w:t xml:space="preserve">the physical text </w:t>
      </w:r>
      <w:r w:rsidR="00975167" w:rsidRPr="0053129D">
        <w:rPr>
          <w:rFonts w:eastAsia="MS Mincho" w:cs="Calibri"/>
          <w:color w:val="000000"/>
        </w:rPr>
        <w:t>display speed</w:t>
      </w:r>
      <w:r w:rsidR="005873D2" w:rsidRPr="0053129D">
        <w:rPr>
          <w:rFonts w:eastAsia="MS Mincho" w:cs="Calibri"/>
          <w:color w:val="000000"/>
        </w:rPr>
        <w:t xml:space="preserve"> was adjusted such that the presentation speed in words per minute </w:t>
      </w:r>
      <w:r w:rsidR="002F73B4" w:rsidRPr="0053129D">
        <w:rPr>
          <w:rFonts w:eastAsia="MS Mincho" w:cs="Calibri"/>
          <w:color w:val="000000"/>
        </w:rPr>
        <w:t xml:space="preserve">(approx. 91 wpm) </w:t>
      </w:r>
      <w:r w:rsidR="005873D2" w:rsidRPr="0053129D">
        <w:rPr>
          <w:rFonts w:eastAsia="MS Mincho" w:cs="Calibri"/>
          <w:color w:val="000000"/>
        </w:rPr>
        <w:t xml:space="preserve">was </w:t>
      </w:r>
      <w:r w:rsidR="0066590F" w:rsidRPr="0053129D">
        <w:rPr>
          <w:rFonts w:eastAsia="MS Mincho" w:cs="Calibri"/>
          <w:color w:val="000000"/>
        </w:rPr>
        <w:t>the same for each</w:t>
      </w:r>
      <w:r w:rsidR="00975167" w:rsidRPr="0053129D">
        <w:rPr>
          <w:rFonts w:eastAsia="MS Mincho" w:cs="Calibri"/>
          <w:color w:val="000000"/>
        </w:rPr>
        <w:t xml:space="preserve"> spacing condition</w:t>
      </w:r>
      <w:r w:rsidR="005873D2" w:rsidRPr="0053129D">
        <w:rPr>
          <w:rFonts w:eastAsia="MS Mincho" w:cs="Calibri"/>
          <w:color w:val="000000"/>
        </w:rPr>
        <w:t xml:space="preserve"> (see </w:t>
      </w:r>
      <w:r w:rsidR="005873D2" w:rsidRPr="0053129D">
        <w:rPr>
          <w:rFonts w:eastAsia="MS Mincho" w:cs="Calibri"/>
          <w:i/>
          <w:color w:val="000000"/>
        </w:rPr>
        <w:t>Methods</w:t>
      </w:r>
      <w:r w:rsidR="005873D2" w:rsidRPr="0053129D">
        <w:rPr>
          <w:rFonts w:eastAsia="MS Mincho" w:cs="Calibri"/>
          <w:color w:val="000000"/>
        </w:rPr>
        <w:t xml:space="preserve">). </w:t>
      </w:r>
      <w:r w:rsidR="00A01868" w:rsidRPr="0053129D">
        <w:rPr>
          <w:rFonts w:eastAsia="MS Mincho" w:cs="Calibri"/>
          <w:color w:val="000000"/>
        </w:rPr>
        <w:t xml:space="preserve"> </w:t>
      </w:r>
    </w:p>
    <w:p w:rsidR="002538F8" w:rsidRPr="0053129D" w:rsidRDefault="00353F79" w:rsidP="00FD428F">
      <w:pPr>
        <w:spacing w:after="0" w:line="480" w:lineRule="auto"/>
        <w:ind w:firstLine="720"/>
        <w:jc w:val="both"/>
        <w:rPr>
          <w:rFonts w:eastAsia="MS Mincho" w:cs="Calibri"/>
          <w:color w:val="000000"/>
        </w:rPr>
      </w:pPr>
      <w:r w:rsidRPr="0053129D">
        <w:rPr>
          <w:rFonts w:eastAsia="MS Mincho" w:cs="Calibri"/>
          <w:color w:val="000000"/>
        </w:rPr>
        <w:t xml:space="preserve">In Experiment 1 </w:t>
      </w:r>
      <w:r w:rsidR="002538F8" w:rsidRPr="0053129D">
        <w:rPr>
          <w:rFonts w:eastAsia="MS Mincho" w:cs="Calibri"/>
          <w:color w:val="000000"/>
        </w:rPr>
        <w:t>reading speed was fastest in the single</w:t>
      </w:r>
      <w:r w:rsidR="001361DF" w:rsidRPr="0053129D">
        <w:rPr>
          <w:rFonts w:eastAsia="MS Mincho" w:cs="Calibri"/>
          <w:color w:val="000000"/>
        </w:rPr>
        <w:t>-character</w:t>
      </w:r>
      <w:r w:rsidR="002538F8" w:rsidRPr="0053129D">
        <w:rPr>
          <w:rFonts w:eastAsia="MS Mincho" w:cs="Calibri"/>
          <w:color w:val="000000"/>
        </w:rPr>
        <w:t xml:space="preserve"> spacing condition (86.63 wpm, SD 7.86), and increasingly slower in the double (76.94, SD 3.56) and triple spacing (71.16, SD 3.12) conditions (see </w:t>
      </w:r>
      <w:r w:rsidR="007878F8" w:rsidRPr="0053129D">
        <w:rPr>
          <w:rFonts w:eastAsia="MS Mincho" w:cs="Calibri"/>
          <w:color w:val="000000"/>
        </w:rPr>
        <w:t xml:space="preserve">Figure </w:t>
      </w:r>
      <w:r w:rsidR="008C137E" w:rsidRPr="0053129D">
        <w:rPr>
          <w:rFonts w:eastAsia="MS Mincho" w:cs="Calibri"/>
          <w:color w:val="000000"/>
        </w:rPr>
        <w:t>5</w:t>
      </w:r>
      <w:r w:rsidRPr="0053129D">
        <w:rPr>
          <w:rFonts w:eastAsia="MS Mincho" w:cs="Calibri"/>
          <w:color w:val="000000"/>
        </w:rPr>
        <w:t>a</w:t>
      </w:r>
      <w:r w:rsidR="007878F8" w:rsidRPr="0053129D">
        <w:rPr>
          <w:rFonts w:eastAsia="MS Mincho" w:cs="Calibri"/>
          <w:color w:val="000000"/>
        </w:rPr>
        <w:t xml:space="preserve">). </w:t>
      </w:r>
      <w:r w:rsidR="002538F8" w:rsidRPr="0053129D">
        <w:rPr>
          <w:rFonts w:eastAsia="MS Mincho" w:cs="Calibri"/>
          <w:color w:val="000000"/>
        </w:rPr>
        <w:t>The decrease in reading speed with increasing inter-word spacing was significant (</w:t>
      </w:r>
      <w:r w:rsidR="002538F8" w:rsidRPr="0053129D">
        <w:rPr>
          <w:rFonts w:eastAsia="MS Mincho" w:cs="Calibri"/>
          <w:i/>
          <w:color w:val="000000"/>
        </w:rPr>
        <w:t>F</w:t>
      </w:r>
      <w:r w:rsidR="004365B6" w:rsidRPr="0053129D">
        <w:rPr>
          <w:rFonts w:eastAsia="MS Mincho" w:cs="Calibri"/>
          <w:color w:val="000000"/>
          <w:vertAlign w:val="subscript"/>
        </w:rPr>
        <w:t>2, 22</w:t>
      </w:r>
      <w:r w:rsidR="002538F8" w:rsidRPr="0053129D">
        <w:rPr>
          <w:rFonts w:eastAsia="MS Mincho" w:cs="Calibri"/>
          <w:color w:val="000000"/>
        </w:rPr>
        <w:t xml:space="preserve"> = 39.03, </w:t>
      </w:r>
      <w:r w:rsidR="00F948D5" w:rsidRPr="0053129D">
        <w:rPr>
          <w:rFonts w:eastAsia="MS Mincho" w:cs="Calibri"/>
          <w:i/>
          <w:color w:val="000000"/>
        </w:rPr>
        <w:t>P</w:t>
      </w:r>
      <w:r w:rsidR="002538F8" w:rsidRPr="0053129D">
        <w:rPr>
          <w:rFonts w:eastAsia="MS Mincho" w:cs="Calibri"/>
          <w:i/>
          <w:color w:val="000000"/>
        </w:rPr>
        <w:t xml:space="preserve"> </w:t>
      </w:r>
      <w:r w:rsidR="002538F8" w:rsidRPr="0053129D">
        <w:rPr>
          <w:rFonts w:eastAsia="MS Mincho" w:cs="Calibri"/>
          <w:color w:val="000000"/>
        </w:rPr>
        <w:t xml:space="preserve">&lt; .001, </w:t>
      </w:r>
      <w:r w:rsidR="002538F8" w:rsidRPr="0053129D">
        <w:rPr>
          <w:rFonts w:eastAsia="MS Mincho" w:cs="Calibri"/>
          <w:color w:val="000000"/>
        </w:rPr>
        <w:sym w:font="Symbol" w:char="F068"/>
      </w:r>
      <w:r w:rsidR="002538F8" w:rsidRPr="0053129D">
        <w:rPr>
          <w:rFonts w:eastAsia="MS Mincho" w:cs="Calibri"/>
          <w:color w:val="000000"/>
          <w:vertAlign w:val="subscript"/>
        </w:rPr>
        <w:t>G</w:t>
      </w:r>
      <w:r w:rsidR="002538F8" w:rsidRPr="0053129D">
        <w:rPr>
          <w:rFonts w:eastAsia="MS Mincho" w:cs="Calibri"/>
          <w:color w:val="000000"/>
          <w:vertAlign w:val="superscript"/>
        </w:rPr>
        <w:t xml:space="preserve">2 </w:t>
      </w:r>
      <w:r w:rsidR="002538F8" w:rsidRPr="0053129D">
        <w:rPr>
          <w:rFonts w:eastAsia="MS Mincho" w:cs="Calibri"/>
          <w:color w:val="000000"/>
        </w:rPr>
        <w:t>= 0.62). All comparisons between spacing conditions were significant (</w:t>
      </w:r>
      <w:r w:rsidR="00F948D5" w:rsidRPr="0053129D">
        <w:rPr>
          <w:rFonts w:eastAsia="MS Mincho" w:cs="Calibri"/>
          <w:i/>
          <w:color w:val="000000"/>
        </w:rPr>
        <w:t>P</w:t>
      </w:r>
      <w:r w:rsidR="002538F8" w:rsidRPr="0053129D">
        <w:rPr>
          <w:rFonts w:eastAsia="MS Mincho" w:cs="Calibri"/>
          <w:color w:val="000000"/>
        </w:rPr>
        <w:t xml:space="preserve"> &lt; .05, </w:t>
      </w:r>
      <w:r w:rsidR="002538F8" w:rsidRPr="0053129D">
        <w:rPr>
          <w:rFonts w:eastAsia="MS Mincho" w:cs="Calibri"/>
          <w:i/>
          <w:color w:val="000000"/>
        </w:rPr>
        <w:t xml:space="preserve">d &gt; </w:t>
      </w:r>
      <w:r w:rsidR="002538F8" w:rsidRPr="0053129D">
        <w:rPr>
          <w:rFonts w:eastAsia="MS Mincho" w:cs="Calibri"/>
          <w:color w:val="000000"/>
        </w:rPr>
        <w:t xml:space="preserve">1.5).   </w:t>
      </w:r>
    </w:p>
    <w:p w:rsidR="00353F79" w:rsidRPr="0053129D" w:rsidRDefault="00353F79" w:rsidP="00FD428F">
      <w:pPr>
        <w:spacing w:after="0" w:line="480" w:lineRule="auto"/>
        <w:ind w:firstLine="720"/>
        <w:jc w:val="both"/>
        <w:rPr>
          <w:rFonts w:eastAsia="MS Mincho" w:cs="Calibri"/>
          <w:color w:val="000000"/>
        </w:rPr>
      </w:pPr>
      <w:r w:rsidRPr="0053129D">
        <w:rPr>
          <w:rFonts w:eastAsia="MS Mincho" w:cs="Calibri"/>
          <w:color w:val="000000"/>
        </w:rPr>
        <w:t>By contrast, reading speeds in Experiment 2 were</w:t>
      </w:r>
      <w:r w:rsidR="00E13A63" w:rsidRPr="0053129D">
        <w:rPr>
          <w:rFonts w:eastAsia="MS Mincho" w:cs="Calibri"/>
          <w:color w:val="000000"/>
        </w:rPr>
        <w:t>,</w:t>
      </w:r>
      <w:r w:rsidRPr="0053129D">
        <w:rPr>
          <w:rFonts w:eastAsia="MS Mincho" w:cs="Calibri"/>
          <w:color w:val="000000"/>
        </w:rPr>
        <w:t xml:space="preserve"> </w:t>
      </w:r>
      <w:r w:rsidR="00365A40" w:rsidRPr="0053129D">
        <w:rPr>
          <w:rFonts w:eastAsia="MS Mincho" w:cs="Calibri"/>
          <w:color w:val="000000"/>
        </w:rPr>
        <w:t>as expected</w:t>
      </w:r>
      <w:r w:rsidR="00E13A63" w:rsidRPr="0053129D">
        <w:rPr>
          <w:rFonts w:eastAsia="MS Mincho" w:cs="Calibri"/>
          <w:color w:val="000000"/>
        </w:rPr>
        <w:t>,</w:t>
      </w:r>
      <w:r w:rsidR="00365A40" w:rsidRPr="0053129D">
        <w:rPr>
          <w:rFonts w:eastAsia="MS Mincho" w:cs="Calibri"/>
          <w:color w:val="000000"/>
        </w:rPr>
        <w:t xml:space="preserve"> </w:t>
      </w:r>
      <w:r w:rsidRPr="0053129D">
        <w:rPr>
          <w:rFonts w:eastAsia="MS Mincho" w:cs="Calibri"/>
          <w:color w:val="000000"/>
        </w:rPr>
        <w:t xml:space="preserve">similar across </w:t>
      </w:r>
      <w:r w:rsidR="00365A40" w:rsidRPr="0053129D">
        <w:rPr>
          <w:rFonts w:eastAsia="MS Mincho" w:cs="Calibri"/>
          <w:color w:val="000000"/>
        </w:rPr>
        <w:t xml:space="preserve">all </w:t>
      </w:r>
      <w:r w:rsidRPr="0053129D">
        <w:rPr>
          <w:rFonts w:eastAsia="MS Mincho" w:cs="Calibri"/>
          <w:color w:val="000000"/>
        </w:rPr>
        <w:t>three spacing conditions</w:t>
      </w:r>
      <w:r w:rsidR="00E13A63" w:rsidRPr="0053129D">
        <w:rPr>
          <w:rFonts w:eastAsia="MS Mincho" w:cs="Calibri"/>
          <w:color w:val="000000"/>
        </w:rPr>
        <w:t>:</w:t>
      </w:r>
      <w:r w:rsidR="006A5157" w:rsidRPr="0053129D">
        <w:rPr>
          <w:rFonts w:eastAsia="MS Mincho" w:cs="Calibri"/>
          <w:color w:val="000000"/>
        </w:rPr>
        <w:t xml:space="preserve"> 84.25 wpm (SD 26.56) with single-character spacing, 86.93 wpm (SD 25.38) with double-character spacing, and 88.33 wpm (SD 21.71) with triple-character spacing</w:t>
      </w:r>
      <w:r w:rsidR="000A4EDB" w:rsidRPr="0053129D">
        <w:rPr>
          <w:rFonts w:eastAsia="MS Mincho" w:cs="Calibri"/>
          <w:color w:val="000000"/>
        </w:rPr>
        <w:t xml:space="preserve"> (see Figure 5b)</w:t>
      </w:r>
      <w:r w:rsidR="006A5157" w:rsidRPr="0053129D">
        <w:rPr>
          <w:rFonts w:eastAsia="MS Mincho" w:cs="Calibri"/>
          <w:color w:val="000000"/>
        </w:rPr>
        <w:t>.</w:t>
      </w:r>
      <w:r w:rsidRPr="0053129D">
        <w:rPr>
          <w:rFonts w:eastAsia="MS Mincho" w:cs="Calibri"/>
          <w:color w:val="000000"/>
        </w:rPr>
        <w:t xml:space="preserve"> </w:t>
      </w:r>
      <w:r w:rsidR="006A5157" w:rsidRPr="0053129D">
        <w:rPr>
          <w:rFonts w:eastAsia="MS Mincho" w:cs="Calibri"/>
          <w:color w:val="000000"/>
        </w:rPr>
        <w:t xml:space="preserve">There was </w:t>
      </w:r>
      <w:r w:rsidRPr="0053129D">
        <w:rPr>
          <w:rFonts w:eastAsia="MS Mincho" w:cs="Calibri"/>
          <w:color w:val="000000"/>
        </w:rPr>
        <w:t xml:space="preserve">no significant </w:t>
      </w:r>
      <w:r w:rsidR="006A5157" w:rsidRPr="0053129D">
        <w:rPr>
          <w:rFonts w:eastAsia="MS Mincho" w:cs="Calibri"/>
          <w:color w:val="000000"/>
        </w:rPr>
        <w:t>effect of spacing condition on</w:t>
      </w:r>
      <w:r w:rsidRPr="0053129D">
        <w:rPr>
          <w:rFonts w:eastAsia="MS Mincho" w:cs="Calibri"/>
          <w:color w:val="000000"/>
        </w:rPr>
        <w:t xml:space="preserve"> average reading speed (</w:t>
      </w:r>
      <w:r w:rsidR="00F948D5" w:rsidRPr="0053129D">
        <w:rPr>
          <w:rFonts w:eastAsia="MS Mincho" w:cs="Calibri"/>
          <w:i/>
          <w:color w:val="000000"/>
        </w:rPr>
        <w:t>P</w:t>
      </w:r>
      <w:r w:rsidRPr="0053129D">
        <w:rPr>
          <w:rFonts w:eastAsia="MS Mincho" w:cs="Calibri"/>
          <w:color w:val="000000"/>
        </w:rPr>
        <w:t xml:space="preserve"> = .74</w:t>
      </w:r>
      <w:r w:rsidR="006A5157" w:rsidRPr="0053129D">
        <w:rPr>
          <w:rFonts w:eastAsia="MS Mincho" w:cs="Calibri"/>
          <w:color w:val="000000"/>
        </w:rPr>
        <w:t xml:space="preserve">). </w:t>
      </w:r>
      <w:r w:rsidR="000A4EDB" w:rsidRPr="0053129D">
        <w:rPr>
          <w:rFonts w:eastAsia="MS Mincho" w:cs="Calibri"/>
          <w:color w:val="000000"/>
        </w:rPr>
        <w:t xml:space="preserve">This </w:t>
      </w:r>
      <w:r w:rsidR="00F7002F" w:rsidRPr="0053129D">
        <w:rPr>
          <w:rFonts w:eastAsia="MS Mincho" w:cs="Calibri"/>
          <w:color w:val="000000"/>
        </w:rPr>
        <w:t xml:space="preserve">supports the assertion </w:t>
      </w:r>
      <w:r w:rsidR="000A4EDB" w:rsidRPr="0053129D">
        <w:rPr>
          <w:rFonts w:eastAsia="MS Mincho" w:cs="Calibri"/>
          <w:color w:val="000000"/>
        </w:rPr>
        <w:t xml:space="preserve">that </w:t>
      </w:r>
      <w:r w:rsidR="00F7002F" w:rsidRPr="0053129D">
        <w:rPr>
          <w:rFonts w:eastAsia="MS Mincho" w:cs="Calibri"/>
          <w:color w:val="000000"/>
        </w:rPr>
        <w:t xml:space="preserve">improved </w:t>
      </w:r>
      <w:r w:rsidR="000A4EDB" w:rsidRPr="0053129D">
        <w:rPr>
          <w:rFonts w:eastAsia="MS Mincho" w:cs="Calibri"/>
          <w:color w:val="000000"/>
        </w:rPr>
        <w:t>reading performance with increased inter-word spacing</w:t>
      </w:r>
      <w:r w:rsidR="00F7002F" w:rsidRPr="0053129D">
        <w:rPr>
          <w:rFonts w:eastAsia="MS Mincho" w:cs="Calibri"/>
          <w:color w:val="000000"/>
        </w:rPr>
        <w:t xml:space="preserve"> in Experiment 1</w:t>
      </w:r>
      <w:r w:rsidR="000A4EDB" w:rsidRPr="0053129D">
        <w:rPr>
          <w:rFonts w:eastAsia="MS Mincho" w:cs="Calibri"/>
          <w:color w:val="000000"/>
        </w:rPr>
        <w:t xml:space="preserve"> cannot be attributed to text display speed</w:t>
      </w:r>
      <w:r w:rsidR="0054040B" w:rsidRPr="0053129D">
        <w:rPr>
          <w:rFonts w:eastAsia="MS Mincho" w:cs="Calibri"/>
          <w:color w:val="000000"/>
        </w:rPr>
        <w:t xml:space="preserve"> alone</w:t>
      </w:r>
      <w:r w:rsidR="000A4EDB" w:rsidRPr="0053129D">
        <w:rPr>
          <w:rFonts w:eastAsia="MS Mincho" w:cs="Calibri"/>
          <w:color w:val="000000"/>
        </w:rPr>
        <w:t xml:space="preserve">. </w:t>
      </w:r>
    </w:p>
    <w:p w:rsidR="00C853EB" w:rsidRDefault="00A67352" w:rsidP="00BE2D3B">
      <w:pPr>
        <w:spacing w:after="0" w:line="480" w:lineRule="auto"/>
        <w:jc w:val="both"/>
        <w:rPr>
          <w:rFonts w:eastAsia="MS Mincho" w:cs="Calibri"/>
          <w:color w:val="000000"/>
        </w:rPr>
      </w:pPr>
      <w:r w:rsidRPr="003A2AB0">
        <w:rPr>
          <w:rFonts w:eastAsia="MS Mincho" w:cs="Calibri"/>
          <w:noProof/>
          <w:color w:val="000000"/>
          <w:lang w:val="en-US"/>
        </w:rPr>
        <w:lastRenderedPageBreak/>
        <w:drawing>
          <wp:inline distT="0" distB="0" distL="0" distR="0">
            <wp:extent cx="5943600" cy="2971800"/>
            <wp:effectExtent l="0" t="0" r="0" b="0"/>
            <wp:docPr id="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943600" cy="2971800"/>
                    </a:xfrm>
                    <a:prstGeom prst="rect">
                      <a:avLst/>
                    </a:prstGeom>
                    <a:noFill/>
                    <a:ln>
                      <a:noFill/>
                    </a:ln>
                  </pic:spPr>
                </pic:pic>
              </a:graphicData>
            </a:graphic>
          </wp:inline>
        </w:drawing>
      </w:r>
    </w:p>
    <w:p w:rsidR="00BE2D3B" w:rsidRPr="0053129D" w:rsidRDefault="00BE2D3B" w:rsidP="00BE2D3B">
      <w:pPr>
        <w:spacing w:after="0" w:line="480" w:lineRule="auto"/>
        <w:jc w:val="both"/>
        <w:rPr>
          <w:rFonts w:eastAsia="MS Mincho" w:cs="Calibri"/>
          <w:bCs/>
          <w:color w:val="000000"/>
        </w:rPr>
      </w:pPr>
      <w:bookmarkStart w:id="9" w:name="_Ref324501762"/>
      <w:bookmarkStart w:id="10" w:name="_Toc313529379"/>
      <w:bookmarkStart w:id="11" w:name="_Toc319590812"/>
      <w:bookmarkStart w:id="12" w:name="_Toc324519644"/>
      <w:r w:rsidRPr="0053129D">
        <w:rPr>
          <w:rFonts w:eastAsia="MS Mincho" w:cs="Calibri"/>
          <w:b/>
          <w:bCs/>
          <w:color w:val="000000"/>
        </w:rPr>
        <w:t xml:space="preserve">Figure </w:t>
      </w:r>
      <w:bookmarkEnd w:id="9"/>
      <w:r w:rsidRPr="0053129D">
        <w:rPr>
          <w:rFonts w:eastAsia="MS Mincho" w:cs="Calibri"/>
          <w:b/>
          <w:bCs/>
          <w:color w:val="000000"/>
        </w:rPr>
        <w:t>5</w:t>
      </w:r>
      <w:r w:rsidRPr="0053129D">
        <w:rPr>
          <w:rFonts w:eastAsia="MS Mincho" w:cs="Calibri"/>
          <w:bCs/>
          <w:color w:val="000000"/>
        </w:rPr>
        <w:t xml:space="preserve">. </w:t>
      </w:r>
      <w:r w:rsidRPr="0053129D">
        <w:rPr>
          <w:rFonts w:eastAsia="MS Mincho" w:cs="Calibri"/>
          <w:bCs/>
          <w:i/>
          <w:color w:val="000000"/>
        </w:rPr>
        <w:t xml:space="preserve">Reading speed (words per minute) </w:t>
      </w:r>
      <w:bookmarkEnd w:id="10"/>
      <w:bookmarkEnd w:id="11"/>
      <w:bookmarkEnd w:id="12"/>
      <w:r w:rsidRPr="0053129D">
        <w:rPr>
          <w:rFonts w:eastAsia="MS Mincho" w:cs="Calibri"/>
          <w:bCs/>
          <w:i/>
          <w:color w:val="000000"/>
        </w:rPr>
        <w:t xml:space="preserve">averaged across all participants for single-, double- and triple-character inter-word spaces in Experiment 1 (panel a) and Experiment 2 (panel b). Individual dots show individual each participant’s performance, and the subdivided box shows group mean and 95% confidence intervals. </w:t>
      </w:r>
      <w:r w:rsidRPr="0053129D">
        <w:rPr>
          <w:rFonts w:eastAsia="MS Mincho" w:cs="Calibri"/>
          <w:bCs/>
          <w:color w:val="000000"/>
        </w:rPr>
        <w:t xml:space="preserve"> </w:t>
      </w:r>
    </w:p>
    <w:p w:rsidR="00BE2D3B" w:rsidRPr="0053129D" w:rsidRDefault="00BE2D3B" w:rsidP="00BE2D3B">
      <w:pPr>
        <w:spacing w:after="0" w:line="480" w:lineRule="auto"/>
        <w:jc w:val="both"/>
        <w:rPr>
          <w:rFonts w:eastAsia="MS Mincho" w:cs="Calibri"/>
          <w:color w:val="000000"/>
        </w:rPr>
      </w:pPr>
    </w:p>
    <w:p w:rsidR="008D31B6" w:rsidRPr="0053129D" w:rsidRDefault="008D31B6" w:rsidP="008D31B6">
      <w:pPr>
        <w:spacing w:after="0" w:line="480" w:lineRule="auto"/>
        <w:jc w:val="both"/>
        <w:rPr>
          <w:rFonts w:eastAsia="MS Mincho" w:cs="Calibri"/>
          <w:i/>
          <w:color w:val="000000"/>
        </w:rPr>
      </w:pPr>
      <w:r w:rsidRPr="0053129D">
        <w:rPr>
          <w:rFonts w:eastAsia="MS Mincho" w:cs="Calibri"/>
          <w:i/>
          <w:color w:val="000000"/>
        </w:rPr>
        <w:t>Eye movements</w:t>
      </w:r>
    </w:p>
    <w:p w:rsidR="00DD56B3" w:rsidRDefault="00F65759" w:rsidP="001C150C">
      <w:pPr>
        <w:spacing w:after="0" w:line="480" w:lineRule="auto"/>
        <w:jc w:val="both"/>
        <w:rPr>
          <w:rFonts w:eastAsia="MS Mincho" w:cs="Calibri"/>
          <w:color w:val="000000"/>
        </w:rPr>
      </w:pPr>
      <w:r w:rsidRPr="0053129D">
        <w:rPr>
          <w:rFonts w:eastAsia="MS Mincho" w:cs="Calibri"/>
          <w:color w:val="FF0000"/>
        </w:rPr>
        <w:tab/>
      </w:r>
      <w:r w:rsidRPr="0053129D">
        <w:rPr>
          <w:rFonts w:eastAsia="MS Mincho" w:cs="Calibri"/>
          <w:color w:val="000000"/>
        </w:rPr>
        <w:t>A density heat</w:t>
      </w:r>
      <w:r w:rsidR="001C150C" w:rsidRPr="0053129D">
        <w:rPr>
          <w:rFonts w:eastAsia="MS Mincho" w:cs="Calibri"/>
          <w:color w:val="000000"/>
        </w:rPr>
        <w:t xml:space="preserve"> </w:t>
      </w:r>
      <w:r w:rsidRPr="0053129D">
        <w:rPr>
          <w:rFonts w:eastAsia="MS Mincho" w:cs="Calibri"/>
          <w:color w:val="000000"/>
        </w:rPr>
        <w:t>map of fixations</w:t>
      </w:r>
      <w:r w:rsidR="001C150C" w:rsidRPr="0053129D">
        <w:rPr>
          <w:rFonts w:eastAsia="MS Mincho" w:cs="Calibri"/>
          <w:color w:val="000000"/>
        </w:rPr>
        <w:t xml:space="preserve">, weighted by fixation duration and averaged </w:t>
      </w:r>
      <w:r w:rsidR="00EF6F3E" w:rsidRPr="0053129D">
        <w:rPr>
          <w:rFonts w:eastAsia="MS Mincho" w:cs="Calibri"/>
          <w:color w:val="000000"/>
        </w:rPr>
        <w:t xml:space="preserve">across </w:t>
      </w:r>
      <w:r w:rsidR="001C150C" w:rsidRPr="0053129D">
        <w:rPr>
          <w:rFonts w:eastAsia="MS Mincho" w:cs="Calibri"/>
          <w:color w:val="000000"/>
        </w:rPr>
        <w:t xml:space="preserve">all </w:t>
      </w:r>
      <w:r w:rsidR="00EF6F3E" w:rsidRPr="0053129D">
        <w:rPr>
          <w:rFonts w:eastAsia="MS Mincho" w:cs="Calibri"/>
          <w:color w:val="000000"/>
        </w:rPr>
        <w:t>participants</w:t>
      </w:r>
      <w:r w:rsidR="00B1459F" w:rsidRPr="0053129D">
        <w:rPr>
          <w:rFonts w:eastAsia="MS Mincho" w:cs="Calibri"/>
          <w:color w:val="000000"/>
        </w:rPr>
        <w:t>,</w:t>
      </w:r>
      <w:r w:rsidR="001C150C" w:rsidRPr="0053129D">
        <w:rPr>
          <w:rFonts w:eastAsia="MS Mincho" w:cs="Calibri"/>
          <w:color w:val="000000"/>
        </w:rPr>
        <w:t xml:space="preserve"> </w:t>
      </w:r>
      <w:r w:rsidRPr="0053129D">
        <w:rPr>
          <w:rFonts w:eastAsia="MS Mincho" w:cs="Calibri"/>
          <w:color w:val="000000"/>
        </w:rPr>
        <w:t xml:space="preserve">is presented in Figure 6. </w:t>
      </w:r>
      <w:r w:rsidR="001C150C" w:rsidRPr="0053129D">
        <w:rPr>
          <w:rFonts w:eastAsia="MS Mincho" w:cs="Calibri"/>
          <w:color w:val="000000"/>
        </w:rPr>
        <w:t>Data are shown for for single-, double- and trip</w:t>
      </w:r>
      <w:r w:rsidR="002B253C" w:rsidRPr="0053129D">
        <w:rPr>
          <w:rFonts w:eastAsia="MS Mincho" w:cs="Calibri"/>
          <w:color w:val="000000"/>
        </w:rPr>
        <w:t>le-character inter-word spaces</w:t>
      </w:r>
      <w:r w:rsidR="00345293" w:rsidRPr="0053129D">
        <w:rPr>
          <w:rFonts w:eastAsia="MS Mincho" w:cs="Calibri"/>
          <w:color w:val="000000"/>
        </w:rPr>
        <w:t xml:space="preserve"> for Experiment 1 (panel a) and Experiment 2 (panel b)</w:t>
      </w:r>
      <w:r w:rsidR="002B253C" w:rsidRPr="0053129D">
        <w:rPr>
          <w:rFonts w:eastAsia="MS Mincho" w:cs="Calibri"/>
          <w:color w:val="000000"/>
        </w:rPr>
        <w:t>. The horizontal broken line, located 4</w:t>
      </w:r>
      <w:r w:rsidR="002B253C" w:rsidRPr="0053129D">
        <w:rPr>
          <w:rFonts w:eastAsia="MS Mincho" w:cs="Calibri"/>
          <w:color w:val="000000"/>
          <w:vertAlign w:val="superscript"/>
        </w:rPr>
        <w:t>o</w:t>
      </w:r>
      <w:r w:rsidR="002B253C" w:rsidRPr="0053129D">
        <w:rPr>
          <w:rFonts w:eastAsia="MS Mincho" w:cs="Calibri"/>
          <w:color w:val="000000"/>
        </w:rPr>
        <w:t xml:space="preserve"> above the text, </w:t>
      </w:r>
      <w:r w:rsidR="001C150C" w:rsidRPr="0053129D">
        <w:rPr>
          <w:rFonts w:eastAsia="MS Mincho" w:cs="Calibri"/>
          <w:color w:val="000000"/>
        </w:rPr>
        <w:t xml:space="preserve">indicates the ‘ideal’ viewing position for leaving the text unobscured by the </w:t>
      </w:r>
      <w:r w:rsidR="002B253C" w:rsidRPr="0053129D">
        <w:rPr>
          <w:rFonts w:eastAsia="MS Mincho" w:cs="Calibri"/>
          <w:color w:val="000000"/>
        </w:rPr>
        <w:t>artificial scotoma</w:t>
      </w:r>
      <w:r w:rsidR="001C150C" w:rsidRPr="0053129D">
        <w:rPr>
          <w:rFonts w:eastAsia="MS Mincho" w:cs="Calibri"/>
          <w:color w:val="000000"/>
        </w:rPr>
        <w:t xml:space="preserve">. </w:t>
      </w:r>
      <w:r w:rsidR="00C44403" w:rsidRPr="0053129D">
        <w:rPr>
          <w:rFonts w:eastAsia="MS Mincho" w:cs="Calibri"/>
          <w:color w:val="000000"/>
        </w:rPr>
        <w:t>Note that t</w:t>
      </w:r>
      <w:r w:rsidR="00EF6F3E" w:rsidRPr="0053129D">
        <w:rPr>
          <w:rFonts w:eastAsia="MS Mincho" w:cs="Calibri"/>
          <w:color w:val="000000"/>
        </w:rPr>
        <w:t xml:space="preserve">he distribution of </w:t>
      </w:r>
      <w:r w:rsidR="009B51B5" w:rsidRPr="0053129D">
        <w:rPr>
          <w:rFonts w:eastAsia="MS Mincho" w:cs="Calibri"/>
          <w:color w:val="000000"/>
        </w:rPr>
        <w:t xml:space="preserve">eye </w:t>
      </w:r>
      <w:r w:rsidR="00EF6F3E" w:rsidRPr="0053129D">
        <w:rPr>
          <w:rFonts w:eastAsia="MS Mincho" w:cs="Calibri"/>
          <w:color w:val="000000"/>
        </w:rPr>
        <w:t xml:space="preserve">fixations </w:t>
      </w:r>
      <w:r w:rsidR="00C44403" w:rsidRPr="0053129D">
        <w:rPr>
          <w:rFonts w:eastAsia="MS Mincho" w:cs="Calibri"/>
          <w:color w:val="000000"/>
        </w:rPr>
        <w:t>remained broadly similar with different word spacings.</w:t>
      </w:r>
    </w:p>
    <w:p w:rsidR="00BE2D3B" w:rsidRDefault="00A67352" w:rsidP="001C150C">
      <w:pPr>
        <w:spacing w:after="0" w:line="480" w:lineRule="auto"/>
        <w:jc w:val="both"/>
        <w:rPr>
          <w:rFonts w:eastAsia="MS Mincho" w:cs="Calibri"/>
          <w:color w:val="000000"/>
        </w:rPr>
      </w:pPr>
      <w:r w:rsidRPr="003A2AB0">
        <w:rPr>
          <w:rFonts w:eastAsia="MS Mincho" w:cs="Calibri"/>
          <w:noProof/>
          <w:color w:val="000000"/>
          <w:lang w:val="en-US"/>
        </w:rPr>
        <w:lastRenderedPageBreak/>
        <w:drawing>
          <wp:inline distT="0" distB="0" distL="0" distR="0">
            <wp:extent cx="5715000" cy="5715000"/>
            <wp:effectExtent l="0" t="0" r="0" b="0"/>
            <wp:docPr id="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715000" cy="5715000"/>
                    </a:xfrm>
                    <a:prstGeom prst="rect">
                      <a:avLst/>
                    </a:prstGeom>
                    <a:noFill/>
                    <a:ln>
                      <a:noFill/>
                    </a:ln>
                  </pic:spPr>
                </pic:pic>
              </a:graphicData>
            </a:graphic>
          </wp:inline>
        </w:drawing>
      </w:r>
    </w:p>
    <w:p w:rsidR="00BE2D3B" w:rsidRPr="00940940" w:rsidRDefault="00BE2D3B" w:rsidP="00BE2D3B">
      <w:pPr>
        <w:spacing w:after="0" w:line="480" w:lineRule="auto"/>
        <w:jc w:val="both"/>
        <w:rPr>
          <w:rFonts w:eastAsia="MS Mincho" w:cs="Calibri"/>
          <w:color w:val="000000"/>
        </w:rPr>
      </w:pPr>
      <w:r w:rsidRPr="0053129D">
        <w:rPr>
          <w:rFonts w:eastAsia="MS Mincho" w:cs="Calibri"/>
          <w:b/>
          <w:bCs/>
          <w:color w:val="000000"/>
        </w:rPr>
        <w:t xml:space="preserve">Figure 6. </w:t>
      </w:r>
      <w:r w:rsidRPr="0053129D">
        <w:rPr>
          <w:rFonts w:eastAsia="MS Mincho" w:cs="Calibri"/>
          <w:bCs/>
          <w:i/>
          <w:color w:val="000000"/>
        </w:rPr>
        <w:t>Density heat map of fixations, weighted by fixation duration, averaged across all participants for single-, double- and triple-character inter-word spaces in Experiment 1 (panels a) and Experiment 2 (panels b). Densities are calculated using the nonparametric kernel density estimation technique, and brighter colours are associated with higher proportion of fixation time. Screen position is given in degrees of a visual angle, and coordinates (0,0) is the centre of the screen. The horizontal broken line, located 4</w:t>
      </w:r>
      <w:r w:rsidRPr="0053129D">
        <w:rPr>
          <w:rFonts w:eastAsia="MS Mincho" w:cs="Calibri"/>
          <w:bCs/>
          <w:i/>
          <w:color w:val="000000"/>
          <w:vertAlign w:val="superscript"/>
        </w:rPr>
        <w:t>o</w:t>
      </w:r>
      <w:r w:rsidRPr="0053129D">
        <w:rPr>
          <w:rFonts w:eastAsia="MS Mincho" w:cs="Calibri"/>
          <w:bCs/>
          <w:i/>
          <w:color w:val="000000"/>
        </w:rPr>
        <w:t xml:space="preserve"> above the text, indicates the ‘ideal’ viewing position for leaving the text unobscured by the gaze-controlled scotoma.</w:t>
      </w:r>
    </w:p>
    <w:p w:rsidR="001C150C" w:rsidRPr="0053129D" w:rsidRDefault="00B2084B" w:rsidP="005C6F79">
      <w:pPr>
        <w:spacing w:after="0" w:line="480" w:lineRule="auto"/>
        <w:ind w:firstLine="720"/>
        <w:jc w:val="both"/>
        <w:rPr>
          <w:rFonts w:eastAsia="MS Mincho" w:cs="Calibri"/>
          <w:color w:val="000000"/>
        </w:rPr>
      </w:pPr>
      <w:r w:rsidRPr="0053129D">
        <w:rPr>
          <w:rFonts w:eastAsia="MS Mincho" w:cs="Calibri"/>
          <w:color w:val="000000"/>
        </w:rPr>
        <w:lastRenderedPageBreak/>
        <w:t xml:space="preserve">As can be seen from the heat maps, participants </w:t>
      </w:r>
      <w:r w:rsidR="00DD56B3" w:rsidRPr="0053129D">
        <w:rPr>
          <w:rFonts w:eastAsia="MS Mincho" w:cs="Calibri"/>
          <w:color w:val="000000"/>
        </w:rPr>
        <w:t>did not maintain the</w:t>
      </w:r>
      <w:r w:rsidRPr="0053129D">
        <w:rPr>
          <w:rFonts w:eastAsia="MS Mincho" w:cs="Calibri"/>
          <w:color w:val="000000"/>
        </w:rPr>
        <w:t xml:space="preserve"> ideal </w:t>
      </w:r>
      <w:r w:rsidR="00DD56B3" w:rsidRPr="0053129D">
        <w:rPr>
          <w:rFonts w:eastAsia="MS Mincho" w:cs="Calibri"/>
          <w:color w:val="000000"/>
        </w:rPr>
        <w:t xml:space="preserve">viewing </w:t>
      </w:r>
      <w:r w:rsidRPr="0053129D">
        <w:rPr>
          <w:rFonts w:eastAsia="MS Mincho" w:cs="Calibri"/>
          <w:color w:val="000000"/>
        </w:rPr>
        <w:t>position</w:t>
      </w:r>
      <w:r w:rsidR="00EA233B" w:rsidRPr="0053129D">
        <w:rPr>
          <w:rFonts w:eastAsia="MS Mincho" w:cs="Calibri"/>
          <w:color w:val="000000"/>
        </w:rPr>
        <w:t xml:space="preserve"> throughout the </w:t>
      </w:r>
      <w:r w:rsidR="00C853EB" w:rsidRPr="0053129D">
        <w:rPr>
          <w:rFonts w:eastAsia="MS Mincho" w:cs="Calibri"/>
          <w:color w:val="000000"/>
        </w:rPr>
        <w:t>experiments</w:t>
      </w:r>
      <w:r w:rsidR="00DD56B3" w:rsidRPr="0053129D">
        <w:rPr>
          <w:rFonts w:eastAsia="MS Mincho" w:cs="Calibri"/>
          <w:color w:val="000000"/>
        </w:rPr>
        <w:t xml:space="preserve"> – on average, </w:t>
      </w:r>
      <w:r w:rsidRPr="0053129D">
        <w:rPr>
          <w:rFonts w:eastAsia="MS Mincho" w:cs="Calibri"/>
          <w:color w:val="000000"/>
        </w:rPr>
        <w:t xml:space="preserve">participants </w:t>
      </w:r>
      <w:r w:rsidR="00DD56B3" w:rsidRPr="0053129D">
        <w:rPr>
          <w:rFonts w:eastAsia="MS Mincho" w:cs="Calibri"/>
          <w:color w:val="000000"/>
        </w:rPr>
        <w:t xml:space="preserve">spent approximately one </w:t>
      </w:r>
      <w:r w:rsidRPr="0053129D">
        <w:rPr>
          <w:rFonts w:eastAsia="MS Mincho" w:cs="Calibri"/>
          <w:color w:val="000000"/>
        </w:rPr>
        <w:t xml:space="preserve">third of their viewing time </w:t>
      </w:r>
      <w:r w:rsidR="00DD56B3" w:rsidRPr="0053129D">
        <w:rPr>
          <w:rFonts w:eastAsia="MS Mincho" w:cs="Calibri"/>
          <w:color w:val="000000"/>
        </w:rPr>
        <w:t>with an ideal fixation location</w:t>
      </w:r>
      <w:r w:rsidR="00B54010" w:rsidRPr="0053129D">
        <w:rPr>
          <w:rFonts w:eastAsia="MS Mincho" w:cs="Calibri"/>
          <w:color w:val="000000"/>
        </w:rPr>
        <w:t xml:space="preserve"> (mean 30% in both experiments, </w:t>
      </w:r>
      <w:r w:rsidR="00DD56B3" w:rsidRPr="0053129D">
        <w:rPr>
          <w:rFonts w:eastAsia="MS Mincho" w:cs="Calibri"/>
          <w:color w:val="000000"/>
        </w:rPr>
        <w:t xml:space="preserve">with a </w:t>
      </w:r>
      <w:r w:rsidR="00B54010" w:rsidRPr="0053129D">
        <w:rPr>
          <w:rFonts w:eastAsia="MS Mincho" w:cs="Calibri"/>
          <w:color w:val="000000"/>
        </w:rPr>
        <w:t xml:space="preserve">SE </w:t>
      </w:r>
      <w:r w:rsidR="00DD56B3" w:rsidRPr="0053129D">
        <w:rPr>
          <w:rFonts w:eastAsia="MS Mincho" w:cs="Calibri"/>
          <w:color w:val="000000"/>
        </w:rPr>
        <w:t xml:space="preserve">of </w:t>
      </w:r>
      <w:r w:rsidR="00B54010" w:rsidRPr="0053129D">
        <w:rPr>
          <w:rFonts w:eastAsia="MS Mincho" w:cs="Calibri"/>
          <w:color w:val="000000"/>
        </w:rPr>
        <w:t xml:space="preserve">5% in Experiment 1 and 4% in Experiment 2). </w:t>
      </w:r>
      <w:r w:rsidR="00DD56B3" w:rsidRPr="0053129D">
        <w:rPr>
          <w:rFonts w:eastAsia="MS Mincho" w:cs="Calibri"/>
          <w:color w:val="000000"/>
        </w:rPr>
        <w:t>We note that o</w:t>
      </w:r>
      <w:r w:rsidR="00E23C67" w:rsidRPr="0053129D">
        <w:rPr>
          <w:rFonts w:eastAsia="MS Mincho" w:cs="Calibri"/>
          <w:color w:val="000000"/>
        </w:rPr>
        <w:t xml:space="preserve">ne participant in Experiment 1 and two participants in Expeirment 2 </w:t>
      </w:r>
      <w:r w:rsidR="000D3BF6" w:rsidRPr="0053129D">
        <w:rPr>
          <w:rFonts w:eastAsia="MS Mincho" w:cs="Calibri"/>
          <w:color w:val="000000"/>
        </w:rPr>
        <w:t xml:space="preserve">were able to </w:t>
      </w:r>
      <w:r w:rsidR="00E23C67" w:rsidRPr="0053129D">
        <w:rPr>
          <w:rFonts w:eastAsia="MS Mincho" w:cs="Calibri"/>
          <w:color w:val="000000"/>
        </w:rPr>
        <w:t xml:space="preserve">adhere to </w:t>
      </w:r>
      <w:r w:rsidR="00DD56B3" w:rsidRPr="0053129D">
        <w:rPr>
          <w:rFonts w:eastAsia="MS Mincho" w:cs="Calibri"/>
          <w:color w:val="000000"/>
        </w:rPr>
        <w:t xml:space="preserve">the ideal </w:t>
      </w:r>
      <w:r w:rsidR="00E23C67" w:rsidRPr="0053129D">
        <w:rPr>
          <w:rFonts w:eastAsia="MS Mincho" w:cs="Calibri"/>
          <w:color w:val="000000"/>
        </w:rPr>
        <w:t xml:space="preserve">viewing strategy for </w:t>
      </w:r>
      <w:r w:rsidR="00DD56B3" w:rsidRPr="0053129D">
        <w:rPr>
          <w:rFonts w:eastAsia="MS Mincho" w:cs="Calibri"/>
          <w:color w:val="000000"/>
        </w:rPr>
        <w:t xml:space="preserve">approximately </w:t>
      </w:r>
      <w:r w:rsidR="00E23C67" w:rsidRPr="0053129D">
        <w:rPr>
          <w:rFonts w:eastAsia="MS Mincho" w:cs="Calibri"/>
          <w:color w:val="000000"/>
        </w:rPr>
        <w:t>two-thirds of their viewing time</w:t>
      </w:r>
      <w:r w:rsidR="000D3BF6" w:rsidRPr="0053129D">
        <w:rPr>
          <w:rFonts w:eastAsia="MS Mincho" w:cs="Calibri"/>
          <w:color w:val="000000"/>
        </w:rPr>
        <w:t>. H</w:t>
      </w:r>
      <w:r w:rsidR="00E23C67" w:rsidRPr="0053129D">
        <w:rPr>
          <w:rFonts w:eastAsia="MS Mincho" w:cs="Calibri"/>
          <w:color w:val="000000"/>
        </w:rPr>
        <w:t xml:space="preserve">owever, </w:t>
      </w:r>
      <w:r w:rsidR="007A469D" w:rsidRPr="0053129D">
        <w:rPr>
          <w:rFonts w:eastAsia="MS Mincho" w:cs="Calibri"/>
          <w:color w:val="000000"/>
        </w:rPr>
        <w:t xml:space="preserve">there was no evidence </w:t>
      </w:r>
      <w:r w:rsidR="000874EC" w:rsidRPr="0053129D">
        <w:rPr>
          <w:rFonts w:eastAsia="MS Mincho" w:cs="Calibri"/>
          <w:color w:val="000000"/>
        </w:rPr>
        <w:t xml:space="preserve">that </w:t>
      </w:r>
      <w:r w:rsidR="007A469D" w:rsidRPr="0053129D">
        <w:rPr>
          <w:rFonts w:eastAsia="MS Mincho" w:cs="Calibri"/>
          <w:color w:val="000000"/>
        </w:rPr>
        <w:t xml:space="preserve">these few participants </w:t>
      </w:r>
      <w:r w:rsidR="000874EC" w:rsidRPr="0053129D">
        <w:rPr>
          <w:rFonts w:eastAsia="MS Mincho" w:cs="Calibri"/>
          <w:color w:val="000000"/>
        </w:rPr>
        <w:t xml:space="preserve">achieved any </w:t>
      </w:r>
      <w:r w:rsidR="007A469D" w:rsidRPr="0053129D">
        <w:rPr>
          <w:rFonts w:eastAsia="MS Mincho" w:cs="Calibri"/>
          <w:color w:val="000000"/>
        </w:rPr>
        <w:t xml:space="preserve">better </w:t>
      </w:r>
      <w:r w:rsidR="00C7258A" w:rsidRPr="0053129D">
        <w:rPr>
          <w:rFonts w:eastAsia="MS Mincho" w:cs="Calibri"/>
          <w:color w:val="000000"/>
        </w:rPr>
        <w:t xml:space="preserve">reading </w:t>
      </w:r>
      <w:r w:rsidR="007A469D" w:rsidRPr="0053129D">
        <w:rPr>
          <w:rFonts w:eastAsia="MS Mincho" w:cs="Calibri"/>
          <w:color w:val="000000"/>
        </w:rPr>
        <w:t>performance.</w:t>
      </w:r>
      <w:r w:rsidR="00BF4255" w:rsidRPr="0053129D">
        <w:rPr>
          <w:rFonts w:eastAsia="MS Mincho" w:cs="Calibri"/>
          <w:color w:val="000000"/>
        </w:rPr>
        <w:t xml:space="preserve"> There was also no evidence for any systematic differences in adherence to this viewing strategy across the three spacing conditions. </w:t>
      </w:r>
    </w:p>
    <w:p w:rsidR="001C150C" w:rsidRPr="0053129D" w:rsidRDefault="001C150C" w:rsidP="008D31B6">
      <w:pPr>
        <w:spacing w:after="0" w:line="480" w:lineRule="auto"/>
        <w:jc w:val="both"/>
        <w:rPr>
          <w:rFonts w:eastAsia="MS Mincho" w:cs="Calibri"/>
          <w:color w:val="000000"/>
        </w:rPr>
      </w:pPr>
    </w:p>
    <w:p w:rsidR="002538F8" w:rsidRPr="0053129D" w:rsidRDefault="002538F8" w:rsidP="00FD428F">
      <w:pPr>
        <w:keepNext/>
        <w:keepLines/>
        <w:spacing w:before="200" w:after="0" w:line="480" w:lineRule="auto"/>
        <w:jc w:val="both"/>
        <w:outlineLvl w:val="2"/>
        <w:rPr>
          <w:rFonts w:eastAsia="MS Gothic" w:cs="Calibri"/>
          <w:b/>
          <w:bCs/>
          <w:color w:val="000000"/>
        </w:rPr>
      </w:pPr>
      <w:bookmarkStart w:id="13" w:name="_Toc319590779"/>
      <w:bookmarkStart w:id="14" w:name="_Toc324518456"/>
      <w:r w:rsidRPr="0053129D">
        <w:rPr>
          <w:rFonts w:eastAsia="MS Gothic" w:cs="Calibri"/>
          <w:b/>
          <w:bCs/>
          <w:color w:val="000000"/>
        </w:rPr>
        <w:t>Discussion</w:t>
      </w:r>
      <w:bookmarkEnd w:id="13"/>
      <w:bookmarkEnd w:id="14"/>
    </w:p>
    <w:p w:rsidR="0026739A" w:rsidRPr="0053129D" w:rsidRDefault="001947AD" w:rsidP="00FD428F">
      <w:pPr>
        <w:spacing w:after="0" w:line="480" w:lineRule="auto"/>
        <w:ind w:firstLine="720"/>
        <w:jc w:val="both"/>
        <w:rPr>
          <w:rFonts w:eastAsia="MS Mincho" w:cs="Calibri"/>
          <w:color w:val="000000"/>
        </w:rPr>
      </w:pPr>
      <w:r w:rsidRPr="0053129D">
        <w:rPr>
          <w:rFonts w:eastAsia="MS Mincho" w:cs="Calibri"/>
          <w:color w:val="000000"/>
        </w:rPr>
        <w:t>W</w:t>
      </w:r>
      <w:r w:rsidR="00491ECC" w:rsidRPr="0053129D">
        <w:rPr>
          <w:rFonts w:eastAsia="MS Mincho" w:cs="Calibri"/>
          <w:color w:val="000000"/>
        </w:rPr>
        <w:t xml:space="preserve">e </w:t>
      </w:r>
      <w:r w:rsidR="002538F8" w:rsidRPr="0053129D">
        <w:rPr>
          <w:rFonts w:eastAsia="MS Mincho" w:cs="Calibri"/>
          <w:color w:val="000000"/>
        </w:rPr>
        <w:t xml:space="preserve">investigated the impact of inter-word spacing on </w:t>
      </w:r>
      <w:r w:rsidR="00491ECC" w:rsidRPr="0053129D">
        <w:rPr>
          <w:rFonts w:eastAsia="MS Mincho" w:cs="Calibri"/>
          <w:color w:val="000000"/>
        </w:rPr>
        <w:t xml:space="preserve">performance </w:t>
      </w:r>
      <w:r w:rsidR="00FC4E08" w:rsidRPr="0053129D">
        <w:rPr>
          <w:rFonts w:eastAsia="MS Mincho" w:cs="Calibri"/>
          <w:color w:val="000000"/>
        </w:rPr>
        <w:t xml:space="preserve">for reading </w:t>
      </w:r>
      <w:r w:rsidR="002538F8" w:rsidRPr="0053129D">
        <w:rPr>
          <w:rFonts w:eastAsia="MS Mincho" w:cs="Calibri"/>
          <w:color w:val="000000"/>
        </w:rPr>
        <w:t xml:space="preserve">single lines of horizontally scrolling text </w:t>
      </w:r>
      <w:r w:rsidR="009F2125" w:rsidRPr="0053129D">
        <w:rPr>
          <w:rFonts w:eastAsia="MS Mincho" w:cs="Calibri"/>
          <w:color w:val="000000"/>
        </w:rPr>
        <w:t>in</w:t>
      </w:r>
      <w:r w:rsidR="002538F8" w:rsidRPr="0053129D">
        <w:rPr>
          <w:rFonts w:eastAsia="MS Mincho" w:cs="Calibri"/>
          <w:color w:val="000000"/>
        </w:rPr>
        <w:t xml:space="preserve"> peripheral vision</w:t>
      </w:r>
      <w:r w:rsidR="00FC4E08" w:rsidRPr="0053129D">
        <w:rPr>
          <w:rFonts w:eastAsia="MS Mincho" w:cs="Calibri"/>
          <w:color w:val="000000"/>
        </w:rPr>
        <w:t xml:space="preserve">. To ensure that peripheral vision was used for reading, we employed a gaze-contingent </w:t>
      </w:r>
      <w:r w:rsidR="00707A40" w:rsidRPr="0053129D">
        <w:rPr>
          <w:rFonts w:eastAsia="MS Mincho" w:cs="Calibri"/>
          <w:color w:val="000000"/>
        </w:rPr>
        <w:t>central scotoma that covered the entire macular area.</w:t>
      </w:r>
      <w:r w:rsidR="002538F8" w:rsidRPr="0053129D">
        <w:rPr>
          <w:rFonts w:eastAsia="MS Mincho" w:cs="Calibri"/>
          <w:color w:val="000000"/>
        </w:rPr>
        <w:t xml:space="preserve"> </w:t>
      </w:r>
      <w:r w:rsidR="00707A40" w:rsidRPr="0053129D">
        <w:rPr>
          <w:rFonts w:eastAsia="MS Mincho" w:cs="Calibri"/>
          <w:color w:val="000000"/>
        </w:rPr>
        <w:t>We show that r</w:t>
      </w:r>
      <w:r w:rsidR="002538F8" w:rsidRPr="0053129D">
        <w:rPr>
          <w:rFonts w:eastAsia="MS Mincho" w:cs="Calibri"/>
          <w:color w:val="000000"/>
        </w:rPr>
        <w:t xml:space="preserve">eading accuracy (Figure 3) and memory recall (Figure </w:t>
      </w:r>
      <w:r w:rsidR="002447DD" w:rsidRPr="0053129D">
        <w:rPr>
          <w:rFonts w:eastAsia="MS Mincho" w:cs="Calibri"/>
          <w:color w:val="000000"/>
        </w:rPr>
        <w:t>4</w:t>
      </w:r>
      <w:r w:rsidR="002538F8" w:rsidRPr="0053129D">
        <w:rPr>
          <w:rFonts w:eastAsia="MS Mincho" w:cs="Calibri"/>
          <w:color w:val="000000"/>
        </w:rPr>
        <w:t xml:space="preserve">) were significantly enhanced with </w:t>
      </w:r>
      <w:r w:rsidR="00DF1509" w:rsidRPr="0053129D">
        <w:rPr>
          <w:rFonts w:eastAsia="MS Mincho" w:cs="Calibri"/>
          <w:color w:val="000000"/>
        </w:rPr>
        <w:t xml:space="preserve">increased </w:t>
      </w:r>
      <w:r w:rsidR="006F7D7B" w:rsidRPr="0053129D">
        <w:rPr>
          <w:rFonts w:eastAsia="MS Mincho" w:cs="Calibri"/>
          <w:color w:val="000000"/>
        </w:rPr>
        <w:t>inter-</w:t>
      </w:r>
      <w:r w:rsidR="002538F8" w:rsidRPr="0053129D">
        <w:rPr>
          <w:rFonts w:eastAsia="MS Mincho" w:cs="Calibri"/>
          <w:color w:val="000000"/>
        </w:rPr>
        <w:t>word spacing</w:t>
      </w:r>
      <w:r w:rsidRPr="0053129D">
        <w:rPr>
          <w:rFonts w:eastAsia="MS Mincho" w:cs="Calibri"/>
          <w:color w:val="000000"/>
        </w:rPr>
        <w:t xml:space="preserve">, </w:t>
      </w:r>
      <w:r w:rsidR="00512982" w:rsidRPr="0053129D">
        <w:rPr>
          <w:rFonts w:eastAsia="MS Mincho" w:cs="Calibri"/>
          <w:color w:val="000000"/>
        </w:rPr>
        <w:t>with</w:t>
      </w:r>
      <w:r w:rsidR="002538F8" w:rsidRPr="0053129D">
        <w:rPr>
          <w:rFonts w:eastAsia="MS Mincho" w:cs="Calibri"/>
          <w:color w:val="000000"/>
        </w:rPr>
        <w:t xml:space="preserve"> the largest improvements observed for triple-character spacing. </w:t>
      </w:r>
      <w:r w:rsidRPr="0053129D">
        <w:rPr>
          <w:rFonts w:eastAsia="MS Mincho" w:cs="Calibri"/>
          <w:color w:val="000000"/>
        </w:rPr>
        <w:t xml:space="preserve">Our experimental protocol </w:t>
      </w:r>
      <w:r w:rsidR="00732F0E" w:rsidRPr="0053129D">
        <w:rPr>
          <w:rFonts w:eastAsia="MS Mincho" w:cs="Calibri"/>
          <w:color w:val="000000"/>
        </w:rPr>
        <w:t>affirmed</w:t>
      </w:r>
      <w:r w:rsidRPr="0053129D">
        <w:rPr>
          <w:rFonts w:eastAsia="MS Mincho" w:cs="Calibri"/>
          <w:color w:val="000000"/>
        </w:rPr>
        <w:t xml:space="preserve"> that these findings were independent of the text presentation speed in words per minute. Given these results, and in general agreement with previous studies</w:t>
      </w:r>
      <w:r w:rsidR="00912B67" w:rsidRPr="0053129D">
        <w:rPr>
          <w:rFonts w:eastAsia="MS Mincho" w:cs="Calibri"/>
          <w:color w:val="000000"/>
        </w:rPr>
        <w:t>,</w:t>
      </w:r>
      <w:r w:rsidR="002D65F2" w:rsidRPr="0053129D">
        <w:rPr>
          <w:rFonts w:eastAsia="MS Mincho" w:cs="Calibri"/>
          <w:color w:val="000000"/>
        </w:rPr>
        <w:fldChar w:fldCharType="begin" w:fldLock="1"/>
      </w:r>
      <w:r w:rsidR="00530139" w:rsidRPr="0053129D">
        <w:rPr>
          <w:rFonts w:eastAsia="MS Mincho" w:cs="Calibri"/>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id":"ITEM-2","itemData":{"DOI":"10.1016/0042-6989(96)00022-3","ISSN":"00426989","author":[{"dropping-particle":"","family":"Latham","given":"K","non-dropping-particle":"","parse-names":false,"suffix":""},{"dropping-particle":"","family":"Whitaker","given":"David","non-dropping-particle":"","parse-names":false,"suffix":""}],"container-title":"Vision Research","id":"ITEM-2","issue":"17","issued":{"date-parts":[["1996","9"]]},"page":"2665-2674","title":"A comparison of word recognition and reading performance in foveal and peripheral vision","type":"article-journal","volume":"36"},"uris":["http://www.mendeley.com/documents/?uuid=176e4b97-8b4e-4c22-b762-c6f1c1ff1c9b"]},{"id":"ITEM-3","itemData":{"DOI":"10.1167/13.7.14","author":[{"dropping-particle":"","family":"He","given":"Yingchen","non-dropping-particle":"","parse-names":false,"suffix":""},{"dropping-particle":"","family":"Legge","given":"Gordon E.","non-dropping-particle":"","parse-names":false,"suffix":""},{"dropping-particle":"","family":"Yu","given":"Deyue","non-dropping-particle":"","parse-names":false,"suffix":""}],"container-title":"Journal of Vision","id":"ITEM-3","issue":"7","issued":{"date-parts":[["2013"]]},"page":"1-14","title":"Sensory and cognitive influences on the training-related improvement of reading speed in peripheral vision","type":"article-journal","volume":"13"},"uris":["http://www.mendeley.com/documents/?uuid=6a917e17-7a37-42c9-a9e7-83496d5350fe"]},{"id":"ITEM-4","itemData":{"DOI":"10.1167/7.2.20.Modeling","author":[{"dropping-particle":"","family":"Pelli","given":"Denis G.","non-dropping-particle":"","parse-names":false,"suffix":""},{"dropping-particle":"","family":"Tillman","given":"Katharine A","non-dropping-particle":"","parse-names":false,"suffix":""},{"dropping-particle":"","family":"Freeman","given":"Jeremy","non-dropping-particle":"","parse-names":false,"suffix":""},{"dropping-particle":"","family":"Su","given":"Michael","non-dropping-particle":"","parse-names":false,"suffix":""},{"dropping-particle":"","family":"Berger","given":"Tracey D","non-dropping-particle":"","parse-names":false,"suffix":""},{"dropping-particle":"","family":"Majaj","given":"Najib J","non-dropping-particle":"","parse-names":false,"suffix":""}],"container-title":"Journal of Vision","id":"ITEM-4","issue":"20","issued":{"date-parts":[["2007"]]},"page":"1-36","title":"Crowding and eccentricity determine reading rate","type":"article-journal","volume":"7"},"uris":["http://www.mendeley.com/documents/?uuid=d7e16ae2-0d35-40d0-9392-e1cd162f2058"]}],"mendeley":{"formattedCitation":"&lt;sup&gt;9,18–20&lt;/sup&gt;","plainTextFormattedCitation":"9,18–20","previouslyFormattedCitation":"&lt;sup&gt;9,18–20&lt;/sup&gt;"},"properties":{"noteIndex":0},"schema":"https://github.com/citation-style-language/schema/raw/master/csl-citation.json"}</w:instrText>
      </w:r>
      <w:r w:rsidR="002D65F2" w:rsidRPr="0053129D">
        <w:rPr>
          <w:rFonts w:eastAsia="MS Mincho" w:cs="Calibri"/>
          <w:color w:val="000000"/>
        </w:rPr>
        <w:fldChar w:fldCharType="separate"/>
      </w:r>
      <w:r w:rsidR="002D65F2" w:rsidRPr="0053129D">
        <w:rPr>
          <w:rFonts w:eastAsia="MS Mincho" w:cs="Calibri"/>
          <w:noProof/>
          <w:color w:val="000000"/>
          <w:vertAlign w:val="superscript"/>
        </w:rPr>
        <w:t>9,18–20</w:t>
      </w:r>
      <w:r w:rsidR="002D65F2" w:rsidRPr="0053129D">
        <w:rPr>
          <w:rFonts w:eastAsia="MS Mincho" w:cs="Calibri"/>
          <w:color w:val="000000"/>
        </w:rPr>
        <w:fldChar w:fldCharType="end"/>
      </w:r>
      <w:r w:rsidRPr="0053129D">
        <w:rPr>
          <w:rFonts w:eastAsia="MS Mincho" w:cs="Calibri"/>
          <w:color w:val="000000"/>
        </w:rPr>
        <w:t xml:space="preserve"> we attribute</w:t>
      </w:r>
      <w:r w:rsidR="00FB65F8" w:rsidRPr="0053129D">
        <w:rPr>
          <w:rFonts w:eastAsia="MS Mincho" w:cs="Calibri"/>
          <w:color w:val="000000"/>
        </w:rPr>
        <w:t xml:space="preserve"> the observed improvements in reading performance with increased inter-word spacing to </w:t>
      </w:r>
      <w:r w:rsidRPr="0053129D">
        <w:rPr>
          <w:rFonts w:eastAsia="MS Mincho" w:cs="Calibri"/>
          <w:color w:val="000000"/>
        </w:rPr>
        <w:t xml:space="preserve">a reduction in </w:t>
      </w:r>
      <w:r w:rsidR="00FB65F8" w:rsidRPr="0053129D">
        <w:rPr>
          <w:rFonts w:eastAsia="MS Mincho" w:cs="Calibri"/>
          <w:color w:val="000000"/>
        </w:rPr>
        <w:t>visual crowding (</w:t>
      </w:r>
      <w:r w:rsidR="001321C3" w:rsidRPr="0053129D">
        <w:rPr>
          <w:rFonts w:eastAsia="MS Mincho" w:cs="Calibri"/>
          <w:color w:val="000000"/>
        </w:rPr>
        <w:t>cf</w:t>
      </w:r>
      <w:r w:rsidR="00FB65F8" w:rsidRPr="0053129D">
        <w:rPr>
          <w:rFonts w:eastAsia="MS Mincho" w:cs="Calibri"/>
          <w:color w:val="000000"/>
        </w:rPr>
        <w:fldChar w:fldCharType="begin" w:fldLock="1"/>
      </w:r>
      <w:r w:rsidR="00530139" w:rsidRPr="0053129D">
        <w:rPr>
          <w:rFonts w:eastAsia="MS Mincho" w:cs="Calibri"/>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00FB65F8" w:rsidRPr="0053129D">
        <w:rPr>
          <w:rFonts w:eastAsia="MS Mincho" w:cs="Calibri"/>
          <w:color w:val="000000"/>
        </w:rPr>
        <w:fldChar w:fldCharType="separate"/>
      </w:r>
      <w:r w:rsidR="00FB65F8" w:rsidRPr="0053129D">
        <w:rPr>
          <w:rFonts w:eastAsia="MS Mincho" w:cs="Calibri"/>
          <w:noProof/>
          <w:color w:val="000000"/>
          <w:vertAlign w:val="superscript"/>
        </w:rPr>
        <w:t>9</w:t>
      </w:r>
      <w:r w:rsidR="00FB65F8" w:rsidRPr="0053129D">
        <w:rPr>
          <w:rFonts w:eastAsia="MS Mincho" w:cs="Calibri"/>
          <w:color w:val="000000"/>
        </w:rPr>
        <w:fldChar w:fldCharType="end"/>
      </w:r>
      <w:r w:rsidR="00491ECC" w:rsidRPr="0053129D">
        <w:rPr>
          <w:rFonts w:eastAsia="MS Mincho" w:cs="Calibri"/>
          <w:color w:val="000000"/>
        </w:rPr>
        <w:t xml:space="preserve">). </w:t>
      </w:r>
      <w:r w:rsidR="00FB65F8" w:rsidRPr="0053129D">
        <w:rPr>
          <w:rFonts w:eastAsia="MS Mincho" w:cs="Calibri"/>
          <w:color w:val="000000"/>
        </w:rPr>
        <w:t xml:space="preserve"> </w:t>
      </w:r>
    </w:p>
    <w:p w:rsidR="00CD0E95" w:rsidRPr="0053129D" w:rsidRDefault="007A12B2" w:rsidP="00FD428F">
      <w:pPr>
        <w:spacing w:line="480" w:lineRule="auto"/>
        <w:ind w:firstLine="720"/>
        <w:jc w:val="both"/>
        <w:rPr>
          <w:rFonts w:cs="Calibri"/>
          <w:color w:val="000000"/>
        </w:rPr>
      </w:pPr>
      <w:r w:rsidRPr="0053129D">
        <w:rPr>
          <w:rFonts w:cs="Calibri"/>
          <w:color w:val="000000"/>
        </w:rPr>
        <w:t xml:space="preserve">An improvement in reading performance with increased word spacing has been </w:t>
      </w:r>
      <w:r w:rsidR="002D33D4" w:rsidRPr="0053129D">
        <w:rPr>
          <w:rFonts w:cs="Calibri"/>
          <w:color w:val="000000"/>
        </w:rPr>
        <w:t>demonstrated in individuals with macular disease, where, for normal contrast static text, double-character inter-word spacing yielded superior reading performance than either single- or triple-character spacing</w:t>
      </w:r>
      <w:r w:rsidR="00912B67" w:rsidRPr="0053129D">
        <w:rPr>
          <w:rFonts w:cs="Calibri"/>
          <w:color w:val="000000"/>
        </w:rPr>
        <w:t>.</w:t>
      </w:r>
      <w:r w:rsidRPr="0053129D">
        <w:rPr>
          <w:rFonts w:cs="Calibri"/>
          <w:color w:val="000000"/>
        </w:rPr>
        <w:fldChar w:fldCharType="begin" w:fldLock="1"/>
      </w:r>
      <w:r w:rsidR="00530139" w:rsidRPr="0053129D">
        <w:rPr>
          <w:rFonts w:cs="Calibri"/>
          <w:color w:val="000000"/>
        </w:rPr>
        <w:instrText>ADDIN CSL_CITATION {"citationItems":[{"id":"ITEM-1","itemData":{"DOI":"10.1371/journal.pone.0080325","ISSN":"1932-6203","author":[{"dropping-particle":"","family":"Blackmore-Wright","given":"Sally","non-dropping-particle":"","parse-names":false,"suffix":""},{"dropping-particle":"","family":"Georgeson","given":"Mark A.","non-dropping-particle":"","parse-names":false,"suffix":""},{"dropping-particle":"","family":"Anderson","given":"Stephen J.","non-dropping-particle":"","parse-names":false,"suffix":""}],"container-title":"PLoS ONE","id":"ITEM-1","issue":"11","issued":{"date-parts":[["2013","11","11"]]},"page":"e80325","title":"Enhanced text spacing improves reading performance in individuals with Macular Disease","type":"article-journal","volume":"8"},"uris":["http://www.mendeley.com/documents/?uuid=abc978b4-b03b-4586-93c0-097a077dcd6f"]}],"mendeley":{"formattedCitation":"&lt;sup&gt;9&lt;/sup&gt;","plainTextFormattedCitation":"9","previouslyFormattedCitation":"&lt;sup&gt;9&lt;/sup&gt;"},"properties":{"noteIndex":0},"schema":"https://github.com/citation-style-language/schema/raw/master/csl-citation.json"}</w:instrText>
      </w:r>
      <w:r w:rsidRPr="0053129D">
        <w:rPr>
          <w:rFonts w:cs="Calibri"/>
          <w:color w:val="000000"/>
        </w:rPr>
        <w:fldChar w:fldCharType="separate"/>
      </w:r>
      <w:r w:rsidR="00C523DB" w:rsidRPr="0053129D">
        <w:rPr>
          <w:rFonts w:cs="Calibri"/>
          <w:noProof/>
          <w:color w:val="000000"/>
          <w:vertAlign w:val="superscript"/>
        </w:rPr>
        <w:t>9</w:t>
      </w:r>
      <w:r w:rsidRPr="0053129D">
        <w:rPr>
          <w:rFonts w:cs="Calibri"/>
          <w:color w:val="000000"/>
        </w:rPr>
        <w:fldChar w:fldCharType="end"/>
      </w:r>
      <w:r w:rsidRPr="0053129D">
        <w:rPr>
          <w:rFonts w:cs="Calibri"/>
          <w:color w:val="000000"/>
        </w:rPr>
        <w:t xml:space="preserve"> </w:t>
      </w:r>
      <w:r w:rsidR="00747AE5" w:rsidRPr="0053129D">
        <w:rPr>
          <w:rFonts w:cs="Calibri"/>
          <w:color w:val="000000"/>
        </w:rPr>
        <w:t xml:space="preserve">In </w:t>
      </w:r>
      <w:r w:rsidR="00F7002F" w:rsidRPr="0053129D">
        <w:rPr>
          <w:rFonts w:cs="Calibri"/>
          <w:color w:val="000000"/>
        </w:rPr>
        <w:t>the present study reading performance</w:t>
      </w:r>
      <w:r w:rsidR="00CD3BCF" w:rsidRPr="0053129D">
        <w:rPr>
          <w:rFonts w:cs="Calibri"/>
          <w:color w:val="000000"/>
        </w:rPr>
        <w:t xml:space="preserve">, in terms of accuracy and </w:t>
      </w:r>
      <w:r w:rsidR="00CD0E95" w:rsidRPr="0053129D">
        <w:rPr>
          <w:rFonts w:cs="Calibri"/>
          <w:color w:val="000000"/>
        </w:rPr>
        <w:t xml:space="preserve">memory </w:t>
      </w:r>
      <w:r w:rsidR="00CD3BCF" w:rsidRPr="0053129D">
        <w:rPr>
          <w:rFonts w:cs="Calibri"/>
          <w:color w:val="000000"/>
        </w:rPr>
        <w:t xml:space="preserve">recall, </w:t>
      </w:r>
      <w:r w:rsidR="00F7002F" w:rsidRPr="0053129D">
        <w:rPr>
          <w:rFonts w:cs="Calibri"/>
          <w:color w:val="000000"/>
        </w:rPr>
        <w:t xml:space="preserve">was better with </w:t>
      </w:r>
      <w:r w:rsidR="00747AE5" w:rsidRPr="0053129D">
        <w:rPr>
          <w:rFonts w:cs="Calibri"/>
          <w:color w:val="000000"/>
        </w:rPr>
        <w:t xml:space="preserve">triple-character word spacing </w:t>
      </w:r>
      <w:r w:rsidR="00827AFC" w:rsidRPr="0053129D">
        <w:rPr>
          <w:rFonts w:cs="Calibri"/>
          <w:color w:val="000000"/>
        </w:rPr>
        <w:t xml:space="preserve">than </w:t>
      </w:r>
      <w:r w:rsidR="00CD3BCF" w:rsidRPr="0053129D">
        <w:rPr>
          <w:rFonts w:cs="Calibri"/>
          <w:color w:val="000000"/>
        </w:rPr>
        <w:t xml:space="preserve">either </w:t>
      </w:r>
      <w:r w:rsidR="00827AFC" w:rsidRPr="0053129D">
        <w:rPr>
          <w:rFonts w:cs="Calibri"/>
          <w:color w:val="000000"/>
        </w:rPr>
        <w:t xml:space="preserve">single- </w:t>
      </w:r>
      <w:r w:rsidR="00CD3BCF" w:rsidRPr="0053129D">
        <w:rPr>
          <w:rFonts w:cs="Calibri"/>
          <w:color w:val="000000"/>
        </w:rPr>
        <w:t xml:space="preserve">or </w:t>
      </w:r>
      <w:r w:rsidRPr="0053129D">
        <w:rPr>
          <w:rFonts w:cs="Calibri"/>
          <w:color w:val="000000"/>
        </w:rPr>
        <w:t>double</w:t>
      </w:r>
      <w:r w:rsidR="00747AE5" w:rsidRPr="0053129D">
        <w:rPr>
          <w:rFonts w:cs="Calibri"/>
          <w:color w:val="000000"/>
        </w:rPr>
        <w:t>-character</w:t>
      </w:r>
      <w:r w:rsidRPr="0053129D">
        <w:rPr>
          <w:rFonts w:cs="Calibri"/>
          <w:color w:val="000000"/>
        </w:rPr>
        <w:t xml:space="preserve"> spacing</w:t>
      </w:r>
      <w:r w:rsidR="00456D55" w:rsidRPr="0053129D">
        <w:rPr>
          <w:rFonts w:cs="Calibri"/>
          <w:color w:val="000000"/>
        </w:rPr>
        <w:t xml:space="preserve">, a result that may reflect </w:t>
      </w:r>
      <w:r w:rsidRPr="0053129D">
        <w:rPr>
          <w:rFonts w:cs="Calibri"/>
          <w:color w:val="000000"/>
        </w:rPr>
        <w:t xml:space="preserve">the </w:t>
      </w:r>
      <w:r w:rsidRPr="0053129D">
        <w:rPr>
          <w:rFonts w:cs="Calibri"/>
          <w:color w:val="000000"/>
        </w:rPr>
        <w:lastRenderedPageBreak/>
        <w:t xml:space="preserve">increased crowding effect </w:t>
      </w:r>
      <w:r w:rsidR="00456D55" w:rsidRPr="0053129D">
        <w:rPr>
          <w:rFonts w:cs="Calibri"/>
          <w:color w:val="000000"/>
        </w:rPr>
        <w:t xml:space="preserve">reported </w:t>
      </w:r>
      <w:r w:rsidRPr="0053129D">
        <w:rPr>
          <w:rFonts w:cs="Calibri"/>
          <w:color w:val="000000"/>
        </w:rPr>
        <w:t>with dynamic stimul</w:t>
      </w:r>
      <w:r w:rsidR="00912B67" w:rsidRPr="0053129D">
        <w:rPr>
          <w:rFonts w:cs="Calibri"/>
          <w:color w:val="000000"/>
        </w:rPr>
        <w:t>i.</w:t>
      </w:r>
      <w:r w:rsidRPr="0053129D">
        <w:rPr>
          <w:rFonts w:cs="Calibri"/>
          <w:color w:val="000000"/>
        </w:rPr>
        <w:fldChar w:fldCharType="begin" w:fldLock="1"/>
      </w:r>
      <w:r w:rsidR="002D65F2" w:rsidRPr="0053129D">
        <w:rPr>
          <w:rFonts w:cs="Calibri"/>
          <w:color w:val="000000"/>
        </w:rPr>
        <w:instrText>ADDIN CSL_CITATION {"citationItems":[{"id":"ITEM-1","itemData":{"DOI":"10.1016/S0042-6989(03)00460-7","ISSN":"00426989","author":[{"dropping-particle":"","family":"Bex","given":"Peter J","non-dropping-particle":"","parse-names":false,"suffix":""},{"dropping-particle":"","family":"Dakin","given":"Steven C","non-dropping-particle":"","parse-names":false,"suffix":""},{"dropping-particle":"","family":"Simmers","given":"Anita J.","non-dropping-particle":"","parse-names":false,"suffix":""}],"container-title":"Vision Research","id":"ITEM-1","issue":"27","issued":{"date-parts":[["2003","12"]]},"page":"2895-2904","title":"The shape and size of crowding for moving targets","type":"article-journal","volume":"43"},"uris":["http://www.mendeley.com/documents/?uuid=8f820b8d-98d7-48be-9c32-537ba1a17ab2"]},{"id":"ITEM-2","itemData":{"DOI":"10.1167/14.1.21.doi","author":[{"dropping-particle":"","family":"Harrison","given":"W J","non-dropping-particle":"","parse-names":false,"suffix":""},{"dropping-particle":"","family":"Remington","given":"R W","non-dropping-particle":"","parse-names":false,"suffix":""},{"dropping-particle":"","family":"Mattingley","given":"J B","non-dropping-particle":"","parse-names":false,"suffix":""}],"container-title":"Journal of Vision","id":"ITEM-2","issue":"21","issued":{"date-parts":[["2014"]]},"page":"1-16","title":"Visual crowding is anisotropic along the horizontal meridian during smooth pursuit","type":"article-journal","volume":"14(1)"},"uris":["http://www.mendeley.com/documents/?uuid=cd003d95-aff9-499c-a3c0-d257664c557d"]}],"mendeley":{"formattedCitation":"&lt;sup&gt;25,34&lt;/sup&gt;","plainTextFormattedCitation":"25,34","previouslyFormattedCitation":"&lt;sup&gt;25,34&lt;/sup&gt;"},"properties":{"noteIndex":0},"schema":"https://github.com/citation-style-language/schema/raw/master/csl-citation.json"}</w:instrText>
      </w:r>
      <w:r w:rsidRPr="0053129D">
        <w:rPr>
          <w:rFonts w:cs="Calibri"/>
          <w:color w:val="000000"/>
        </w:rPr>
        <w:fldChar w:fldCharType="separate"/>
      </w:r>
      <w:r w:rsidR="005B64ED" w:rsidRPr="0053129D">
        <w:rPr>
          <w:rFonts w:cs="Calibri"/>
          <w:noProof/>
          <w:color w:val="000000"/>
          <w:vertAlign w:val="superscript"/>
        </w:rPr>
        <w:t>25,34</w:t>
      </w:r>
      <w:r w:rsidRPr="0053129D">
        <w:rPr>
          <w:rFonts w:cs="Calibri"/>
          <w:color w:val="000000"/>
        </w:rPr>
        <w:fldChar w:fldCharType="end"/>
      </w:r>
      <w:r w:rsidRPr="0053129D">
        <w:rPr>
          <w:rFonts w:cs="Calibri"/>
          <w:color w:val="000000"/>
        </w:rPr>
        <w:t xml:space="preserve"> </w:t>
      </w:r>
      <w:r w:rsidR="007F7171" w:rsidRPr="0053129D">
        <w:rPr>
          <w:rFonts w:cs="Calibri"/>
          <w:color w:val="000000"/>
        </w:rPr>
        <w:t xml:space="preserve">The replication of the improvement across two measures of reading performance and </w:t>
      </w:r>
      <w:r w:rsidR="00CD0E95" w:rsidRPr="0053129D">
        <w:rPr>
          <w:rFonts w:cs="Calibri"/>
          <w:color w:val="000000"/>
        </w:rPr>
        <w:t xml:space="preserve">two </w:t>
      </w:r>
      <w:r w:rsidR="00EF7066" w:rsidRPr="0053129D">
        <w:rPr>
          <w:rFonts w:cs="Calibri"/>
          <w:color w:val="000000"/>
        </w:rPr>
        <w:t xml:space="preserve">different </w:t>
      </w:r>
      <w:r w:rsidR="007F7171" w:rsidRPr="0053129D">
        <w:rPr>
          <w:rFonts w:cs="Calibri"/>
          <w:color w:val="000000"/>
        </w:rPr>
        <w:t>experiment</w:t>
      </w:r>
      <w:r w:rsidR="00EF7066" w:rsidRPr="0053129D">
        <w:rPr>
          <w:rFonts w:cs="Calibri"/>
          <w:color w:val="000000"/>
        </w:rPr>
        <w:t>al protocols</w:t>
      </w:r>
      <w:r w:rsidR="007F7171" w:rsidRPr="0053129D">
        <w:rPr>
          <w:rFonts w:cs="Calibri"/>
          <w:color w:val="000000"/>
        </w:rPr>
        <w:t xml:space="preserve"> demonstrates the reliability of this effect.</w:t>
      </w:r>
    </w:p>
    <w:p w:rsidR="007A12B2" w:rsidRPr="0053129D" w:rsidRDefault="003621B2" w:rsidP="00FD428F">
      <w:pPr>
        <w:spacing w:line="480" w:lineRule="auto"/>
        <w:ind w:firstLine="720"/>
        <w:jc w:val="both"/>
        <w:rPr>
          <w:rFonts w:cs="Calibri"/>
          <w:color w:val="000000"/>
        </w:rPr>
      </w:pPr>
      <w:r w:rsidRPr="0053129D">
        <w:rPr>
          <w:rFonts w:cs="Calibri"/>
          <w:color w:val="000000"/>
        </w:rPr>
        <w:t xml:space="preserve">It is possible that inter-word separation beyond triple-character spacing may further enhance reading performance. </w:t>
      </w:r>
      <w:r w:rsidR="007A12B2" w:rsidRPr="0053129D">
        <w:rPr>
          <w:rFonts w:cs="Calibri"/>
          <w:color w:val="000000"/>
        </w:rPr>
        <w:t>However,</w:t>
      </w:r>
      <w:r w:rsidR="007A12B2" w:rsidRPr="0053129D">
        <w:rPr>
          <w:rFonts w:cs="Calibri"/>
          <w:bCs/>
          <w:color w:val="000000"/>
        </w:rPr>
        <w:t xml:space="preserve"> </w:t>
      </w:r>
      <w:r w:rsidR="007A12B2" w:rsidRPr="0053129D">
        <w:rPr>
          <w:rFonts w:cs="Calibri"/>
          <w:color w:val="000000"/>
        </w:rPr>
        <w:t xml:space="preserve">given the </w:t>
      </w:r>
      <w:r w:rsidR="007A12B2" w:rsidRPr="0053129D">
        <w:rPr>
          <w:rFonts w:cs="Calibri"/>
          <w:bCs/>
          <w:color w:val="000000"/>
        </w:rPr>
        <w:t>known trade-off between the beneficial effect</w:t>
      </w:r>
      <w:r w:rsidR="00CC740A" w:rsidRPr="0053129D">
        <w:rPr>
          <w:rFonts w:cs="Calibri"/>
          <w:bCs/>
          <w:color w:val="000000"/>
        </w:rPr>
        <w:t>s</w:t>
      </w:r>
      <w:r w:rsidR="007A12B2" w:rsidRPr="0053129D">
        <w:rPr>
          <w:rFonts w:cs="Calibri"/>
          <w:bCs/>
          <w:color w:val="000000"/>
        </w:rPr>
        <w:t xml:space="preserve"> of reducing visual crowding and the detrimental consequences of stimuli being shifted into an area of poorer visual acuity</w:t>
      </w:r>
      <w:r w:rsidR="00912B67" w:rsidRPr="0053129D">
        <w:rPr>
          <w:rFonts w:cs="Calibri"/>
          <w:bCs/>
          <w:color w:val="000000"/>
        </w:rPr>
        <w:t>,</w:t>
      </w:r>
      <w:r w:rsidR="007A12B2" w:rsidRPr="0053129D">
        <w:rPr>
          <w:rFonts w:cs="Calibri"/>
          <w:bCs/>
          <w:color w:val="000000"/>
        </w:rPr>
        <w:fldChar w:fldCharType="begin" w:fldLock="1"/>
      </w:r>
      <w:r w:rsidR="002D65F2" w:rsidRPr="0053129D">
        <w:rPr>
          <w:rFonts w:cs="Calibri"/>
          <w:bCs/>
          <w:color w:val="000000"/>
        </w:rPr>
        <w:instrText>ADDIN CSL_CITATION {"citationItems":[{"id":"ITEM-1","itemData":{"DOI":"10.1016/j.jcjd.2013.06.003","ISSN":"1499-2671","PMID":"24070882","author":[{"dropping-particle":"","family":"Anstis","given":"S","non-dropping-particle":"","parse-names":false,"suffix":""}],"container-title":"Vision Research","id":"ITEM-1","issued":{"date-parts":[["1974","8"]]},"page":"589-592","title":"A chart demonstrating variations in acuity with retinal position","type":"article-journal","volume":"14"},"uris":["http://www.mendeley.com/documents/?uuid=62649fdc-f89e-4d5c-a377-5233a21d058d"]},{"id":"ITEM-2","itemData":{"abstract":"letter spacing crowding eccentricity","author":[{"dropping-particle":"","family":"Bouma","given":"H.","non-dropping-particle":"","parse-names":false,"suffix":""}],"container-title":"Nature","id":"ITEM-2","issued":{"date-parts":[["1970"]]},"page":"177-178","title":"Interaction effects in parafoveal letter recognition","type":"article-journal","volume":"226"},"uris":["http://www.mendeley.com/documents/?uuid=517a78b0-08b5-43dc-b82d-09b5003998ef"]},{"id":"ITEM-3","itemData":{"DOI":"10.3758/s13414-013-0463-8","ISSN":"1943-3921","PMID":"23709061","abstract":"Two eye movement experiments investigated intraword spacing (the space between letters within words) and interword spacing (the space between words) to explore the influence these variables have on eye movement control during reading. Both variables are important factors in determining the optimal use of space in a line of text, and fonts differ widely in how they employ these spaces. Prior research suggests that the proximity of flanking letters influences the identification of a central letter via lateral inhibition or crowding. If so, decrements in intraword spacing may produce inhibition in word processing. Still other research suggests that increases in intraword spacing can disrupt the integrity of word units. In English, interword spacing has a large influence on word segmentation and is important for saccade target selection. The results indicate an interplay between intra- and interword spacing that influences a font's readability. Additionally, these studies highlight the importance of word segmentation processes and have implications for the nature of lexical processing (serial vs. parallel).","author":[{"dropping-particle":"","family":"Slattery","given":"Timothy J","non-dropping-particle":"","parse-names":false,"suffix":""},{"dropping-particle":"","family":"Rayner","given":"Keith","non-dropping-particle":"","parse-names":false,"suffix":""}],"container-title":"Attention, Perception &amp; Psychophysics","id":"ITEM-3","issue":"6","issued":{"date-parts":[["2013","5","25"]]},"page":"1275-1292","title":"Effects of intraword and interword spacing on eye movements during reading: Exploring the optimal use of space in a line of text","type":"article-journal","volume":"75"},"uris":["http://www.mendeley.com/documents/?uuid=03fab384-0fe7-4123-b26e-32d0004596d3"]}],"mendeley":{"formattedCitation":"&lt;sup&gt;21,29,35&lt;/sup&gt;","plainTextFormattedCitation":"21,29,35","previouslyFormattedCitation":"&lt;sup&gt;21,29,35&lt;/sup&gt;"},"properties":{"noteIndex":0},"schema":"https://github.com/citation-style-language/schema/raw/master/csl-citation.json"}</w:instrText>
      </w:r>
      <w:r w:rsidR="007A12B2" w:rsidRPr="0053129D">
        <w:rPr>
          <w:rFonts w:cs="Calibri"/>
          <w:bCs/>
          <w:color w:val="000000"/>
        </w:rPr>
        <w:fldChar w:fldCharType="separate"/>
      </w:r>
      <w:r w:rsidR="002D65F2" w:rsidRPr="0053129D">
        <w:rPr>
          <w:rFonts w:cs="Calibri"/>
          <w:bCs/>
          <w:noProof/>
          <w:color w:val="000000"/>
          <w:vertAlign w:val="superscript"/>
        </w:rPr>
        <w:t>21,29,35</w:t>
      </w:r>
      <w:r w:rsidR="007A12B2" w:rsidRPr="0053129D">
        <w:rPr>
          <w:rFonts w:cs="Calibri"/>
          <w:bCs/>
          <w:color w:val="000000"/>
        </w:rPr>
        <w:fldChar w:fldCharType="end"/>
      </w:r>
      <w:r w:rsidR="007A12B2" w:rsidRPr="0053129D">
        <w:rPr>
          <w:rFonts w:cs="Calibri"/>
          <w:bCs/>
          <w:color w:val="000000"/>
        </w:rPr>
        <w:t xml:space="preserve"> it is likely that </w:t>
      </w:r>
      <w:r w:rsidRPr="0053129D">
        <w:rPr>
          <w:rFonts w:cs="Calibri"/>
          <w:color w:val="000000"/>
        </w:rPr>
        <w:t xml:space="preserve">excessive </w:t>
      </w:r>
      <w:r w:rsidR="007A12B2" w:rsidRPr="0053129D">
        <w:rPr>
          <w:rFonts w:cs="Calibri"/>
          <w:color w:val="000000"/>
        </w:rPr>
        <w:t xml:space="preserve">inter-word spacing (i.e. </w:t>
      </w:r>
      <w:r w:rsidR="00215265" w:rsidRPr="0053129D">
        <w:rPr>
          <w:rFonts w:cs="Calibri"/>
          <w:color w:val="000000"/>
        </w:rPr>
        <w:t>more than</w:t>
      </w:r>
      <w:r w:rsidRPr="0053129D">
        <w:rPr>
          <w:rFonts w:cs="Calibri"/>
          <w:color w:val="000000"/>
        </w:rPr>
        <w:t xml:space="preserve"> three</w:t>
      </w:r>
      <w:r w:rsidR="007A12B2" w:rsidRPr="0053129D">
        <w:rPr>
          <w:rFonts w:cs="Calibri"/>
          <w:bCs/>
          <w:color w:val="000000"/>
        </w:rPr>
        <w:t xml:space="preserve"> character</w:t>
      </w:r>
      <w:r w:rsidRPr="0053129D">
        <w:rPr>
          <w:rFonts w:cs="Calibri"/>
          <w:bCs/>
          <w:color w:val="000000"/>
        </w:rPr>
        <w:t>s</w:t>
      </w:r>
      <w:r w:rsidR="007A12B2" w:rsidRPr="0053129D">
        <w:rPr>
          <w:rFonts w:cs="Calibri"/>
          <w:color w:val="000000"/>
        </w:rPr>
        <w:t>)</w:t>
      </w:r>
      <w:r w:rsidR="007A12B2" w:rsidRPr="0053129D">
        <w:rPr>
          <w:rFonts w:cs="Calibri"/>
          <w:bCs/>
          <w:color w:val="000000"/>
        </w:rPr>
        <w:t xml:space="preserve"> may be counterproductive</w:t>
      </w:r>
      <w:r w:rsidR="00C16272" w:rsidRPr="0053129D">
        <w:rPr>
          <w:rFonts w:cs="Calibri"/>
          <w:bCs/>
          <w:color w:val="000000"/>
        </w:rPr>
        <w:t xml:space="preserve">, </w:t>
      </w:r>
      <w:r w:rsidR="00365A40" w:rsidRPr="0053129D">
        <w:rPr>
          <w:rFonts w:cs="Calibri"/>
          <w:bCs/>
          <w:color w:val="000000"/>
        </w:rPr>
        <w:t>although this remains to be tested</w:t>
      </w:r>
      <w:r w:rsidR="007A12B2" w:rsidRPr="0053129D">
        <w:rPr>
          <w:rFonts w:cs="Calibri"/>
          <w:bCs/>
          <w:color w:val="000000"/>
        </w:rPr>
        <w:t xml:space="preserve">. </w:t>
      </w:r>
      <w:r w:rsidR="00AF0A77" w:rsidRPr="0053129D">
        <w:rPr>
          <w:rFonts w:cs="Calibri"/>
          <w:bCs/>
          <w:color w:val="000000"/>
        </w:rPr>
        <w:t xml:space="preserve">Similarly, although </w:t>
      </w:r>
      <w:r w:rsidR="0039406B" w:rsidRPr="0053129D">
        <w:rPr>
          <w:rFonts w:cs="Calibri"/>
          <w:bCs/>
          <w:color w:val="000000"/>
        </w:rPr>
        <w:t xml:space="preserve">it would also be possible to investigate intra-word (letter) spacing to further reduce visual crowding, evidence from </w:t>
      </w:r>
      <w:r w:rsidR="00CC740A" w:rsidRPr="0053129D">
        <w:rPr>
          <w:rFonts w:cs="Calibri"/>
          <w:bCs/>
          <w:color w:val="000000"/>
        </w:rPr>
        <w:t xml:space="preserve">studies with </w:t>
      </w:r>
      <w:r w:rsidR="0039406B" w:rsidRPr="0053129D">
        <w:rPr>
          <w:rFonts w:cs="Calibri"/>
          <w:bCs/>
          <w:color w:val="000000"/>
        </w:rPr>
        <w:t xml:space="preserve">static text suggests that this </w:t>
      </w:r>
      <w:r w:rsidR="00615D72" w:rsidRPr="0053129D">
        <w:rPr>
          <w:rFonts w:cs="Calibri"/>
          <w:bCs/>
          <w:color w:val="000000"/>
        </w:rPr>
        <w:t xml:space="preserve">could </w:t>
      </w:r>
      <w:r w:rsidR="0039406B" w:rsidRPr="0053129D">
        <w:rPr>
          <w:rFonts w:cs="Calibri"/>
          <w:bCs/>
          <w:color w:val="000000"/>
        </w:rPr>
        <w:t xml:space="preserve">disrupt the perception of the word form required for efficient lexical </w:t>
      </w:r>
      <w:r w:rsidR="003E7707" w:rsidRPr="0053129D">
        <w:rPr>
          <w:rFonts w:cs="Calibri"/>
          <w:bCs/>
          <w:color w:val="000000"/>
        </w:rPr>
        <w:t>identification</w:t>
      </w:r>
      <w:r w:rsidR="00912B67" w:rsidRPr="0053129D">
        <w:rPr>
          <w:rFonts w:cs="Calibri"/>
          <w:bCs/>
          <w:color w:val="000000"/>
        </w:rPr>
        <w:t>.</w:t>
      </w:r>
      <w:r w:rsidR="0039406B" w:rsidRPr="0053129D">
        <w:rPr>
          <w:rFonts w:cs="Calibri"/>
          <w:bCs/>
          <w:color w:val="000000"/>
        </w:rPr>
        <w:fldChar w:fldCharType="begin" w:fldLock="1"/>
      </w:r>
      <w:r w:rsidR="002D65F2" w:rsidRPr="0053129D">
        <w:rPr>
          <w:rFonts w:cs="Calibri"/>
          <w:bCs/>
          <w:color w:val="000000"/>
        </w:rPr>
        <w:instrText>ADDIN CSL_CITATION {"citationItems":[{"id":"ITEM-1","itemData":{"ISSN":"0146-0404","PMID":"11923275","abstract":"PURPOSE: Crowding, the adverse spatial interaction due to proximity of adjacent letters, has been suggested as an explanation for slow reading in peripheral vision. The purpose of this study was to examine whether reading speed can be improved in normal peripheral vision by increasing the letter spacing. Also tested was whether letter spacing imposes a different limit on reading speed of small versus large print.\n\nMETHODS: Six normal observers read aloud single, short sentences presented on a computer monitor, one word at a time, by rapid serial visual presentation (RSVP). Reading speeds were calculated based on the RSVP exposure durations yielding 80% correctly read words. Letters were rendered in Courier, a fixed-width font. Testing was conducted at the fovea, 5 degrees and 10 degrees in the inferior visual field. The critical print size (CPS) was first determined for each observer by measuring reading speeds for four print sizes, using the standard letter spacing (center-to-center separation of adjacent letters; standard Courier spacing: 1.16 times the width of the lowercase x). Text was then presented at 0.8 x or 1.5x CPS, and reading speed was measured for five letter spacings, ranging from 0.5 times to 2 times the standard spacing.\n\nRESULTS: As expected, reading speed was highest at the fovea, decreased with eccentricity, and was faster for the larger print size. At all eccentricities and for both print sizes, reading speed increased with letter spacing, up to a critical letter spacing, and then either remained constant at the same reading speed or decreased slightly for larger letter spacings. The value of the critical letter spacing was very close to the standard letter spacing and did not depend on eccentricity or print size.\n\nCONCLUSIONS: Increased letter spacing beyond the standard size, which presumably decreases the adverse effect of crowding, does not lead to an increase in reading speed in central or peripheral vision.","author":[{"dropping-particle":"","family":"Chung","given":"Susana T L","non-dropping-particle":"","parse-names":false,"suffix":""}],"container-title":"Investigative ophthalmology &amp; visual science","id":"ITEM-1","issue":"4","issued":{"date-parts":[["2002","4"]]},"page":"1270-6","title":"The effect of letter spacing on reading speed in central and peripheral vision.","type":"article-journal","volume":"43"},"uris":["http://www.mendeley.com/documents/?uuid=69284741-6ea2-4a49-aa62-06f050ed5313"]}],"mendeley":{"formattedCitation":"&lt;sup&gt;27&lt;/sup&gt;","plainTextFormattedCitation":"27","previouslyFormattedCitation":"&lt;sup&gt;27&lt;/sup&gt;"},"properties":{"noteIndex":0},"schema":"https://github.com/citation-style-language/schema/raw/master/csl-citation.json"}</w:instrText>
      </w:r>
      <w:r w:rsidR="0039406B" w:rsidRPr="0053129D">
        <w:rPr>
          <w:rFonts w:cs="Calibri"/>
          <w:bCs/>
          <w:color w:val="000000"/>
        </w:rPr>
        <w:fldChar w:fldCharType="separate"/>
      </w:r>
      <w:r w:rsidR="002D65F2" w:rsidRPr="0053129D">
        <w:rPr>
          <w:rFonts w:cs="Calibri"/>
          <w:bCs/>
          <w:noProof/>
          <w:color w:val="000000"/>
          <w:vertAlign w:val="superscript"/>
        </w:rPr>
        <w:t>27</w:t>
      </w:r>
      <w:r w:rsidR="0039406B" w:rsidRPr="0053129D">
        <w:rPr>
          <w:rFonts w:cs="Calibri"/>
          <w:bCs/>
          <w:color w:val="000000"/>
        </w:rPr>
        <w:fldChar w:fldCharType="end"/>
      </w:r>
      <w:r w:rsidR="003E7707" w:rsidRPr="0053129D">
        <w:rPr>
          <w:rFonts w:cs="Calibri"/>
          <w:bCs/>
          <w:color w:val="000000"/>
        </w:rPr>
        <w:t xml:space="preserve"> </w:t>
      </w:r>
    </w:p>
    <w:p w:rsidR="001D6B2E" w:rsidRPr="0053129D" w:rsidRDefault="00DF1509" w:rsidP="00FD428F">
      <w:pPr>
        <w:spacing w:after="0" w:line="480" w:lineRule="auto"/>
        <w:ind w:firstLine="720"/>
        <w:jc w:val="both"/>
        <w:rPr>
          <w:rFonts w:eastAsia="MS Mincho" w:cs="Calibri"/>
          <w:color w:val="000000"/>
        </w:rPr>
      </w:pPr>
      <w:r w:rsidRPr="0053129D">
        <w:rPr>
          <w:rFonts w:eastAsia="MS Mincho" w:cs="Calibri"/>
          <w:color w:val="000000"/>
        </w:rPr>
        <w:t>Dynamic</w:t>
      </w:r>
      <w:r w:rsidR="002538F8" w:rsidRPr="0053129D">
        <w:rPr>
          <w:rFonts w:eastAsia="MS Mincho" w:cs="Calibri"/>
          <w:color w:val="000000"/>
        </w:rPr>
        <w:t xml:space="preserve"> scrolling text necessarily imposes a</w:t>
      </w:r>
      <w:r w:rsidR="004E6FD2" w:rsidRPr="0053129D">
        <w:rPr>
          <w:rFonts w:eastAsia="MS Mincho" w:cs="Calibri"/>
          <w:color w:val="000000"/>
        </w:rPr>
        <w:t xml:space="preserve"> limit on maximum reading speed</w:t>
      </w:r>
      <w:r w:rsidR="002538F8" w:rsidRPr="0053129D">
        <w:rPr>
          <w:rFonts w:eastAsia="MS Mincho" w:cs="Calibri"/>
          <w:color w:val="000000"/>
        </w:rPr>
        <w:t xml:space="preserve"> as it restricts text availability</w:t>
      </w:r>
      <w:r w:rsidRPr="0053129D">
        <w:rPr>
          <w:rFonts w:eastAsia="MS Mincho" w:cs="Calibri"/>
          <w:color w:val="000000"/>
        </w:rPr>
        <w:t xml:space="preserve"> – words can only be read at the rate at which they appear</w:t>
      </w:r>
      <w:r w:rsidR="002538F8" w:rsidRPr="0053129D">
        <w:rPr>
          <w:rFonts w:eastAsia="MS Mincho" w:cs="Calibri"/>
          <w:color w:val="000000"/>
        </w:rPr>
        <w:t xml:space="preserve">. </w:t>
      </w:r>
      <w:r w:rsidR="004E6FD2" w:rsidRPr="0053129D">
        <w:rPr>
          <w:rFonts w:eastAsia="MS Mincho" w:cs="Calibri"/>
          <w:color w:val="000000"/>
        </w:rPr>
        <w:t xml:space="preserve">With </w:t>
      </w:r>
      <w:r w:rsidR="00AB3766" w:rsidRPr="0053129D">
        <w:rPr>
          <w:rFonts w:eastAsia="MS Mincho" w:cs="Calibri"/>
          <w:color w:val="000000"/>
        </w:rPr>
        <w:t>the</w:t>
      </w:r>
      <w:r w:rsidR="004E6FD2" w:rsidRPr="0053129D">
        <w:rPr>
          <w:rFonts w:eastAsia="MS Mincho" w:cs="Calibri"/>
          <w:color w:val="000000"/>
        </w:rPr>
        <w:t xml:space="preserve"> protocol</w:t>
      </w:r>
      <w:r w:rsidR="00AB3766" w:rsidRPr="0053129D">
        <w:rPr>
          <w:rFonts w:eastAsia="MS Mincho" w:cs="Calibri"/>
          <w:color w:val="000000"/>
        </w:rPr>
        <w:t xml:space="preserve"> employed here</w:t>
      </w:r>
      <w:r w:rsidR="00FB65F8" w:rsidRPr="0053129D">
        <w:rPr>
          <w:rFonts w:eastAsia="MS Mincho" w:cs="Calibri"/>
          <w:color w:val="000000"/>
        </w:rPr>
        <w:t xml:space="preserve"> in Experiment 1</w:t>
      </w:r>
      <w:r w:rsidR="004E6FD2" w:rsidRPr="0053129D">
        <w:rPr>
          <w:rFonts w:eastAsia="MS Mincho" w:cs="Calibri"/>
          <w:color w:val="000000"/>
        </w:rPr>
        <w:t>, a maximum reading speed</w:t>
      </w:r>
      <w:r w:rsidR="00AB3766" w:rsidRPr="0053129D">
        <w:rPr>
          <w:rFonts w:eastAsia="MS Mincho" w:cs="Calibri"/>
          <w:color w:val="000000"/>
        </w:rPr>
        <w:t xml:space="preserve"> of 109</w:t>
      </w:r>
      <w:r w:rsidR="002538F8" w:rsidRPr="0053129D">
        <w:rPr>
          <w:rFonts w:eastAsia="MS Mincho" w:cs="Calibri"/>
          <w:color w:val="000000"/>
        </w:rPr>
        <w:t xml:space="preserve"> wpm </w:t>
      </w:r>
      <w:r w:rsidR="004E6FD2" w:rsidRPr="0053129D">
        <w:rPr>
          <w:rFonts w:eastAsia="MS Mincho" w:cs="Calibri"/>
          <w:color w:val="000000"/>
        </w:rPr>
        <w:t>was achievable with single-character word spacing, reducing to 78 w</w:t>
      </w:r>
      <w:r w:rsidR="00AB3766" w:rsidRPr="0053129D">
        <w:rPr>
          <w:rFonts w:eastAsia="MS Mincho" w:cs="Calibri"/>
          <w:color w:val="000000"/>
        </w:rPr>
        <w:t>pm for triple-character spacing</w:t>
      </w:r>
      <w:r w:rsidR="00CC029D" w:rsidRPr="0053129D">
        <w:rPr>
          <w:rFonts w:eastAsia="MS Mincho" w:cs="Calibri"/>
          <w:color w:val="000000"/>
        </w:rPr>
        <w:t xml:space="preserve"> </w:t>
      </w:r>
      <w:r w:rsidR="00AB3766" w:rsidRPr="0053129D">
        <w:rPr>
          <w:rFonts w:eastAsia="MS Mincho" w:cs="Calibri"/>
          <w:color w:val="000000"/>
        </w:rPr>
        <w:t>(see Methods).</w:t>
      </w:r>
      <w:r w:rsidR="004E6FD2" w:rsidRPr="0053129D">
        <w:rPr>
          <w:rFonts w:eastAsia="MS Mincho" w:cs="Calibri"/>
          <w:color w:val="000000"/>
        </w:rPr>
        <w:t xml:space="preserve"> </w:t>
      </w:r>
      <w:r w:rsidR="00AB3766" w:rsidRPr="0053129D">
        <w:rPr>
          <w:rFonts w:eastAsia="MS Mincho" w:cs="Calibri"/>
          <w:color w:val="000000"/>
        </w:rPr>
        <w:t xml:space="preserve">This reduction </w:t>
      </w:r>
      <w:r w:rsidR="005E41A8" w:rsidRPr="0053129D">
        <w:rPr>
          <w:rFonts w:eastAsia="MS Mincho" w:cs="Calibri"/>
          <w:color w:val="000000"/>
        </w:rPr>
        <w:t xml:space="preserve">may, in part, account for the </w:t>
      </w:r>
      <w:r w:rsidR="00F21F98" w:rsidRPr="0053129D">
        <w:rPr>
          <w:rFonts w:eastAsia="MS Mincho" w:cs="Calibri"/>
          <w:color w:val="000000"/>
        </w:rPr>
        <w:t xml:space="preserve">measured change in </w:t>
      </w:r>
      <w:r w:rsidR="00AB3766" w:rsidRPr="0053129D">
        <w:rPr>
          <w:rFonts w:eastAsia="MS Mincho" w:cs="Calibri"/>
          <w:color w:val="000000"/>
        </w:rPr>
        <w:t xml:space="preserve">reading speed </w:t>
      </w:r>
      <w:r w:rsidR="00C016D2" w:rsidRPr="0053129D">
        <w:rPr>
          <w:rFonts w:eastAsia="MS Mincho" w:cs="Calibri"/>
          <w:color w:val="000000"/>
        </w:rPr>
        <w:t xml:space="preserve">when </w:t>
      </w:r>
      <w:r w:rsidR="004C3927" w:rsidRPr="0053129D">
        <w:rPr>
          <w:rFonts w:eastAsia="MS Mincho" w:cs="Calibri"/>
          <w:color w:val="000000"/>
        </w:rPr>
        <w:t>moving</w:t>
      </w:r>
      <w:r w:rsidR="00C016D2" w:rsidRPr="0053129D">
        <w:rPr>
          <w:rFonts w:eastAsia="MS Mincho" w:cs="Calibri"/>
          <w:color w:val="000000"/>
        </w:rPr>
        <w:t xml:space="preserve"> from single- to triple-character </w:t>
      </w:r>
      <w:r w:rsidR="005E41A8" w:rsidRPr="0053129D">
        <w:rPr>
          <w:rFonts w:eastAsia="MS Mincho" w:cs="Calibri"/>
          <w:color w:val="000000"/>
        </w:rPr>
        <w:t>inter-</w:t>
      </w:r>
      <w:r w:rsidR="00C016D2" w:rsidRPr="0053129D">
        <w:rPr>
          <w:rFonts w:eastAsia="MS Mincho" w:cs="Calibri"/>
          <w:color w:val="000000"/>
        </w:rPr>
        <w:t xml:space="preserve">word spacing </w:t>
      </w:r>
      <w:r w:rsidR="00AB3766" w:rsidRPr="0053129D">
        <w:rPr>
          <w:rFonts w:eastAsia="MS Mincho" w:cs="Calibri"/>
          <w:color w:val="000000"/>
        </w:rPr>
        <w:t>(</w:t>
      </w:r>
      <w:r w:rsidR="005E41A8" w:rsidRPr="0053129D">
        <w:rPr>
          <w:rFonts w:eastAsia="MS Mincho" w:cs="Calibri"/>
          <w:color w:val="000000"/>
        </w:rPr>
        <w:t xml:space="preserve">see </w:t>
      </w:r>
      <w:r w:rsidR="00AB3766" w:rsidRPr="0053129D">
        <w:rPr>
          <w:rFonts w:eastAsia="MS Mincho" w:cs="Calibri"/>
          <w:color w:val="000000"/>
        </w:rPr>
        <w:t xml:space="preserve">Figure </w:t>
      </w:r>
      <w:r w:rsidR="00FB65F8" w:rsidRPr="0053129D">
        <w:rPr>
          <w:rFonts w:eastAsia="MS Mincho" w:cs="Calibri"/>
          <w:color w:val="000000"/>
        </w:rPr>
        <w:t>5a</w:t>
      </w:r>
      <w:r w:rsidR="00AB3766" w:rsidRPr="0053129D">
        <w:rPr>
          <w:rFonts w:eastAsia="MS Mincho" w:cs="Calibri"/>
          <w:color w:val="000000"/>
        </w:rPr>
        <w:t xml:space="preserve">). </w:t>
      </w:r>
      <w:r w:rsidR="005E41A8" w:rsidRPr="0053129D">
        <w:rPr>
          <w:rFonts w:eastAsia="MS Mincho" w:cs="Calibri"/>
          <w:color w:val="000000"/>
        </w:rPr>
        <w:t>Nonetheless</w:t>
      </w:r>
      <w:r w:rsidR="006C2E6D" w:rsidRPr="0053129D">
        <w:rPr>
          <w:rFonts w:eastAsia="MS Mincho" w:cs="Calibri"/>
          <w:color w:val="000000"/>
        </w:rPr>
        <w:t xml:space="preserve">, </w:t>
      </w:r>
      <w:r w:rsidR="00087110" w:rsidRPr="0053129D">
        <w:rPr>
          <w:rFonts w:eastAsia="MS Mincho" w:cs="Calibri"/>
          <w:color w:val="000000"/>
        </w:rPr>
        <w:t xml:space="preserve">although reading speed declined, enhanced word spacing </w:t>
      </w:r>
      <w:r w:rsidR="00BA7468" w:rsidRPr="0053129D">
        <w:rPr>
          <w:rFonts w:eastAsia="MS Mincho" w:cs="Calibri"/>
          <w:color w:val="000000"/>
        </w:rPr>
        <w:t xml:space="preserve">allowed </w:t>
      </w:r>
      <w:r w:rsidR="00087110" w:rsidRPr="0053129D">
        <w:rPr>
          <w:rFonts w:eastAsia="MS Mincho" w:cs="Calibri"/>
          <w:color w:val="000000"/>
        </w:rPr>
        <w:t>significant improvements in reading accuracy</w:t>
      </w:r>
      <w:r w:rsidR="00FB65F8" w:rsidRPr="0053129D">
        <w:rPr>
          <w:rFonts w:eastAsia="MS Mincho" w:cs="Calibri"/>
          <w:color w:val="000000"/>
        </w:rPr>
        <w:t xml:space="preserve"> and </w:t>
      </w:r>
      <w:r w:rsidR="00087110" w:rsidRPr="0053129D">
        <w:rPr>
          <w:rFonts w:eastAsia="MS Mincho" w:cs="Calibri"/>
          <w:color w:val="000000"/>
        </w:rPr>
        <w:t>memory recall</w:t>
      </w:r>
      <w:r w:rsidR="00C16272" w:rsidRPr="0053129D">
        <w:rPr>
          <w:rFonts w:eastAsia="MS Mincho" w:cs="Calibri"/>
          <w:color w:val="000000"/>
        </w:rPr>
        <w:t xml:space="preserve">. These </w:t>
      </w:r>
      <w:r w:rsidR="00653204" w:rsidRPr="0053129D">
        <w:rPr>
          <w:rFonts w:eastAsia="MS Mincho" w:cs="Calibri"/>
          <w:color w:val="000000"/>
        </w:rPr>
        <w:t xml:space="preserve">improvements </w:t>
      </w:r>
      <w:r w:rsidR="00FB65F8" w:rsidRPr="0053129D">
        <w:rPr>
          <w:rFonts w:eastAsia="MS Mincho" w:cs="Calibri"/>
          <w:color w:val="000000"/>
        </w:rPr>
        <w:t>were replicated in Experiment 2, where</w:t>
      </w:r>
      <w:r w:rsidR="00CC029D" w:rsidRPr="0053129D">
        <w:rPr>
          <w:rFonts w:eastAsia="MS Mincho" w:cs="Calibri"/>
          <w:color w:val="000000"/>
        </w:rPr>
        <w:t xml:space="preserve"> using matched</w:t>
      </w:r>
      <w:r w:rsidR="00232CC3" w:rsidRPr="0053129D">
        <w:rPr>
          <w:rFonts w:eastAsia="MS Mincho" w:cs="Calibri"/>
          <w:color w:val="000000"/>
        </w:rPr>
        <w:t xml:space="preserve"> display speed</w:t>
      </w:r>
      <w:r w:rsidR="00CC029D" w:rsidRPr="0053129D">
        <w:rPr>
          <w:rFonts w:eastAsia="MS Mincho" w:cs="Calibri"/>
          <w:color w:val="000000"/>
        </w:rPr>
        <w:t>s</w:t>
      </w:r>
      <w:r w:rsidR="00232CC3" w:rsidRPr="0053129D">
        <w:rPr>
          <w:rFonts w:eastAsia="MS Mincho" w:cs="Calibri"/>
          <w:color w:val="000000"/>
        </w:rPr>
        <w:t xml:space="preserve"> across spacing conditions </w:t>
      </w:r>
      <w:r w:rsidR="00FB65F8" w:rsidRPr="0053129D">
        <w:rPr>
          <w:rFonts w:eastAsia="MS Mincho" w:cs="Calibri"/>
          <w:color w:val="000000"/>
        </w:rPr>
        <w:t xml:space="preserve">we </w:t>
      </w:r>
      <w:r w:rsidR="00CC029D" w:rsidRPr="0053129D">
        <w:rPr>
          <w:rFonts w:eastAsia="MS Mincho" w:cs="Calibri"/>
          <w:color w:val="000000"/>
        </w:rPr>
        <w:t>confirmed</w:t>
      </w:r>
      <w:r w:rsidR="00232CC3" w:rsidRPr="0053129D">
        <w:rPr>
          <w:rFonts w:eastAsia="MS Mincho" w:cs="Calibri"/>
          <w:color w:val="000000"/>
        </w:rPr>
        <w:t xml:space="preserve"> </w:t>
      </w:r>
      <w:r w:rsidR="0055012F" w:rsidRPr="0053129D">
        <w:rPr>
          <w:rFonts w:eastAsia="MS Mincho" w:cs="Calibri"/>
          <w:color w:val="000000"/>
        </w:rPr>
        <w:t>that there was no confound between our reading performance measures and text display speed</w:t>
      </w:r>
      <w:r w:rsidR="00087110" w:rsidRPr="0053129D">
        <w:rPr>
          <w:rFonts w:eastAsia="MS Mincho" w:cs="Calibri"/>
          <w:color w:val="000000"/>
        </w:rPr>
        <w:t xml:space="preserve">. </w:t>
      </w:r>
      <w:r w:rsidR="00653204" w:rsidRPr="0053129D">
        <w:rPr>
          <w:rFonts w:eastAsia="MS Mincho" w:cs="Calibri"/>
          <w:color w:val="000000"/>
        </w:rPr>
        <w:t>T</w:t>
      </w:r>
      <w:r w:rsidR="000C1D74" w:rsidRPr="0053129D">
        <w:rPr>
          <w:rFonts w:eastAsia="MS Mincho" w:cs="Calibri"/>
          <w:color w:val="000000"/>
        </w:rPr>
        <w:t xml:space="preserve">his experiment </w:t>
      </w:r>
      <w:r w:rsidR="00653204" w:rsidRPr="0053129D">
        <w:rPr>
          <w:rFonts w:eastAsia="MS Mincho" w:cs="Calibri"/>
          <w:color w:val="000000"/>
        </w:rPr>
        <w:t xml:space="preserve">further </w:t>
      </w:r>
      <w:r w:rsidR="000C1D74" w:rsidRPr="0053129D">
        <w:rPr>
          <w:rFonts w:eastAsia="MS Mincho" w:cs="Calibri"/>
          <w:color w:val="000000"/>
        </w:rPr>
        <w:t>demonstrated that the observed improvements in reading speed could be maintained at a reasonable reading rate of around 90 words per minute</w:t>
      </w:r>
      <w:r w:rsidR="008E2692" w:rsidRPr="0053129D">
        <w:rPr>
          <w:rFonts w:eastAsia="MS Mincho" w:cs="Calibri"/>
          <w:color w:val="000000"/>
        </w:rPr>
        <w:t>.</w:t>
      </w:r>
      <w:r w:rsidR="00BB5829" w:rsidRPr="0053129D">
        <w:rPr>
          <w:rFonts w:eastAsia="MS Mincho" w:cs="Calibri"/>
          <w:color w:val="000000"/>
        </w:rPr>
        <w:fldChar w:fldCharType="begin" w:fldLock="1"/>
      </w:r>
      <w:r w:rsidR="000810A4" w:rsidRPr="0053129D">
        <w:rPr>
          <w:rFonts w:eastAsia="MS Mincho" w:cs="Calibri"/>
          <w:color w:val="000000"/>
        </w:rPr>
        <w:instrText>ADDIN CSL_CITATION {"citationItems":[{"id":"ITEM-1","itemData":{"abstract":"no evidence for poor comprehension with slow reading","author":[{"dropping-particle":"","family":"Legge","given":"Gordon E.","non-dropping-particle":"","parse-names":false,"suffix":""},{"dropping-particle":"","family":"Ross","given":"Julie A","non-dropping-particle":"","parse-names":false,"suffix":""},{"dropping-particle":"","family":"Maxwell","given":"Kathleen","non-dropping-particle":"","parse-names":false,"suffix":""},{"dropping-particle":"","family":"Luebker","given":"Andrew","non-dropping-particle":"","parse-names":false,"suffix":""}],"container-title":"Clinical Vision Sciences","id":"ITEM-1","issued":{"date-parts":[["1989"]]},"page":"51-60","title":"Psychophysics of reading. VII. Comprehension in normal and low vision.","type":"article-journal","volume":"4"},"uris":["http://www.mendeley.com/documents/?uuid=43d94c3a-2666-43ab-a511-7b7d4aa51f16"]},{"id":"ITEM-2","itemData":{"DOI":"10.1111/opo.12296","ISSN":"14751313 02755408","abstract":"© 2016 The College of Optometrists. Purpose: Technological devices such as smartphones and tablets are widely available and increasingly used as visual aids. This study evaluated the use of a novel app for tablets (MD_evReader) developed as a reading aid for individuals with a central field loss resulting from macular degeneration. The MD_evReader app scrolls text as single lines (similar to a news ticker) and is intended to enhance reading performance using the eccentric viewing technique by both reducing the demands on the eye movement system and minimising the deleterious effects of perceptual crowding. Reading performance with scrolling text was compared with reading static sentences, also presented on a tablet computer. Methods: Twenty-six people with low vision (diagnosis of macular degeneration) read static or dynamic text (scrolled from right to left), presented as a single line at high contrast on a tablet device. Reading error rates and comprehension were recorded for both text formats, and the participant's subjective experience of reading with the app was assessed using a simple questionnaire. Results: The average reading speed for static and dynamic text was not significantly different and equal to or greater than 85 words per minute. The comprehension scores for both text formats were also similar, equal to approximately 95% correct. However, reading error rates were significantly (p = 0.02) less for dynamic text than for static text. The participants' questionnaire ratings of their reading experience with the MD_evReader were highly positive and indicated a preference for reading with this app compared with their usual method. Conclusions: Our data show that reading performance with scrolling text is at least equal to that achieved with static text and in some respects (reading error rate) is better than static text. Bespoke apps informed by an understanding of the underlying sensorimotor processes involved in a cognitive task such as reading have excellent potential as aids for people with visual impairments.","author":[{"dropping-particle":"","family":"Walker","given":"Robin","non-dropping-particle":"","parse-names":false,"suffix":""},{"dropping-particle":"","family":"Bryan","given":"Lauren","non-dropping-particle":"","parse-names":false,"suffix":""},{"dropping-particle":"","family":"Harvey","given":"Hannah","non-dropping-particle":"","parse-names":false,"suffix":""},{"dropping-particle":"","family":"Riazi","given":"Afsane","non-dropping-particle":"","parse-names":false,"suffix":""},{"dropping-particle":"","family":"Anderson","given":"Stephen J.","non-dropping-particle":"","parse-names":false,"suffix":""}],"container-title":"Ophthalmic &amp; Physiological Optics","id":"ITEM-2","issue":"4","issued":{"date-parts":[["2016"]]},"page":"355-512","title":"The value of Tablets as reading aids for individuals with central visual field loss: An evaluation of eccentric reading with static and scrolling text","type":"article-journal","volume":"36"},"uris":["http://www.mendeley.com/documents/?uuid=91ffc179-f51d-4d5b-b4be-1002890708fb"]}],"mendeley":{"formattedCitation":"&lt;sup&gt;4,36&lt;/sup&gt;","plainTextFormattedCitation":"4,36","previouslyFormattedCitation":"&lt;sup&gt;4,36&lt;/sup&gt;"},"properties":{"noteIndex":0},"schema":"https://github.com/citation-style-language/schema/raw/master/csl-citation.json"}</w:instrText>
      </w:r>
      <w:r w:rsidR="00BB5829" w:rsidRPr="0053129D">
        <w:rPr>
          <w:rFonts w:eastAsia="MS Mincho" w:cs="Calibri"/>
          <w:color w:val="000000"/>
        </w:rPr>
        <w:fldChar w:fldCharType="separate"/>
      </w:r>
      <w:r w:rsidR="000810A4" w:rsidRPr="0053129D">
        <w:rPr>
          <w:rFonts w:eastAsia="MS Mincho" w:cs="Calibri"/>
          <w:noProof/>
          <w:color w:val="000000"/>
          <w:vertAlign w:val="superscript"/>
        </w:rPr>
        <w:t>4,36</w:t>
      </w:r>
      <w:r w:rsidR="00BB5829" w:rsidRPr="0053129D">
        <w:rPr>
          <w:rFonts w:eastAsia="MS Mincho" w:cs="Calibri"/>
          <w:color w:val="000000"/>
        </w:rPr>
        <w:fldChar w:fldCharType="end"/>
      </w:r>
    </w:p>
    <w:p w:rsidR="00ED4746" w:rsidRPr="0053129D" w:rsidRDefault="00D77111" w:rsidP="00FD428F">
      <w:pPr>
        <w:spacing w:after="0" w:line="480" w:lineRule="auto"/>
        <w:ind w:firstLine="720"/>
        <w:jc w:val="both"/>
        <w:rPr>
          <w:rFonts w:eastAsia="Times New Roman" w:cs="Calibri"/>
          <w:color w:val="000000"/>
        </w:rPr>
      </w:pPr>
      <w:r w:rsidRPr="0053129D">
        <w:rPr>
          <w:rFonts w:eastAsia="MS Mincho" w:cs="Calibri"/>
          <w:color w:val="000000"/>
        </w:rPr>
        <w:t>S</w:t>
      </w:r>
      <w:r w:rsidR="007F392F" w:rsidRPr="0053129D">
        <w:rPr>
          <w:rFonts w:eastAsia="MS Mincho" w:cs="Calibri"/>
          <w:color w:val="000000"/>
        </w:rPr>
        <w:t xml:space="preserve">crolling text, which can be </w:t>
      </w:r>
      <w:r w:rsidRPr="0053129D">
        <w:rPr>
          <w:rFonts w:eastAsia="MS Mincho" w:cs="Calibri"/>
          <w:color w:val="000000"/>
        </w:rPr>
        <w:t>achieved with</w:t>
      </w:r>
      <w:r w:rsidR="007F392F" w:rsidRPr="0053129D">
        <w:rPr>
          <w:rFonts w:eastAsia="MS Mincho" w:cs="Calibri"/>
          <w:color w:val="000000"/>
        </w:rPr>
        <w:t xml:space="preserve"> a range of electronic devices, has </w:t>
      </w:r>
      <w:r w:rsidRPr="0053129D">
        <w:rPr>
          <w:rFonts w:eastAsia="MS Mincho" w:cs="Calibri"/>
          <w:color w:val="000000"/>
        </w:rPr>
        <w:t>proven</w:t>
      </w:r>
      <w:r w:rsidR="007F392F" w:rsidRPr="0053129D">
        <w:rPr>
          <w:rFonts w:eastAsia="MS Mincho" w:cs="Calibri"/>
          <w:color w:val="000000"/>
        </w:rPr>
        <w:t xml:space="preserve"> to be an effective reading format for people with central vision loss</w:t>
      </w:r>
      <w:r w:rsidR="008E2692" w:rsidRPr="0053129D">
        <w:rPr>
          <w:rFonts w:eastAsia="MS Mincho" w:cs="Calibri"/>
          <w:color w:val="000000"/>
        </w:rPr>
        <w:t>.</w:t>
      </w:r>
      <w:r w:rsidR="00AD18F5" w:rsidRPr="0053129D">
        <w:rPr>
          <w:rFonts w:eastAsia="MS Mincho" w:cs="Calibri"/>
          <w:color w:val="000000"/>
        </w:rPr>
        <w:fldChar w:fldCharType="begin" w:fldLock="1"/>
      </w:r>
      <w:r w:rsidR="000810A4" w:rsidRPr="0053129D">
        <w:rPr>
          <w:rFonts w:eastAsia="MS Mincho" w:cs="Calibri"/>
          <w:color w:val="000000"/>
        </w:rPr>
        <w:instrText>ADDIN CSL_CITATION {"citationItems":[{"id":"ITEM-1","itemData":{"DOI":"10.1016/j.visres.2014.03.009","ISSN":"18785646 00426989","abstract":"lol","author":[{"dropping-particle":"","family":"Harvey","given":"Hannah","non-dropping-particle":"","parse-names":false,"suffix":""},{"dropping-particle":"","family":"Walker","given":"Robin","non-dropping-particle":"","parse-names":false,"suffix":""}],"container-title":"Vision Research","id":"ITEM-1","issued":{"date-parts":[["2014"]]},"page":"54-60","title":"Reading with peripheral vision: a comparison of reading dynamic scrolling and static text with a simulated central scotoma","type":"article-journal","volume":"98"},"uris":["http://www.mendeley.com/documents/?uuid=02a6f615-b5cf-42c3-af24-56b91803e7fd"]},{"id":"ITEM-2","itemData":{"author":[{"dropping-particle":"","family":"Walker","given":"Robin","non-dropping-particle":"","parse-names":false,"suffix":""}],"container-title":"British Journal of Ophthalmology","id":"ITEM-2","issue":"1","issued":{"date-parts":[["2013"]]},"page":"110-112","title":"An iPad app as a low-vision aid for people with macular disease","type":"article-journal","volume":"97"},"uris":["http://www.mendeley.com/documents/?uuid=f5cf3c95-093f-4fb3-bbed-5deae40133e3"]},{"id":"ITEM-3","itemData":{"ISSN":"1040-5488","PMID":"15017180","abstract":"BACKGROUND: Electronic display devices hold the potential to improve access to written material by people with low vision. For those with central field loss, the optimal form of electronic text presentation may vary according to the location of the preferred retinal locus, but this has never been investigated. In this study, we examined the relationship between preferred retinal locus location and reading rate for four electronic display formats (rapid serial visual presentation, horizontal scroll, vertical scroll, and page). METHODS: Short sentences were presented in each format to 35 low-vision (most with central field loss) and 14 age-matched control subjects. Subjects read aloud to determine maximum oral reading rate and read silently to determine preferred silent reading rate. RESULTS: With the exception of page format, maximum oral reading rates were faster than silent preferred reading rates for both groups of subjects. For the low-vision group, there was no significant difference in maximum oral reading rates between the four display formats; and when reading at a preferred silent rate, page format was faster than the other three formats. Though page format was read more quickly, half of the low-vision subjects preferred the horizontal-scroll format. Contrary to our predictions, there was no significant effect of preferred retinal locus location (vertical vs. lateral) on reading rate and no significant interaction between preferred retinal locus location and display format. CONCLUSIONS: The differences between maximum oral and preferred silent reading rates and the lack of a relationship between reading rates and preferred display format reinforce the importance of patient preference in the evaluation and selection of a device or display format during rehabilitation.","author":[{"dropping-particle":"","family":"Bowers","given":"Alex R","non-dropping-particle":"","parse-names":false,"suffix":""},{"dropping-particle":"","family":"Woods","given":"Russell L","non-dropping-particle":"","parse-names":false,"suffix":""},{"dropping-particle":"","family":"Peli","given":"Eli","non-dropping-particle":"","parse-names":false,"suffix":""}],"container-title":"Optometry and Vision Science","id":"ITEM-3","issue":"3","issued":{"date-parts":[["2004","3"]]},"page":"205-13","title":"Preferred retinal locus and reading rate with four dynamic text presentation formats.","type":"article-journal","volume":"81"},"uris":["http://www.mendeley.com/documents/?uuid=68896f91-1b24-467e-be6f-bafdd47dbb86"]},{"id":"ITEM-4","itemData":{"DOI":"10.1111/opo.12296","ISSN":"14751313 02755408","abstract":"© 2016 The College of Optometrists. Purpose: Technological devices such as smartphones and tablets are widely available and increasingly used as visual aids. This study evaluated the use of a novel app for tablets (MD_evReader) developed as a reading aid for individuals with a central field loss resulting from macular degeneration. The MD_evReader app scrolls text as single lines (similar to a news ticker) and is intended to enhance reading performance using the eccentric viewing technique by both reducing the demands on the eye movement system and minimising the deleterious effects of perceptual crowding. Reading performance with scrolling text was compared with reading static sentences, also presented on a tablet computer. Methods: Twenty-six people with low vision (diagnosis of macular degeneration) read static or dynamic text (scrolled from right to left), presented as a single line at high contrast on a tablet device. Reading error rates and comprehension were recorded for both text formats, and the participant's subjective experience of reading with the app was assessed using a simple questionnaire. Results: The average reading speed for static and dynamic text was not significantly different and equal to or greater than 85 words per minute. The comprehension scores for both text formats were also similar, equal to approximately 95% correct. However, reading error rates were significantly (p = 0.02) less for dynamic text than for static text. The participants' questionnaire ratings of their reading experience with the MD_evReader were highly positive and indicated a preference for reading with this app compared with their usual method. Conclusions: Our data show that reading performance with scrolling text is at least equal to that achieved with static text and in some respects (reading error rate) is better than static text. Bespoke apps informed by an understanding of the underlying sensorimotor processes involved in a cognitive task such as reading have excellent potential as aids for people with visual impairments.","author":[{"dropping-particle":"","family":"Walker","given":"Robin","non-dropping-particle":"","parse-names":false,"suffix":""},{"dropping-particle":"","family":"Bryan","given":"Lauren","non-dropping-particle":"","parse-names":false,"suffix":""},{"dropping-particle":"","family":"Harvey","given":"Hannah","non-dropping-particle":"","parse-names":false,"suffix":""},{"dropping-particle":"","family":"Riazi","given":"Afsane","non-dropping-particle":"","parse-names":false,"suffix":""},{"dropping-particle":"","family":"Anderson","given":"Stephen J.","non-dropping-particle":"","parse-names":false,"suffix":""}],"container-title":"Ophthalmic &amp; Physiological Optics","id":"ITEM-4","issue":"4","issued":{"date-parts":[["2016"]]},"page":"355-512","title":"The value of Tablets as reading aids for individuals with central visual field loss: An evaluation of eccentric reading with static and scrolling text","type":"article-journal","volume":"36"},"uris":["http://www.mendeley.com/documents/?uuid=91ffc179-f51d-4d5b-b4be-1002890708fb"]},{"id":"ITEM-5","itemData":{"ISSN":"1040-5488","PMID":"9547799","abstract":"Most people with low vision need magnification to read. Page navigation is the process of moving a magnifier during reading. Modern electronic technology can provide many alternatives for navigating through text. This study compared reading speeds for four methods of displaying text. The four methods varied in their page-navigation demands. The closed-circuit television (CCTV) and MOUSE methods involved manual navigation. The DRIFT method (horizontally drifting text) involved no manual navigation, but did involve both smooth-pursuit and saccadic eye movements. The rapid serial visual presentation (RSVP) method involved no manual navigation, and relatively few eye movements. There were 7 normal subjects and 12 low-vision subjects (7 with central-field loss, CFL group, and 5 with central fields intact, CFI group). The subjects read 70-word passages at speeds that yielded good comprehension. Taking the CCTV reading speed as a benchmark, neither the normal nor low-vision subjects had significantly different speeds with the MOUSE method. As expected from the reduced navigational demands, normal subjects read faster with the DRIFT method (85% faster) and the RSVP method (169%). The CFI group read significantly faster with DRIFT (43%) and RSVP (38%). The CFL group showed no significant differences in reading speed for the four methods.","author":[{"dropping-particle":"","family":"Harland","given":"S","non-dropping-particle":"","parse-names":false,"suffix":""},{"dropping-particle":"","family":"Legge","given":"Gordon E.","non-dropping-particle":"","parse-names":false,"suffix":""},{"dropping-particle":"","family":"Luebker","given":"Andrew","non-dropping-particle":"","parse-names":false,"suffix":""}],"container-title":"Optometry and Vision Science","id":"ITEM-5","issue":"3","issued":{"date-parts":[["1998","3"]]},"page":"183-90","title":"Psychophysics of reading. XVII. Low-vision performance with four types of electronically magnified text.","type":"article-journal","volume":"75"},"uris":["http://www.mendeley.com/documents/?uuid=cb77e252-fe31-4191-9ef1-fffecdd0cc3f"]}],"mendeley":{"formattedCitation":"&lt;sup&gt;1–5&lt;/sup&gt;","plainTextFormattedCitation":"1–5","previouslyFormattedCitation":"&lt;sup&gt;1–5&lt;/sup&gt;"},"properties":{"noteIndex":0},"schema":"https://github.com/citation-style-language/schema/raw/master/csl-citation.json"}</w:instrText>
      </w:r>
      <w:r w:rsidR="00AD18F5" w:rsidRPr="0053129D">
        <w:rPr>
          <w:rFonts w:eastAsia="MS Mincho" w:cs="Calibri"/>
          <w:color w:val="000000"/>
        </w:rPr>
        <w:fldChar w:fldCharType="separate"/>
      </w:r>
      <w:r w:rsidR="00AD18F5" w:rsidRPr="0053129D">
        <w:rPr>
          <w:rFonts w:eastAsia="MS Mincho" w:cs="Calibri"/>
          <w:noProof/>
          <w:color w:val="000000"/>
          <w:vertAlign w:val="superscript"/>
        </w:rPr>
        <w:t>1–5</w:t>
      </w:r>
      <w:r w:rsidR="00AD18F5" w:rsidRPr="0053129D">
        <w:rPr>
          <w:rFonts w:eastAsia="MS Mincho" w:cs="Calibri"/>
          <w:color w:val="000000"/>
        </w:rPr>
        <w:fldChar w:fldCharType="end"/>
      </w:r>
      <w:r w:rsidR="007F392F" w:rsidRPr="0053129D">
        <w:rPr>
          <w:rFonts w:eastAsia="MS Mincho" w:cs="Calibri"/>
          <w:color w:val="000000"/>
        </w:rPr>
        <w:t xml:space="preserve"> Based on th</w:t>
      </w:r>
      <w:r w:rsidR="00E41602" w:rsidRPr="0053129D">
        <w:rPr>
          <w:rFonts w:eastAsia="MS Mincho" w:cs="Calibri"/>
          <w:color w:val="000000"/>
        </w:rPr>
        <w:t>e</w:t>
      </w:r>
      <w:r w:rsidR="007F392F" w:rsidRPr="0053129D">
        <w:rPr>
          <w:rFonts w:eastAsia="MS Mincho" w:cs="Calibri"/>
          <w:color w:val="000000"/>
        </w:rPr>
        <w:t xml:space="preserve"> results reported here, </w:t>
      </w:r>
      <w:r w:rsidR="00087110" w:rsidRPr="0053129D">
        <w:rPr>
          <w:rFonts w:eastAsia="MS Mincho" w:cs="Calibri"/>
          <w:color w:val="000000"/>
        </w:rPr>
        <w:t xml:space="preserve">we </w:t>
      </w:r>
      <w:r w:rsidR="00087110" w:rsidRPr="0053129D">
        <w:rPr>
          <w:rFonts w:eastAsia="MS Mincho" w:cs="Calibri"/>
          <w:color w:val="000000"/>
        </w:rPr>
        <w:lastRenderedPageBreak/>
        <w:t xml:space="preserve">suggest that </w:t>
      </w:r>
      <w:r w:rsidR="000C1D74" w:rsidRPr="0053129D">
        <w:rPr>
          <w:rFonts w:eastAsia="MS Mincho" w:cs="Calibri"/>
          <w:color w:val="000000"/>
        </w:rPr>
        <w:t>increas</w:t>
      </w:r>
      <w:r w:rsidRPr="0053129D">
        <w:rPr>
          <w:rFonts w:eastAsia="MS Mincho" w:cs="Calibri"/>
          <w:color w:val="000000"/>
        </w:rPr>
        <w:t>ed</w:t>
      </w:r>
      <w:r w:rsidR="000C1D74" w:rsidRPr="0053129D">
        <w:rPr>
          <w:rFonts w:eastAsia="MS Mincho" w:cs="Calibri"/>
          <w:color w:val="000000"/>
        </w:rPr>
        <w:t xml:space="preserve"> inter-word spacing </w:t>
      </w:r>
      <w:r w:rsidRPr="0053129D">
        <w:rPr>
          <w:rFonts w:eastAsia="MS Mincho" w:cs="Calibri"/>
          <w:color w:val="000000"/>
        </w:rPr>
        <w:t xml:space="preserve">with scrolling text </w:t>
      </w:r>
      <w:r w:rsidR="000C1D74" w:rsidRPr="0053129D">
        <w:rPr>
          <w:rFonts w:eastAsia="MS Mincho" w:cs="Calibri"/>
          <w:color w:val="000000"/>
        </w:rPr>
        <w:t xml:space="preserve">may </w:t>
      </w:r>
      <w:r w:rsidR="007F392F" w:rsidRPr="0053129D">
        <w:rPr>
          <w:rFonts w:eastAsia="MS Mincho" w:cs="Calibri"/>
          <w:color w:val="000000"/>
        </w:rPr>
        <w:t xml:space="preserve">further </w:t>
      </w:r>
      <w:r w:rsidR="007E0EC5" w:rsidRPr="0053129D">
        <w:rPr>
          <w:rFonts w:eastAsia="MS Mincho" w:cs="Calibri"/>
          <w:color w:val="000000"/>
        </w:rPr>
        <w:t xml:space="preserve">improve </w:t>
      </w:r>
      <w:r w:rsidRPr="0053129D">
        <w:rPr>
          <w:rFonts w:eastAsia="MS Mincho" w:cs="Calibri"/>
          <w:color w:val="000000"/>
        </w:rPr>
        <w:t xml:space="preserve">the </w:t>
      </w:r>
      <w:r w:rsidR="00010A44" w:rsidRPr="0053129D">
        <w:rPr>
          <w:rFonts w:eastAsia="MS Mincho" w:cs="Calibri"/>
          <w:color w:val="000000"/>
        </w:rPr>
        <w:t xml:space="preserve">overall reading </w:t>
      </w:r>
      <w:r w:rsidR="00C016D2" w:rsidRPr="0053129D">
        <w:rPr>
          <w:rFonts w:eastAsia="MS Mincho" w:cs="Calibri"/>
          <w:color w:val="000000"/>
        </w:rPr>
        <w:t>experience</w:t>
      </w:r>
      <w:r w:rsidRPr="0053129D">
        <w:rPr>
          <w:rFonts w:eastAsia="MS Mincho" w:cs="Calibri"/>
          <w:color w:val="000000"/>
        </w:rPr>
        <w:t xml:space="preserve"> of visually compromised individuals</w:t>
      </w:r>
      <w:r w:rsidR="007E0EC5" w:rsidRPr="0053129D">
        <w:rPr>
          <w:rFonts w:eastAsia="MS Mincho" w:cs="Calibri"/>
          <w:color w:val="000000"/>
        </w:rPr>
        <w:t xml:space="preserve">. </w:t>
      </w:r>
      <w:r w:rsidR="00266FEF" w:rsidRPr="0053129D">
        <w:rPr>
          <w:rFonts w:eastAsia="MS Mincho" w:cs="Calibri"/>
          <w:color w:val="000000"/>
        </w:rPr>
        <w:t xml:space="preserve">This conclusion may be of particular use to developers of low vision aids and visual rehabilitation practitioners. </w:t>
      </w:r>
      <w:r w:rsidR="00E130BE" w:rsidRPr="0053129D">
        <w:rPr>
          <w:rFonts w:eastAsia="Times New Roman" w:cs="Calibri"/>
          <w:color w:val="000000"/>
        </w:rPr>
        <w:t xml:space="preserve">Some caution may be </w:t>
      </w:r>
      <w:r w:rsidR="004357E2" w:rsidRPr="0053129D">
        <w:rPr>
          <w:rFonts w:eastAsia="Times New Roman" w:cs="Calibri"/>
          <w:color w:val="000000"/>
        </w:rPr>
        <w:t>appropriate</w:t>
      </w:r>
      <w:r w:rsidR="00E130BE" w:rsidRPr="0053129D">
        <w:rPr>
          <w:rFonts w:eastAsia="Times New Roman" w:cs="Calibri"/>
          <w:color w:val="000000"/>
        </w:rPr>
        <w:t xml:space="preserve"> in generalising the results here </w:t>
      </w:r>
      <w:r w:rsidR="006F2E3A" w:rsidRPr="0053129D">
        <w:rPr>
          <w:rFonts w:eastAsia="Times New Roman" w:cs="Calibri"/>
          <w:color w:val="000000"/>
        </w:rPr>
        <w:t xml:space="preserve">with regard to the retinal area employed for eccentric viewing. In this study we used an </w:t>
      </w:r>
      <w:r w:rsidR="000A53AD" w:rsidRPr="0053129D">
        <w:rPr>
          <w:rFonts w:eastAsia="Times New Roman" w:cs="Calibri"/>
          <w:color w:val="000000"/>
        </w:rPr>
        <w:t>8</w:t>
      </w:r>
      <w:r w:rsidR="000A53AD" w:rsidRPr="0053129D">
        <w:rPr>
          <w:rFonts w:eastAsia="Times New Roman" w:cs="Calibri"/>
          <w:color w:val="000000"/>
          <w:vertAlign w:val="superscript"/>
        </w:rPr>
        <w:t>o</w:t>
      </w:r>
      <w:r w:rsidR="00E130BE" w:rsidRPr="0053129D">
        <w:rPr>
          <w:rFonts w:eastAsia="Times New Roman" w:cs="Calibri"/>
          <w:color w:val="000000"/>
        </w:rPr>
        <w:t xml:space="preserve"> </w:t>
      </w:r>
      <w:r w:rsidR="006F2E3A" w:rsidRPr="0053129D">
        <w:rPr>
          <w:rFonts w:eastAsia="Times New Roman" w:cs="Calibri"/>
          <w:color w:val="000000"/>
        </w:rPr>
        <w:t xml:space="preserve">wide central </w:t>
      </w:r>
      <w:r w:rsidR="00E130BE" w:rsidRPr="0053129D">
        <w:rPr>
          <w:rFonts w:eastAsia="Times New Roman" w:cs="Calibri"/>
          <w:color w:val="000000"/>
        </w:rPr>
        <w:t>scotoma</w:t>
      </w:r>
      <w:r w:rsidR="006F2E3A" w:rsidRPr="0053129D">
        <w:rPr>
          <w:rFonts w:eastAsia="Times New Roman" w:cs="Calibri"/>
          <w:color w:val="000000"/>
        </w:rPr>
        <w:t xml:space="preserve">, </w:t>
      </w:r>
      <w:r w:rsidR="00E130BE" w:rsidRPr="0053129D">
        <w:rPr>
          <w:rFonts w:eastAsia="Times New Roman" w:cs="Calibri"/>
          <w:color w:val="000000"/>
        </w:rPr>
        <w:t xml:space="preserve">in line with </w:t>
      </w:r>
      <w:r w:rsidR="006F2E3A" w:rsidRPr="0053129D">
        <w:rPr>
          <w:rFonts w:eastAsia="Times New Roman" w:cs="Calibri"/>
          <w:color w:val="000000"/>
        </w:rPr>
        <w:t>several reading</w:t>
      </w:r>
      <w:r w:rsidR="00E130BE" w:rsidRPr="0053129D">
        <w:rPr>
          <w:rFonts w:eastAsia="Times New Roman" w:cs="Calibri"/>
          <w:color w:val="000000"/>
        </w:rPr>
        <w:t xml:space="preserve"> studies of this kind</w:t>
      </w:r>
      <w:r w:rsidR="008E2692" w:rsidRPr="0053129D">
        <w:rPr>
          <w:rFonts w:eastAsia="Times New Roman" w:cs="Calibri"/>
          <w:color w:val="000000"/>
        </w:rPr>
        <w:t>.</w:t>
      </w:r>
      <w:r w:rsidR="00E130BE" w:rsidRPr="0053129D">
        <w:rPr>
          <w:rFonts w:eastAsia="Times New Roman" w:cs="Calibri"/>
          <w:color w:val="000000"/>
        </w:rPr>
        <w:fldChar w:fldCharType="begin" w:fldLock="1"/>
      </w:r>
      <w:r w:rsidR="000810A4" w:rsidRPr="0053129D">
        <w:rPr>
          <w:rFonts w:eastAsia="Times New Roman" w:cs="Calibri"/>
          <w:color w:val="000000"/>
        </w:rPr>
        <w:instrText>ADDIN CSL_CITATION {"citationItems":[{"id":"ITEM-1","itemData":{"DOI":"10.1016/j.visres.2011.02.010","ISSN":"1878-5646","PMID":"21335024","abstract":"Many important results in visual neuroscience rely on the use of gaze-contingent retinal stabilization techniques. Our work focuses on the important fraction of these studies that is concerned with the retinal stabilization of visual filters that degrade some specific portions of the visual field. For instance, macular scotomas, often induced by age related macular degeneration, can be simulated by continuously displaying a gaze-contingent mask in the center of the visual field. The gaze-contingent rules used in most of these studies imply only a very minimal processing of ocular data. By analyzing the relationship between gaze and scotoma locations for different oculo-motor patterns, we show that such a minimal processing might have adverse perceptual and oculomotor consequences due mainly to two potential problems: (a) a transient blink-induced motion of the scotoma while gaze is static, and (b) the intrusion of post-saccadic slow eye movements. We have developed new gaze-contingent rules to solve these two problems. We have also suggested simple ways of tackling two unrecognized problems that are a potential source of mismatch between gaze and scotoma locations. Overall, the present work should help design, describe and test the paradigms used to simulate retinopathy with gaze-contingent displays.","author":[{"dropping-particle":"","family":"Aguilar","given":"Carlos","non-dropping-particle":"","parse-names":false,"suffix":""},{"dropping-particle":"","family":"Castet","given":"Eric","non-dropping-particle":"","parse-names":false,"suffix":""}],"container-title":"Vision Research","id":"ITEM-1","issue":"9","issued":{"date-parts":[["2011","5","11"]]},"page":"997-1012","publisher":"Elsevier Ltd","title":"Gaze-contingent simulation of retinopathy: some potential pitfalls and remedies.","type":"article-journal","volume":"51"},"uris":["http://www.mendeley.com/documents/?uuid=e85d5f76-9d33-40e4-9eb5-265636d6497d"]},{"id":"ITEM-2","itemData":{"author":[{"dropping-particle":"","family":"Bernard","given":"Jean-Baptiste","non-dropping-particle":"","parse-names":false,"suffix":""},{"dropping-particle":"","family":"Scherlen","given":"Anne-Catherine","non-dropping-particle":"","parse-names":false,"suffix":""},{"dropping-particle":"","family":"Castet","given":"Eric","non-dropping-particle":"","parse-names":false,"suffix":""}],"container-title":"Vision Research","id":"ITEM-2","issued":{"date-parts":[["2007"]]},"page":"3447-3459","title":"Page mode reading with simulated scotomas: A modest effect of interline spacing on reading speed","type":"article-journal","volume":"47"},"uris":["http://www.mendeley.com/documents/?uuid=0e1b9aa6-f10f-4bdd-99cc-1e29f33e46ac"]},{"id":"ITEM-3","itemData":{"ISSN":"0146-0404","PMID":"3343102","abstract":"A simulated scotoma was stabilized on the fovea of 23 normal human subjects while they searched for acuity targets in arrays of non-targets. Search time doubled with a 20 min arc scotoma, and eye fixation duration increased by about 15% when compared to no-scotoma control conditions. Search difficulty was graded by adjusting acuity target size, search element density and contrast. Search time and eye fixation duration generally increased with display difficulty in no-scotoma conditions. Results are discussed in terms of sensory loss and motor disruption due to the simulated scotoma. The simulated scotoma method may be useful in studying adaptation to visual field loss in patient populations where the size, position and severity of the scotoma can be controlled.","author":[{"dropping-particle":"","family":"Bertera","given":"J H","non-dropping-particle":"","parse-names":false,"suffix":""}],"container-title":"Investigative ophthalmology &amp; visual science","id":"ITEM-3","issue":"3","issued":{"date-parts":[["1988","3"]]},"page":"470-5","title":"The effect of simulated scotomas on visual search in normal subjects.","type":"article-journal","volume":"29"},"uris":["http://www.mendeley.com/documents/?uuid=83b2a04e-7c89-4a93-8347-df18ff26095b"]},{"id":"ITEM-4","itemData":{"author":[{"dropping-particle":"","family":"Cornelissen","given":"Frans W","non-dropping-particle":"","parse-names":false,"suffix":""},{"dropping-particle":"","family":"Bruin","given":"K","non-dropping-particle":"","parse-names":false,"suffix":""},{"dropping-particle":"","family":"Kooijman","given":"A","non-dropping-particle":"","parse-names":false,"suffix":""}],"container-title":"Optometry and Vision Science","id":"ITEM-4","issue":"1","issued":{"date-parts":[["2005"]]},"page":"1-10","title":"The influence of artificial scotomas on eye movements during visual search.","type":"article-journal","volume":"82"},"uris":["http://www.mendeley.com/documents/?uuid=1809dfca-72ed-48b4-a7bb-bd97672866e4"]},{"id":"ITEM-5","itemData":{"DOI":"10.1016/S0042-6989(98)00142-4","ISSN":"00426989","abstract":"When the center of a reader's visual field is blocked from view, reading rates decline and eye movement patterns change. This is true whether the central visual field is blocked artificially (i.e. a mask) or through disease (e.g. a retinal scotoma due to macular degeneration). In past studies, when mask size was defined in terms of the number of letters masked from view, reading rates declined sharply as number of letters masked increased. Patients with larger central scotomas (in degrees of visual angle) also read slower. We sought to determine whether number of letters masked or size of the mask in degrees is the predominant factor affecting reading rates and eye movement behavior. By matching number of letters masked across several mask sizes (and compensating for reduced acuity in the periphery), we found that number of letters masked is the more important factor until mask size is quite large (≥−7.5°) and number of letters masked from view is more than seven.","author":[{"dropping-particle":"","family":"Fine","given":"Elisabeth M","non-dropping-particle":"","parse-names":false,"suffix":""},{"dropping-particle":"","family":"Rubin","given":"Gary S.","non-dropping-particle":"","parse-names":false,"suffix":""}],"container-title":"Vision Research","id":"ITEM-5","issue":"4","issued":{"date-parts":[["1998","2"]]},"page":"747-756","title":"Reading with central field loss: number of letters masked is more important than the size of the mask in degrees","type":"article-journal","volume":"39"},"uris":["http://www.mendeley.com/documents/?uuid=973fe05b-7dd9-43a7-8083-b9e158508784"]},{"id":"ITEM-6","itemData":{"DOI":"10.3758/s13428-013-0321-6","ISSN":"1554-3528","PMID":"23526257","abstract":"Gaze-contingent displays provide a valuable method in visual research for controlling visual input and investigating its visual and cognitive processing. Although the body of research using gaze-contingent retinal stabilization techniques has grown considerably during the last decade, only few studies have been concerned with the reliability of the specific real-time simulations applied. Using a Landolt ring discrimination task, we present a behavioral validation of gaze-contingent central scotoma simulation in healthy observers. Importantly, behavioral testing is necessary to show whether the simulation impairs foveal processing of visual information. This test becomes even more crucial when researchers are faced with null results in a task performed with the scotoma, as compared with a control condition. It must be ruled out that the lack of behavioral effects results from a type II error caused by improper implementation before conclusions about foveal contributions to the given task may be drawn. In our experiment, the scotoma effectively prevented foveal processing of the visual stimuli, leading to significantly reduced response accuracies, as compared with unimpaired vision. Moreover, the final fixation at the time of the participants' responses was placed close to the target position in the unimpaired condition, whereas the distance to the target was enhanced with the scotoma, indicating that the observers were not able to discriminate visual target stimuli from distractors, due to the scotoma. The present work presents a validated behavioral testing method for the efficiency of gaze-contingent scotoma simulations, including code for implementation. In addition, solutions for common methodological problems are discussed.","author":[{"dropping-particle":"","family":"Geringswald","given":"Franziska","non-dropping-particle":"","parse-names":false,"suffix":""},{"dropping-particle":"","family":"Baumgartner","given":"Florian Johannes","non-dropping-particle":"","parse-names":false,"suffix":""},{"dropping-particle":"","family":"Pollmann","given":"Stefan","non-dropping-particle":"","parse-names":false,"suffix":""}],"container-title":"Behavior Research Methods","id":"ITEM-6","issue":"4","issued":{"date-parts":[["2013","3","23"]]},"page":"1313-1321","title":"A behavioral task for the validation of a gaze-contingent simulated scotoma.","type":"article-journal","volume":"45"},"uris":["http://www.mendeley.com/documents/?uuid=6423e530-8e2c-4c57-9745-9bf492efaf56"]},{"id":"ITEM-7","itemData":{"abstract":"The central region of the human retina, the fovea, provides high-acuity vision. The oculomotor system continually brings targets of interest into the fovea via ballistic eye movements (saccades). Thus, the fovea serves both as the locus for fixations and as the oculomotor reference for saccades. This highly automated process of foveation is functionally critical to vision and is observed from infancy [1, 2]. How would the oculomotor system adjust to a loss of foveal vision (central scotoma)? Clinical observations of patients with central vision loss [3, 4] suggest a lengthy adjustment period [5], but the nature and dynamics of this adjustment remain unclear. Here, we demonstrate that the oculomotor system can spontaneously and rapidly adopt a peripheral locus for fixation and can rereference saccades to this locus in normally sighted individuals whose central vision is blocked by an artificial scotoma. Once developed, the fixation locus is retained over weeks in the absence of the simulated scotoma. Our data reveal a basic guiding principle of the oculomotor system that prefers control simplicity over optimality. We demonstrate the importance of a visible scotoma on the speed of the adjustment and suggest a possible rehabilitation regimen for patients with central vision loss.","author":[{"dropping-particle":"","family":"Kwon","given":"MiYoung","non-dropping-particle":"","parse-names":false,"suffix":""},{"dropping-particle":"","family":"Nandy","given":"Anirvan S.","non-dropping-particle":"","parse-names":false,"suffix":""},{"dropping-particle":"","family":"Tjan","given":"Bosco S","non-dropping-particle":"","parse-names":false,"suffix":""}],"container-title":"Current Biology","id":"ITEM-7","issued":{"date-parts":[["2013"]]},"page":"1663-1669","title":"Rapid and persistent adaptability of human oculomotor control in response to simulated central vision loss","type":"article-journal","volume":"23"},"uris":["http://www.mendeley.com/documents/?uuid=1e802721-b53c-4375-9d70-1c2a1d50920d"]},{"id":"ITEM-8","itemData":{"author":[{"dropping-particle":"","family":"Kwon","given":"Miyoung","non-dropping-particle":"","parse-names":false,"suffix":""},{"dropping-particle":"","family":"Ramachandra","given":"Chaithanya","non-dropping-particle":"","parse-names":false,"suffix":""},{"dropping-particle":"","family":"Satgunam","given":"Premnandhini","non-dropping-particle":"","parse-names":false,"suffix":""},{"dropping-particle":"","family":"Mel","given":"Bartlett W","non-dropping-particle":"","parse-names":false,"suffix":""},{"dropping-particle":"","family":"Peli","given":"Eli","non-dropping-particle":"","parse-names":false,"suffix":""},{"dropping-particle":"","family":"Tjan","given":"Bosco S","non-dropping-particle":"","parse-names":false,"suffix":""}],"container-title":"Optometry and Vision Science","id":"ITEM-8","issue":"9","issued":{"date-parts":[["2012"]]},"page":"1374-1384","title":"Contour enhancement benefits older adults with simulated central field loss","type":"article-journal","volume":"89"},"uris":["http://www.mendeley.com/documents/?uuid=83c8d292-dc2c-4577-bea5-04b6bfe5bef2"]},{"id":"ITEM-9","itemData":{"DOI":"10.1097/OPX.0b013e318267a914","ISSN":"1538-9235","PMID":"22885785","abstract":"PURPOSE: In performing search tasks, the visual system encodes information across the visual field at a resolution inversely related to eccentricity and deploys saccades to place visually interesting targets upon the fovea, where resolution is highest. The serial process of fixation, punctuated by saccadic eye movements, continues until the desired target has been located. Loss of central vision restricts the ability to resolve the high spatial information of a target, interfering with this visual search process. We investigate oculomotor adaptations to central visual field loss with gaze-contingent artificial scotomas. METHODS: Spatial distortions were placed at random locations in 25° square natural scenes. Gaze-contingent artificial central scotomas were updated at the screen rate (75 Hz) based on a 250 Hz eye tracker. Eight subjects searched the natural scene for the spatial distortion and indicated its location using a mouse-controlled cursor. RESULTS: As the central scotoma size increased, the mean search time increased [F(3,28) = 5.27, p = 0.05], and the spatial distribution of gaze points during fixation increased significantly along the x [F(3,28) = 6.33, p = 0.002] and y [F(3,28) = 3.32, p = 0.034] axes. Oculomotor patterns of fixation duration, saccade size, and saccade duration did not change significantly, regardless of scotoma size. CONCLUSIONS: There is limited automatic adaptation of the oculomotor system after simulated central vision loss.","author":[{"dropping-particle":"","family":"McIlreavy","given":"Lee","non-dropping-particle":"","parse-names":false,"suffix":""},{"dropping-particle":"","family":"Fiser","given":"Jozsef","non-dropping-particle":"","parse-names":false,"suffix":""},{"dropping-particle":"","family":"Bex","given":"Peter J","non-dropping-particle":"","parse-names":false,"suffix":""}],"container-title":"Optometry and Vision Science","id":"ITEM-9","issue":"9","issued":{"date-parts":[["2012","9"]]},"page":"1385-94","title":"Impact of simulated central scotomas on visual search in natural scenes.","type":"article-journal","volume":"89"},"uris":["http://www.mendeley.com/documents/?uuid=39c254c3-58bc-4ad8-b3b3-3952259ce9a8"]},{"id":"ITEM-10","itemData":{"author":[{"dropping-particle":"","family":"Pidcoe","given":"PE","non-dropping-particle":"","parse-names":false,"suffix":""},{"dropping-particle":"","family":"Wetzel","given":"PA","non-dropping-particle":"","parse-names":false,"suffix":""}],"container-title":"Investigative Ophthalmology &amp; Visual Science","id":"ITEM-10","issue":"1","issued":{"date-parts":[["2006"]]},"page":"169-178","title":"Oculomotor tracking strategy in normal subjects with and without simulated scotoma","type":"article-journal","volume":"47"},"uris":["http://www.mendeley.com/documents/?uuid=b87ee250-349a-497b-ad14-fe30090264d5"]},{"id":"ITEM-11","itemData":{"DOI":"10.1016/j.visres.2008.06.005","ISSN":"0042-6989","PMID":"18601944","abstract":"This study investigated the relationship between reading speed and oculo-motor parameters when normally sighted observers had to read single sentences with an artificial macular scotoma. Using multiple regression analysis, our main result shows that two significant predictors, number of saccades per sentence followed by average fixation duration, account for 94% of reading speed variance: reading speed decreases when number of saccades and fixation duration increase. The number of letters per forward saccade (L/FS), which was measured directly in contrast to previous studies, is not a significant predictor. The results suggest that, independently of the size of saccades, some or all portions of a sentence are temporally integrated across an increasing number of fixations as reading speed is reduced.","author":[{"dropping-particle":"","family":"Scherlen","given":"Anne-Catherine","non-dropping-particle":"","parse-names":false,"suffix":""},{"dropping-particle":"","family":"Bernard","given":"Jean-Baptiste","non-dropping-particle":"","parse-names":false,"suffix":""},{"dropping-particle":"","family":"Calabrèse","given":"Aurélie","non-dropping-particle":"","parse-names":false,"suffix":""},{"dropping-particle":"","family":"Castet","given":"Eric","non-dropping-particle":"","parse-names":false,"suffix":""}],"container-title":"Vision Research","id":"ITEM-11","issue":"18","issued":{"date-parts":[["2008","8"]]},"page":"1870-8","title":"Page mode reading with simulated scotomas: oculo-motor patterns.","type":"article-journal","volume":"48"},"uris":["http://www.mendeley.com/documents/?uuid=e4e62bdb-46a3-4896-83a2-8863ff665501"]},{"id":"ITEM-12","itemData":{"DOI":"10.1016/j.visres.2004.05.027","ISSN":"0042-6989","PMID":"15358064","abstract":"Although many individuals with a central scotoma develop eccentric fixation most often beneath or left of the scotoma, little is known about how they come to develop a particular viewing strategy. We investigated this by asking eight subjects with normal vision to read isolated letters, words and text passages while an artificial scotoma covered a central portion of the visual field. We quantified viewing strategy and analysed changes in their viewing behaviour over 8-10 sessions within a two-week period. Subjects read while either a horizontal (n=4) or vertical bar scotoma (n=4), 10 degrees wide, covered the entire horizontal or vertical meridian of the stimulus field. For the horizontal scotoma group: (1) there was an increasing preference to use the inferior visual field for isolated letters/words and text passages, which was essentially complete within the test period; (2) the superior visual field was preferred when reading letters/words initially presented in upper visual space and the inferior visual field when reading letters/words initially presented in lower visual space; (3) in general, variation in viewing strategy according to stimulus position diminished over the sessions for all stimuli. For the vertical scotoma group: (1) two subjects used the left and right visual fields in approximately equal proportion to view isolated letters/words, one subject showed a weak preference to use the left visual field and one subject developed a strong preference for using the right visual field; (2) the text passages could be read with combined use of left and right visual fields in a specific manner; (3) the left visual field was preferred to view stimuli initially presented in left visual space while the right visual field was preferred for words initially presented in right visual space. This effect diminished across sessions. Overall, these findings indicate that (1) a specific viewing strategy can be developed through as little as 5 hours of reading experience without guided training; (2) two distinctly separate retinal areas can be used in an integrated manner during reading; (4) stimulus position in visual space can influence viewing strategy; (5) in general, reading encourages a preference for the inferior over the superior visual field, but not the left over right visual field. Letter/word/text recognition and reading speeds increased progressively across sessions, even after scotoma lateralisation appeared stabilised suggesting that multiple m…","author":[{"dropping-particle":"","family":"Varsori","given":"Michael","non-dropping-particle":"","parse-names":false,"suffix":""},{"dropping-particle":"","family":"Perez-Fornos","given":"Angelica","non-dropping-particle":"","parse-names":false,"suffix":""},{"dropping-particle":"","family":"Safran","given":"Avinoam B","non-dropping-particle":"","parse-names":false,"suffix":""},{"dropping-particle":"","family":"Whatham","given":"Andrew R","non-dropping-particle":"","parse-names":false,"suffix":""}],"container-title":"Vision Research","id":"ITEM-12","issue":"23","issued":{"date-parts":[["2004","10"]]},"page":"2691-705","title":"Development of a viewing strategy during adaptation to an artificial central scotoma.","type":"article-journal","volume":"44"},"uris":["http://www.mendeley.com/documents/?uuid=b8ab0a04-5f25-42a7-b37e-eef355177058"]}],"mendeley":{"formattedCitation":"&lt;sup&gt;32,37–47&lt;/sup&gt;","plainTextFormattedCitation":"32,37–47","previouslyFormattedCitation":"&lt;sup&gt;32,37–47&lt;/sup&gt;"},"properties":{"noteIndex":0},"schema":"https://github.com/citation-style-language/schema/raw/master/csl-citation.json"}</w:instrText>
      </w:r>
      <w:r w:rsidR="00E130BE" w:rsidRPr="0053129D">
        <w:rPr>
          <w:rFonts w:eastAsia="Times New Roman" w:cs="Calibri"/>
          <w:color w:val="000000"/>
        </w:rPr>
        <w:fldChar w:fldCharType="separate"/>
      </w:r>
      <w:r w:rsidR="000810A4" w:rsidRPr="0053129D">
        <w:rPr>
          <w:rFonts w:eastAsia="Times New Roman" w:cs="Calibri"/>
          <w:noProof/>
          <w:color w:val="000000"/>
          <w:vertAlign w:val="superscript"/>
        </w:rPr>
        <w:t>32,37–47</w:t>
      </w:r>
      <w:r w:rsidR="00E130BE" w:rsidRPr="0053129D">
        <w:rPr>
          <w:rFonts w:eastAsia="Times New Roman" w:cs="Calibri"/>
          <w:color w:val="000000"/>
        </w:rPr>
        <w:fldChar w:fldCharType="end"/>
      </w:r>
      <w:r w:rsidR="006F2E3A" w:rsidRPr="0053129D">
        <w:rPr>
          <w:rFonts w:eastAsia="Times New Roman" w:cs="Calibri"/>
          <w:color w:val="000000"/>
        </w:rPr>
        <w:t xml:space="preserve"> F</w:t>
      </w:r>
      <w:r w:rsidR="000A53AD" w:rsidRPr="0053129D">
        <w:rPr>
          <w:rFonts w:eastAsia="Times New Roman" w:cs="Calibri"/>
          <w:color w:val="000000"/>
        </w:rPr>
        <w:t xml:space="preserve">or smaller </w:t>
      </w:r>
      <w:r w:rsidR="006F2E3A" w:rsidRPr="0053129D">
        <w:rPr>
          <w:rFonts w:eastAsia="Times New Roman" w:cs="Calibri"/>
          <w:color w:val="000000"/>
        </w:rPr>
        <w:t>areas of central vision loss,</w:t>
      </w:r>
      <w:r w:rsidR="000A53AD" w:rsidRPr="0053129D">
        <w:rPr>
          <w:rFonts w:eastAsia="Times New Roman" w:cs="Calibri"/>
          <w:color w:val="000000"/>
        </w:rPr>
        <w:t xml:space="preserve"> </w:t>
      </w:r>
      <w:r w:rsidR="00E130BE" w:rsidRPr="0053129D">
        <w:rPr>
          <w:rFonts w:eastAsia="Times New Roman" w:cs="Calibri"/>
          <w:color w:val="000000"/>
        </w:rPr>
        <w:t xml:space="preserve">increased inter-word spacing may be less important as visual crowding </w:t>
      </w:r>
      <w:r w:rsidR="006F2E3A" w:rsidRPr="0053129D">
        <w:rPr>
          <w:rFonts w:eastAsia="Times New Roman" w:cs="Calibri"/>
          <w:color w:val="000000"/>
        </w:rPr>
        <w:t>is less severe in the region immediately surrounding the fovea</w:t>
      </w:r>
      <w:r w:rsidR="008E2692" w:rsidRPr="0053129D">
        <w:rPr>
          <w:rFonts w:eastAsia="Times New Roman" w:cs="Calibri"/>
          <w:color w:val="000000"/>
        </w:rPr>
        <w:t>.</w:t>
      </w:r>
      <w:r w:rsidR="00182C20" w:rsidRPr="0053129D">
        <w:rPr>
          <w:rFonts w:eastAsia="MS Mincho" w:cs="Calibri"/>
          <w:color w:val="000000"/>
        </w:rPr>
        <w:fldChar w:fldCharType="begin" w:fldLock="1"/>
      </w:r>
      <w:r w:rsidR="002D65F2" w:rsidRPr="0053129D">
        <w:rPr>
          <w:rFonts w:eastAsia="MS Mincho" w:cs="Calibri"/>
          <w:color w:val="000000"/>
        </w:rPr>
        <w:instrText>ADDIN CSL_CITATION {"citationItems":[{"id":"ITEM-1","itemData":{"abstract":"letter spacing crowding eccentricity","author":[{"dropping-particle":"","family":"Bouma","given":"H.","non-dropping-particle":"","parse-names":false,"suffix":""}],"container-title":"Nature","id":"ITEM-1","issued":{"date-parts":[["1970"]]},"page":"177-178","title":"Interaction effects in parafoveal letter recognition","type":"article-journal","volume":"226"},"uris":["http://www.mendeley.com/documents/?uuid=517a78b0-08b5-43dc-b82d-09b5003998ef"]}],"mendeley":{"formattedCitation":"&lt;sup&gt;21&lt;/sup&gt;","plainTextFormattedCitation":"21","previouslyFormattedCitation":"&lt;sup&gt;21&lt;/sup&gt;"},"properties":{"noteIndex":0},"schema":"https://github.com/citation-style-language/schema/raw/master/csl-citation.json"}</w:instrText>
      </w:r>
      <w:r w:rsidR="00182C20" w:rsidRPr="0053129D">
        <w:rPr>
          <w:rFonts w:eastAsia="MS Mincho" w:cs="Calibri"/>
          <w:color w:val="000000"/>
        </w:rPr>
        <w:fldChar w:fldCharType="separate"/>
      </w:r>
      <w:r w:rsidR="00CE77A6" w:rsidRPr="0053129D">
        <w:rPr>
          <w:rFonts w:eastAsia="MS Mincho" w:cs="Calibri"/>
          <w:noProof/>
          <w:color w:val="000000"/>
          <w:vertAlign w:val="superscript"/>
        </w:rPr>
        <w:t>21</w:t>
      </w:r>
      <w:r w:rsidR="00182C20" w:rsidRPr="0053129D">
        <w:rPr>
          <w:rFonts w:eastAsia="MS Mincho" w:cs="Calibri"/>
          <w:color w:val="000000"/>
        </w:rPr>
        <w:fldChar w:fldCharType="end"/>
      </w:r>
    </w:p>
    <w:p w:rsidR="00A27699" w:rsidRPr="0053129D" w:rsidRDefault="00A27699" w:rsidP="00FD428F">
      <w:pPr>
        <w:spacing w:after="0" w:line="480" w:lineRule="auto"/>
        <w:jc w:val="both"/>
        <w:rPr>
          <w:rFonts w:eastAsia="MS Mincho" w:cs="Calibri"/>
          <w:b/>
          <w:strike/>
          <w:color w:val="000000"/>
        </w:rPr>
      </w:pPr>
    </w:p>
    <w:p w:rsidR="006F6054" w:rsidRPr="0053129D" w:rsidRDefault="006F6054" w:rsidP="00FD428F">
      <w:pPr>
        <w:spacing w:after="0" w:line="480" w:lineRule="auto"/>
        <w:jc w:val="both"/>
        <w:rPr>
          <w:rFonts w:eastAsia="MS Mincho" w:cs="Calibri"/>
          <w:b/>
          <w:color w:val="000000"/>
        </w:rPr>
        <w:sectPr w:rsidR="006F6054" w:rsidRPr="0053129D" w:rsidSect="006F6054">
          <w:headerReference w:type="default" r:id="rId15"/>
          <w:footerReference w:type="even" r:id="rId16"/>
          <w:footerReference w:type="default" r:id="rId17"/>
          <w:pgSz w:w="12240" w:h="15840" w:code="1"/>
          <w:pgMar w:top="1440" w:right="1440" w:bottom="1440" w:left="1440" w:header="708" w:footer="708" w:gutter="0"/>
          <w:lnNumType w:countBy="1" w:restart="continuous"/>
          <w:cols w:space="708"/>
          <w:docGrid w:linePitch="360"/>
        </w:sectPr>
      </w:pPr>
    </w:p>
    <w:p w:rsidR="002538F8" w:rsidRPr="0053129D" w:rsidRDefault="002538F8" w:rsidP="00FD428F">
      <w:pPr>
        <w:spacing w:after="0" w:line="480" w:lineRule="auto"/>
        <w:jc w:val="both"/>
        <w:rPr>
          <w:rFonts w:eastAsia="MS Mincho" w:cs="Calibri"/>
          <w:b/>
          <w:color w:val="000000"/>
        </w:rPr>
      </w:pPr>
      <w:r w:rsidRPr="0053129D">
        <w:rPr>
          <w:rFonts w:eastAsia="MS Mincho" w:cs="Calibri"/>
          <w:b/>
          <w:color w:val="000000"/>
        </w:rPr>
        <w:lastRenderedPageBreak/>
        <w:t>References</w:t>
      </w:r>
    </w:p>
    <w:p w:rsidR="002538F8" w:rsidRPr="0053129D" w:rsidRDefault="002538F8" w:rsidP="00FD428F">
      <w:pPr>
        <w:spacing w:after="0" w:line="480" w:lineRule="auto"/>
        <w:jc w:val="both"/>
        <w:rPr>
          <w:rFonts w:eastAsia="MS Mincho" w:cs="Calibri"/>
          <w:color w:val="000000"/>
        </w:rPr>
      </w:pP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 </w:t>
      </w:r>
      <w:r w:rsidRPr="0053129D">
        <w:rPr>
          <w:rFonts w:eastAsia="MS Mincho" w:cs="Calibri"/>
          <w:color w:val="000000"/>
        </w:rPr>
        <w:tab/>
        <w:t xml:space="preserve">Harvey H, Walker R. Reading </w:t>
      </w:r>
      <w:r w:rsidR="00893B8D" w:rsidRPr="0053129D">
        <w:rPr>
          <w:rFonts w:eastAsia="MS Mincho" w:cs="Calibri"/>
          <w:color w:val="000000"/>
        </w:rPr>
        <w:t>with</w:t>
      </w:r>
      <w:r w:rsidRPr="0053129D">
        <w:rPr>
          <w:rFonts w:eastAsia="MS Mincho" w:cs="Calibri"/>
          <w:color w:val="000000"/>
        </w:rPr>
        <w:t xml:space="preserve"> Peripheral Vision: A Comparison </w:t>
      </w:r>
      <w:r w:rsidR="00244D6E" w:rsidRPr="0053129D">
        <w:rPr>
          <w:rFonts w:eastAsia="MS Mincho" w:cs="Calibri"/>
          <w:color w:val="000000"/>
        </w:rPr>
        <w:t>o</w:t>
      </w:r>
      <w:r w:rsidRPr="0053129D">
        <w:rPr>
          <w:rFonts w:eastAsia="MS Mincho" w:cs="Calibri"/>
          <w:color w:val="000000"/>
        </w:rPr>
        <w:t xml:space="preserve">f Reading Dynamic Scrolling </w:t>
      </w:r>
      <w:r w:rsidR="00244D6E" w:rsidRPr="0053129D">
        <w:rPr>
          <w:rFonts w:eastAsia="MS Mincho" w:cs="Calibri"/>
          <w:color w:val="000000"/>
        </w:rPr>
        <w:t>a</w:t>
      </w:r>
      <w:r w:rsidRPr="0053129D">
        <w:rPr>
          <w:rFonts w:eastAsia="MS Mincho" w:cs="Calibri"/>
          <w:color w:val="000000"/>
        </w:rPr>
        <w:t xml:space="preserve">nd Static Text </w:t>
      </w:r>
      <w:r w:rsidR="00244D6E" w:rsidRPr="0053129D">
        <w:rPr>
          <w:rFonts w:eastAsia="MS Mincho" w:cs="Calibri"/>
          <w:color w:val="000000"/>
        </w:rPr>
        <w:t>w</w:t>
      </w:r>
      <w:r w:rsidRPr="0053129D">
        <w:rPr>
          <w:rFonts w:eastAsia="MS Mincho" w:cs="Calibri"/>
          <w:color w:val="000000"/>
        </w:rPr>
        <w:t xml:space="preserve">ith </w:t>
      </w:r>
      <w:r w:rsidR="00244D6E" w:rsidRPr="0053129D">
        <w:rPr>
          <w:rFonts w:eastAsia="MS Mincho" w:cs="Calibri"/>
          <w:color w:val="000000"/>
        </w:rPr>
        <w:t>a</w:t>
      </w:r>
      <w:r w:rsidRPr="0053129D">
        <w:rPr>
          <w:rFonts w:eastAsia="MS Mincho" w:cs="Calibri"/>
          <w:color w:val="000000"/>
        </w:rPr>
        <w:t xml:space="preserve"> Simulated Central Scotoma. Vision Res 2014;98:54–6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 </w:t>
      </w:r>
      <w:r w:rsidRPr="0053129D">
        <w:rPr>
          <w:rFonts w:eastAsia="MS Mincho" w:cs="Calibri"/>
          <w:color w:val="000000"/>
        </w:rPr>
        <w:tab/>
        <w:t xml:space="preserve">Walker R. An Ipad App </w:t>
      </w:r>
      <w:r w:rsidR="00244D6E" w:rsidRPr="0053129D">
        <w:rPr>
          <w:rFonts w:eastAsia="MS Mincho" w:cs="Calibri"/>
          <w:color w:val="000000"/>
        </w:rPr>
        <w:t>a</w:t>
      </w:r>
      <w:r w:rsidRPr="0053129D">
        <w:rPr>
          <w:rFonts w:eastAsia="MS Mincho" w:cs="Calibri"/>
          <w:color w:val="000000"/>
        </w:rPr>
        <w:t xml:space="preserve">s </w:t>
      </w:r>
      <w:r w:rsidR="00244D6E" w:rsidRPr="0053129D">
        <w:rPr>
          <w:rFonts w:eastAsia="MS Mincho" w:cs="Calibri"/>
          <w:color w:val="000000"/>
        </w:rPr>
        <w:t>a</w:t>
      </w:r>
      <w:r w:rsidRPr="0053129D">
        <w:rPr>
          <w:rFonts w:eastAsia="MS Mincho" w:cs="Calibri"/>
          <w:color w:val="000000"/>
        </w:rPr>
        <w:t xml:space="preserve"> Low-Vision Aid </w:t>
      </w:r>
      <w:r w:rsidR="00244D6E" w:rsidRPr="0053129D">
        <w:rPr>
          <w:rFonts w:eastAsia="MS Mincho" w:cs="Calibri"/>
          <w:color w:val="000000"/>
        </w:rPr>
        <w:t>f</w:t>
      </w:r>
      <w:r w:rsidRPr="0053129D">
        <w:rPr>
          <w:rFonts w:eastAsia="MS Mincho" w:cs="Calibri"/>
          <w:color w:val="000000"/>
        </w:rPr>
        <w:t xml:space="preserve">or People </w:t>
      </w:r>
      <w:r w:rsidR="00244D6E" w:rsidRPr="0053129D">
        <w:rPr>
          <w:rFonts w:eastAsia="MS Mincho" w:cs="Calibri"/>
          <w:color w:val="000000"/>
        </w:rPr>
        <w:t>w</w:t>
      </w:r>
      <w:r w:rsidRPr="0053129D">
        <w:rPr>
          <w:rFonts w:eastAsia="MS Mincho" w:cs="Calibri"/>
          <w:color w:val="000000"/>
        </w:rPr>
        <w:t>ith Macular Disease. Br J Ophthalmol 2013;97:110–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 </w:t>
      </w:r>
      <w:r w:rsidRPr="0053129D">
        <w:rPr>
          <w:rFonts w:eastAsia="MS Mincho" w:cs="Calibri"/>
          <w:color w:val="000000"/>
        </w:rPr>
        <w:tab/>
        <w:t xml:space="preserve">Bowers AR, Woods RL, Peli E. Preferred Retinal Locus </w:t>
      </w:r>
      <w:r w:rsidR="00244D6E" w:rsidRPr="0053129D">
        <w:rPr>
          <w:rFonts w:eastAsia="MS Mincho" w:cs="Calibri"/>
          <w:color w:val="000000"/>
        </w:rPr>
        <w:t>a</w:t>
      </w:r>
      <w:r w:rsidRPr="0053129D">
        <w:rPr>
          <w:rFonts w:eastAsia="MS Mincho" w:cs="Calibri"/>
          <w:color w:val="000000"/>
        </w:rPr>
        <w:t xml:space="preserve">nd Reading Rate </w:t>
      </w:r>
      <w:r w:rsidR="00244D6E" w:rsidRPr="0053129D">
        <w:rPr>
          <w:rFonts w:eastAsia="MS Mincho" w:cs="Calibri"/>
          <w:color w:val="000000"/>
        </w:rPr>
        <w:t>w</w:t>
      </w:r>
      <w:r w:rsidRPr="0053129D">
        <w:rPr>
          <w:rFonts w:eastAsia="MS Mincho" w:cs="Calibri"/>
          <w:color w:val="000000"/>
        </w:rPr>
        <w:t>ith Four Dynamic Text Presentation Formats. Optom Vis Sci 2004;81:205–1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 </w:t>
      </w:r>
      <w:r w:rsidRPr="0053129D">
        <w:rPr>
          <w:rFonts w:eastAsia="MS Mincho" w:cs="Calibri"/>
          <w:color w:val="000000"/>
        </w:rPr>
        <w:tab/>
        <w:t xml:space="preserve">Walker R, Bryan L, Harvey H, et al. The Value </w:t>
      </w:r>
      <w:r w:rsidR="00893B8D" w:rsidRPr="0053129D">
        <w:rPr>
          <w:rFonts w:eastAsia="MS Mincho" w:cs="Calibri"/>
          <w:color w:val="000000"/>
        </w:rPr>
        <w:t>o</w:t>
      </w:r>
      <w:r w:rsidRPr="0053129D">
        <w:rPr>
          <w:rFonts w:eastAsia="MS Mincho" w:cs="Calibri"/>
          <w:color w:val="000000"/>
        </w:rPr>
        <w:t xml:space="preserve">f Tablets </w:t>
      </w:r>
      <w:r w:rsidR="00893B8D" w:rsidRPr="0053129D">
        <w:rPr>
          <w:rFonts w:eastAsia="MS Mincho" w:cs="Calibri"/>
          <w:color w:val="000000"/>
        </w:rPr>
        <w:t xml:space="preserve">as </w:t>
      </w:r>
      <w:r w:rsidRPr="0053129D">
        <w:rPr>
          <w:rFonts w:eastAsia="MS Mincho" w:cs="Calibri"/>
          <w:color w:val="000000"/>
        </w:rPr>
        <w:t xml:space="preserve">Reading Aids </w:t>
      </w:r>
      <w:r w:rsidR="00893B8D" w:rsidRPr="0053129D">
        <w:rPr>
          <w:rFonts w:eastAsia="MS Mincho" w:cs="Calibri"/>
          <w:color w:val="000000"/>
        </w:rPr>
        <w:t xml:space="preserve">for </w:t>
      </w:r>
      <w:r w:rsidRPr="0053129D">
        <w:rPr>
          <w:rFonts w:eastAsia="MS Mincho" w:cs="Calibri"/>
          <w:color w:val="000000"/>
        </w:rPr>
        <w:t xml:space="preserve">Individuals </w:t>
      </w:r>
      <w:r w:rsidR="00893B8D" w:rsidRPr="0053129D">
        <w:rPr>
          <w:rFonts w:eastAsia="MS Mincho" w:cs="Calibri"/>
          <w:color w:val="000000"/>
        </w:rPr>
        <w:t>with</w:t>
      </w:r>
      <w:r w:rsidRPr="0053129D">
        <w:rPr>
          <w:rFonts w:eastAsia="MS Mincho" w:cs="Calibri"/>
          <w:color w:val="000000"/>
        </w:rPr>
        <w:t xml:space="preserve"> Central Visual Field Loss: An Evaluation </w:t>
      </w:r>
      <w:r w:rsidR="00893B8D" w:rsidRPr="0053129D">
        <w:rPr>
          <w:rFonts w:eastAsia="MS Mincho" w:cs="Calibri"/>
          <w:color w:val="000000"/>
        </w:rPr>
        <w:t>o</w:t>
      </w:r>
      <w:r w:rsidRPr="0053129D">
        <w:rPr>
          <w:rFonts w:eastAsia="MS Mincho" w:cs="Calibri"/>
          <w:color w:val="000000"/>
        </w:rPr>
        <w:t xml:space="preserve">f Eccentric Reading </w:t>
      </w:r>
      <w:r w:rsidR="00893B8D" w:rsidRPr="0053129D">
        <w:rPr>
          <w:rFonts w:eastAsia="MS Mincho" w:cs="Calibri"/>
          <w:color w:val="000000"/>
        </w:rPr>
        <w:t>with</w:t>
      </w:r>
      <w:r w:rsidRPr="0053129D">
        <w:rPr>
          <w:rFonts w:eastAsia="MS Mincho" w:cs="Calibri"/>
          <w:color w:val="000000"/>
        </w:rPr>
        <w:t xml:space="preserve"> Static </w:t>
      </w:r>
      <w:r w:rsidR="00893B8D" w:rsidRPr="0053129D">
        <w:rPr>
          <w:rFonts w:eastAsia="MS Mincho" w:cs="Calibri"/>
          <w:color w:val="000000"/>
        </w:rPr>
        <w:t>and</w:t>
      </w:r>
      <w:r w:rsidRPr="0053129D">
        <w:rPr>
          <w:rFonts w:eastAsia="MS Mincho" w:cs="Calibri"/>
          <w:color w:val="000000"/>
        </w:rPr>
        <w:t xml:space="preserve"> Scrolling Text. Ophthalmic Physiol Opt 2016;36:355–51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5. </w:t>
      </w:r>
      <w:r w:rsidRPr="0053129D">
        <w:rPr>
          <w:rFonts w:eastAsia="MS Mincho" w:cs="Calibri"/>
          <w:color w:val="000000"/>
        </w:rPr>
        <w:tab/>
        <w:t xml:space="preserve">Harland S, Legge GE, Luebker A. Psychophysics </w:t>
      </w:r>
      <w:r w:rsidR="00893B8D" w:rsidRPr="0053129D">
        <w:rPr>
          <w:rFonts w:eastAsia="MS Mincho" w:cs="Calibri"/>
          <w:color w:val="000000"/>
        </w:rPr>
        <w:t>o</w:t>
      </w:r>
      <w:r w:rsidRPr="0053129D">
        <w:rPr>
          <w:rFonts w:eastAsia="MS Mincho" w:cs="Calibri"/>
          <w:color w:val="000000"/>
        </w:rPr>
        <w:t xml:space="preserve">f Reading. XVII. Low-Vision Performance </w:t>
      </w:r>
      <w:r w:rsidR="00893B8D" w:rsidRPr="0053129D">
        <w:rPr>
          <w:rFonts w:eastAsia="MS Mincho" w:cs="Calibri"/>
          <w:color w:val="000000"/>
        </w:rPr>
        <w:t>with</w:t>
      </w:r>
      <w:r w:rsidRPr="0053129D">
        <w:rPr>
          <w:rFonts w:eastAsia="MS Mincho" w:cs="Calibri"/>
          <w:color w:val="000000"/>
        </w:rPr>
        <w:t xml:space="preserve"> Four Types </w:t>
      </w:r>
      <w:r w:rsidR="00893B8D" w:rsidRPr="0053129D">
        <w:rPr>
          <w:rFonts w:eastAsia="MS Mincho" w:cs="Calibri"/>
          <w:color w:val="000000"/>
        </w:rPr>
        <w:t>of</w:t>
      </w:r>
      <w:r w:rsidRPr="0053129D">
        <w:rPr>
          <w:rFonts w:eastAsia="MS Mincho" w:cs="Calibri"/>
          <w:color w:val="000000"/>
        </w:rPr>
        <w:t xml:space="preserve"> Electronically Magnified Text. Optom Vis Sci 1998;75:183–9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6. </w:t>
      </w:r>
      <w:r w:rsidRPr="0053129D">
        <w:rPr>
          <w:rFonts w:eastAsia="MS Mincho" w:cs="Calibri"/>
          <w:color w:val="000000"/>
        </w:rPr>
        <w:tab/>
        <w:t xml:space="preserve">Virgili G, Acosta R, Grover LL, et al. Reading Aids </w:t>
      </w:r>
      <w:r w:rsidR="00893B8D" w:rsidRPr="0053129D">
        <w:rPr>
          <w:rFonts w:eastAsia="MS Mincho" w:cs="Calibri"/>
          <w:color w:val="000000"/>
        </w:rPr>
        <w:t>for</w:t>
      </w:r>
      <w:r w:rsidRPr="0053129D">
        <w:rPr>
          <w:rFonts w:eastAsia="MS Mincho" w:cs="Calibri"/>
          <w:color w:val="000000"/>
        </w:rPr>
        <w:t xml:space="preserve"> Adults </w:t>
      </w:r>
      <w:r w:rsidR="00893B8D" w:rsidRPr="0053129D">
        <w:rPr>
          <w:rFonts w:eastAsia="MS Mincho" w:cs="Calibri"/>
          <w:color w:val="000000"/>
        </w:rPr>
        <w:t>with</w:t>
      </w:r>
      <w:r w:rsidRPr="0053129D">
        <w:rPr>
          <w:rFonts w:eastAsia="MS Mincho" w:cs="Calibri"/>
          <w:color w:val="000000"/>
        </w:rPr>
        <w:t xml:space="preserve"> Low Vision. Cochrane Database Syst Rev 2013;10:CD00330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7. </w:t>
      </w:r>
      <w:r w:rsidRPr="0053129D">
        <w:rPr>
          <w:rFonts w:eastAsia="MS Mincho" w:cs="Calibri"/>
          <w:color w:val="000000"/>
        </w:rPr>
        <w:tab/>
        <w:t xml:space="preserve">Bowers AR, Cheong A, Lovie-Kitchin J. Reading </w:t>
      </w:r>
      <w:r w:rsidR="00893B8D" w:rsidRPr="0053129D">
        <w:rPr>
          <w:rFonts w:eastAsia="MS Mincho" w:cs="Calibri"/>
          <w:color w:val="000000"/>
        </w:rPr>
        <w:t>with</w:t>
      </w:r>
      <w:r w:rsidRPr="0053129D">
        <w:rPr>
          <w:rFonts w:eastAsia="MS Mincho" w:cs="Calibri"/>
          <w:color w:val="000000"/>
        </w:rPr>
        <w:t xml:space="preserve"> Optical Magnifiers: Page Navigation Strategies </w:t>
      </w:r>
      <w:r w:rsidR="00893B8D" w:rsidRPr="0053129D">
        <w:rPr>
          <w:rFonts w:eastAsia="MS Mincho" w:cs="Calibri"/>
          <w:color w:val="000000"/>
        </w:rPr>
        <w:t>and</w:t>
      </w:r>
      <w:r w:rsidRPr="0053129D">
        <w:rPr>
          <w:rFonts w:eastAsia="MS Mincho" w:cs="Calibri"/>
          <w:color w:val="000000"/>
        </w:rPr>
        <w:t xml:space="preserve"> Difficulties. Optom Vis Sci 2007;84:9–2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8. </w:t>
      </w:r>
      <w:r w:rsidRPr="0053129D">
        <w:rPr>
          <w:rFonts w:eastAsia="MS Mincho" w:cs="Calibri"/>
          <w:color w:val="000000"/>
        </w:rPr>
        <w:tab/>
        <w:t xml:space="preserve">Deruaz A, Whatham AR, Mermoud C, Safran AB. Reading </w:t>
      </w:r>
      <w:r w:rsidR="00893B8D" w:rsidRPr="0053129D">
        <w:rPr>
          <w:rFonts w:eastAsia="MS Mincho" w:cs="Calibri"/>
          <w:color w:val="000000"/>
        </w:rPr>
        <w:t>with</w:t>
      </w:r>
      <w:r w:rsidRPr="0053129D">
        <w:rPr>
          <w:rFonts w:eastAsia="MS Mincho" w:cs="Calibri"/>
          <w:color w:val="000000"/>
        </w:rPr>
        <w:t xml:space="preserve"> Multiple Preferred Retinal Loci: Implications </w:t>
      </w:r>
      <w:r w:rsidR="00893B8D" w:rsidRPr="0053129D">
        <w:rPr>
          <w:rFonts w:eastAsia="MS Mincho" w:cs="Calibri"/>
          <w:color w:val="000000"/>
        </w:rPr>
        <w:t>for</w:t>
      </w:r>
      <w:r w:rsidRPr="0053129D">
        <w:rPr>
          <w:rFonts w:eastAsia="MS Mincho" w:cs="Calibri"/>
          <w:color w:val="000000"/>
        </w:rPr>
        <w:t xml:space="preserve"> Training </w:t>
      </w:r>
      <w:r w:rsidR="00893B8D" w:rsidRPr="0053129D">
        <w:rPr>
          <w:rFonts w:eastAsia="MS Mincho" w:cs="Calibri"/>
          <w:color w:val="000000"/>
        </w:rPr>
        <w:t>a</w:t>
      </w:r>
      <w:r w:rsidRPr="0053129D">
        <w:rPr>
          <w:rFonts w:eastAsia="MS Mincho" w:cs="Calibri"/>
          <w:color w:val="000000"/>
        </w:rPr>
        <w:t xml:space="preserve"> More Efficient Reading Strategy. Vision Res 2002;42:2947–57.</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9. </w:t>
      </w:r>
      <w:r w:rsidRPr="0053129D">
        <w:rPr>
          <w:rFonts w:eastAsia="MS Mincho" w:cs="Calibri"/>
          <w:color w:val="000000"/>
        </w:rPr>
        <w:tab/>
        <w:t xml:space="preserve">Blackmore-Wright S, Georgeson MA, Anderson SJ. Enhanced Text Spacing Improves Reading Performance </w:t>
      </w:r>
      <w:r w:rsidR="00893B8D" w:rsidRPr="0053129D">
        <w:rPr>
          <w:rFonts w:eastAsia="MS Mincho" w:cs="Calibri"/>
          <w:color w:val="000000"/>
        </w:rPr>
        <w:t>in</w:t>
      </w:r>
      <w:r w:rsidRPr="0053129D">
        <w:rPr>
          <w:rFonts w:eastAsia="MS Mincho" w:cs="Calibri"/>
          <w:color w:val="000000"/>
        </w:rPr>
        <w:t xml:space="preserve"> Indi</w:t>
      </w:r>
      <w:r w:rsidR="00316DC7" w:rsidRPr="0053129D">
        <w:rPr>
          <w:rFonts w:eastAsia="MS Mincho" w:cs="Calibri"/>
          <w:color w:val="000000"/>
        </w:rPr>
        <w:t xml:space="preserve">viduals </w:t>
      </w:r>
      <w:r w:rsidR="00893B8D" w:rsidRPr="0053129D">
        <w:rPr>
          <w:rFonts w:eastAsia="MS Mincho" w:cs="Calibri"/>
          <w:color w:val="000000"/>
        </w:rPr>
        <w:t>with</w:t>
      </w:r>
      <w:r w:rsidR="00316DC7" w:rsidRPr="0053129D">
        <w:rPr>
          <w:rFonts w:eastAsia="MS Mincho" w:cs="Calibri"/>
          <w:color w:val="000000"/>
        </w:rPr>
        <w:t xml:space="preserve"> Macular Disease. PLoS</w:t>
      </w:r>
      <w:r w:rsidRPr="0053129D">
        <w:rPr>
          <w:rFonts w:eastAsia="MS Mincho" w:cs="Calibri"/>
          <w:color w:val="000000"/>
        </w:rPr>
        <w:t xml:space="preserve"> </w:t>
      </w:r>
      <w:r w:rsidR="00316DC7" w:rsidRPr="0053129D">
        <w:rPr>
          <w:rFonts w:eastAsia="MS Mincho" w:cs="Calibri"/>
          <w:color w:val="000000"/>
        </w:rPr>
        <w:t>ONE</w:t>
      </w:r>
      <w:r w:rsidRPr="0053129D">
        <w:rPr>
          <w:rFonts w:eastAsia="MS Mincho" w:cs="Calibri"/>
          <w:color w:val="000000"/>
        </w:rPr>
        <w:t xml:space="preserve"> 2013;8</w:t>
      </w:r>
      <w:r w:rsidR="00316DC7" w:rsidRPr="0053129D">
        <w:rPr>
          <w:rFonts w:eastAsia="MS Mincho" w:cs="Calibri"/>
          <w:color w:val="000000"/>
        </w:rPr>
        <w:t>(11)</w:t>
      </w:r>
      <w:r w:rsidRPr="0053129D">
        <w:rPr>
          <w:rFonts w:eastAsia="MS Mincho" w:cs="Calibri"/>
          <w:color w:val="000000"/>
        </w:rPr>
        <w:t>:E80325.</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0. </w:t>
      </w:r>
      <w:r w:rsidRPr="0053129D">
        <w:rPr>
          <w:rFonts w:eastAsia="MS Mincho" w:cs="Calibri"/>
          <w:color w:val="000000"/>
        </w:rPr>
        <w:tab/>
        <w:t xml:space="preserve">Chung STL. Reading Speed Benefits </w:t>
      </w:r>
      <w:r w:rsidR="00893B8D" w:rsidRPr="0053129D">
        <w:rPr>
          <w:rFonts w:eastAsia="MS Mincho" w:cs="Calibri"/>
          <w:color w:val="000000"/>
        </w:rPr>
        <w:t>f</w:t>
      </w:r>
      <w:r w:rsidRPr="0053129D">
        <w:rPr>
          <w:rFonts w:eastAsia="MS Mincho" w:cs="Calibri"/>
          <w:color w:val="000000"/>
        </w:rPr>
        <w:t xml:space="preserve">rom Increased Vertical Word Spacing </w:t>
      </w:r>
      <w:r w:rsidR="00893B8D" w:rsidRPr="0053129D">
        <w:rPr>
          <w:rFonts w:eastAsia="MS Mincho" w:cs="Calibri"/>
          <w:color w:val="000000"/>
        </w:rPr>
        <w:t>in</w:t>
      </w:r>
      <w:r w:rsidRPr="0053129D">
        <w:rPr>
          <w:rFonts w:eastAsia="MS Mincho" w:cs="Calibri"/>
          <w:color w:val="000000"/>
        </w:rPr>
        <w:t xml:space="preserve"> Normal Peripheral Vision. Optom Vis Sci 2004;81:525–35.</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1. </w:t>
      </w:r>
      <w:r w:rsidRPr="0053129D">
        <w:rPr>
          <w:rFonts w:eastAsia="MS Mincho" w:cs="Calibri"/>
          <w:color w:val="000000"/>
        </w:rPr>
        <w:tab/>
        <w:t xml:space="preserve">Pelli DG, Palomares M, Majaj NJ. Crowding </w:t>
      </w:r>
      <w:r w:rsidR="00893B8D" w:rsidRPr="0053129D">
        <w:rPr>
          <w:rFonts w:eastAsia="MS Mincho" w:cs="Calibri"/>
          <w:color w:val="000000"/>
        </w:rPr>
        <w:t>I</w:t>
      </w:r>
      <w:r w:rsidRPr="0053129D">
        <w:rPr>
          <w:rFonts w:eastAsia="MS Mincho" w:cs="Calibri"/>
          <w:color w:val="000000"/>
        </w:rPr>
        <w:t xml:space="preserve">s Unlike Ordinary Masking: Distinguishing Feature </w:t>
      </w:r>
      <w:r w:rsidRPr="0053129D">
        <w:rPr>
          <w:rFonts w:eastAsia="MS Mincho" w:cs="Calibri"/>
          <w:color w:val="000000"/>
        </w:rPr>
        <w:lastRenderedPageBreak/>
        <w:t xml:space="preserve">Integration </w:t>
      </w:r>
      <w:r w:rsidR="00893B8D" w:rsidRPr="0053129D">
        <w:rPr>
          <w:rFonts w:eastAsia="MS Mincho" w:cs="Calibri"/>
          <w:color w:val="000000"/>
        </w:rPr>
        <w:t>f</w:t>
      </w:r>
      <w:r w:rsidRPr="0053129D">
        <w:rPr>
          <w:rFonts w:eastAsia="MS Mincho" w:cs="Calibri"/>
          <w:color w:val="000000"/>
        </w:rPr>
        <w:t>rom Detection. J Vis 2004;4:1136–69.</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2. </w:t>
      </w:r>
      <w:r w:rsidRPr="0053129D">
        <w:rPr>
          <w:rFonts w:eastAsia="MS Mincho" w:cs="Calibri"/>
          <w:color w:val="000000"/>
        </w:rPr>
        <w:tab/>
        <w:t xml:space="preserve">Pelli DG, Tillman KA. The Uncrowded Window </w:t>
      </w:r>
      <w:r w:rsidR="00893B8D" w:rsidRPr="0053129D">
        <w:rPr>
          <w:rFonts w:eastAsia="MS Mincho" w:cs="Calibri"/>
          <w:color w:val="000000"/>
        </w:rPr>
        <w:t>o</w:t>
      </w:r>
      <w:r w:rsidRPr="0053129D">
        <w:rPr>
          <w:rFonts w:eastAsia="MS Mincho" w:cs="Calibri"/>
          <w:color w:val="000000"/>
        </w:rPr>
        <w:t>f Object Recognition. Nat Neurosci 2008;11:1129–35.</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3. </w:t>
      </w:r>
      <w:r w:rsidRPr="0053129D">
        <w:rPr>
          <w:rFonts w:eastAsia="MS Mincho" w:cs="Calibri"/>
          <w:color w:val="000000"/>
        </w:rPr>
        <w:tab/>
        <w:t xml:space="preserve">Brown B. Resolution Thresholds </w:t>
      </w:r>
      <w:r w:rsidR="00893B8D" w:rsidRPr="0053129D">
        <w:rPr>
          <w:rFonts w:eastAsia="MS Mincho" w:cs="Calibri"/>
          <w:color w:val="000000"/>
        </w:rPr>
        <w:t>for</w:t>
      </w:r>
      <w:r w:rsidRPr="0053129D">
        <w:rPr>
          <w:rFonts w:eastAsia="MS Mincho" w:cs="Calibri"/>
          <w:color w:val="000000"/>
        </w:rPr>
        <w:t xml:space="preserve"> Moving Targets </w:t>
      </w:r>
      <w:r w:rsidR="00893B8D" w:rsidRPr="0053129D">
        <w:rPr>
          <w:rFonts w:eastAsia="MS Mincho" w:cs="Calibri"/>
          <w:color w:val="000000"/>
        </w:rPr>
        <w:t>a</w:t>
      </w:r>
      <w:r w:rsidRPr="0053129D">
        <w:rPr>
          <w:rFonts w:eastAsia="MS Mincho" w:cs="Calibri"/>
          <w:color w:val="000000"/>
        </w:rPr>
        <w:t xml:space="preserve">t </w:t>
      </w:r>
      <w:r w:rsidR="00893B8D" w:rsidRPr="0053129D">
        <w:rPr>
          <w:rFonts w:eastAsia="MS Mincho" w:cs="Calibri"/>
          <w:color w:val="000000"/>
        </w:rPr>
        <w:t>t</w:t>
      </w:r>
      <w:r w:rsidRPr="0053129D">
        <w:rPr>
          <w:rFonts w:eastAsia="MS Mincho" w:cs="Calibri"/>
          <w:color w:val="000000"/>
        </w:rPr>
        <w:t xml:space="preserve">he Fovea </w:t>
      </w:r>
      <w:r w:rsidR="00893B8D" w:rsidRPr="0053129D">
        <w:rPr>
          <w:rFonts w:eastAsia="MS Mincho" w:cs="Calibri"/>
          <w:color w:val="000000"/>
        </w:rPr>
        <w:t>and</w:t>
      </w:r>
      <w:r w:rsidRPr="0053129D">
        <w:rPr>
          <w:rFonts w:eastAsia="MS Mincho" w:cs="Calibri"/>
          <w:color w:val="000000"/>
        </w:rPr>
        <w:t xml:space="preserve"> </w:t>
      </w:r>
      <w:r w:rsidR="00893B8D" w:rsidRPr="0053129D">
        <w:rPr>
          <w:rFonts w:eastAsia="MS Mincho" w:cs="Calibri"/>
          <w:color w:val="000000"/>
        </w:rPr>
        <w:t>in</w:t>
      </w:r>
      <w:r w:rsidRPr="0053129D">
        <w:rPr>
          <w:rFonts w:eastAsia="MS Mincho" w:cs="Calibri"/>
          <w:color w:val="000000"/>
        </w:rPr>
        <w:t xml:space="preserve"> </w:t>
      </w:r>
      <w:r w:rsidR="00893B8D" w:rsidRPr="0053129D">
        <w:rPr>
          <w:rFonts w:eastAsia="MS Mincho" w:cs="Calibri"/>
          <w:color w:val="000000"/>
        </w:rPr>
        <w:t>t</w:t>
      </w:r>
      <w:r w:rsidRPr="0053129D">
        <w:rPr>
          <w:rFonts w:eastAsia="MS Mincho" w:cs="Calibri"/>
          <w:color w:val="000000"/>
        </w:rPr>
        <w:t>he Peripheral Retina. Vision Res 1972;12:293–30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4. </w:t>
      </w:r>
      <w:r w:rsidRPr="0053129D">
        <w:rPr>
          <w:rFonts w:eastAsia="MS Mincho" w:cs="Calibri"/>
          <w:color w:val="000000"/>
        </w:rPr>
        <w:tab/>
        <w:t xml:space="preserve">Crossland MD, Culham LE, Rubin GS. Fixation Stability </w:t>
      </w:r>
      <w:r w:rsidR="00893B8D" w:rsidRPr="0053129D">
        <w:rPr>
          <w:rFonts w:eastAsia="MS Mincho" w:cs="Calibri"/>
          <w:color w:val="000000"/>
        </w:rPr>
        <w:t>and</w:t>
      </w:r>
      <w:r w:rsidRPr="0053129D">
        <w:rPr>
          <w:rFonts w:eastAsia="MS Mincho" w:cs="Calibri"/>
          <w:color w:val="000000"/>
        </w:rPr>
        <w:t xml:space="preserve"> Reading Speed </w:t>
      </w:r>
      <w:r w:rsidR="00893B8D" w:rsidRPr="0053129D">
        <w:rPr>
          <w:rFonts w:eastAsia="MS Mincho" w:cs="Calibri"/>
          <w:color w:val="000000"/>
        </w:rPr>
        <w:t>in</w:t>
      </w:r>
      <w:r w:rsidRPr="0053129D">
        <w:rPr>
          <w:rFonts w:eastAsia="MS Mincho" w:cs="Calibri"/>
          <w:color w:val="000000"/>
        </w:rPr>
        <w:t xml:space="preserve"> Patients </w:t>
      </w:r>
      <w:r w:rsidR="00893B8D" w:rsidRPr="0053129D">
        <w:rPr>
          <w:rFonts w:eastAsia="MS Mincho" w:cs="Calibri"/>
          <w:color w:val="000000"/>
        </w:rPr>
        <w:t>with</w:t>
      </w:r>
      <w:r w:rsidRPr="0053129D">
        <w:rPr>
          <w:rFonts w:eastAsia="MS Mincho" w:cs="Calibri"/>
          <w:color w:val="000000"/>
        </w:rPr>
        <w:t xml:space="preserve"> Newly Developed Macular Disease. Ophthalmic Physiol Opt 2004;24:327–3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5. </w:t>
      </w:r>
      <w:r w:rsidRPr="0053129D">
        <w:rPr>
          <w:rFonts w:eastAsia="MS Mincho" w:cs="Calibri"/>
          <w:color w:val="000000"/>
        </w:rPr>
        <w:tab/>
        <w:t xml:space="preserve">Watson G, Berg R. Near Training Techniques. </w:t>
      </w:r>
      <w:r w:rsidR="00893B8D" w:rsidRPr="0053129D">
        <w:rPr>
          <w:rFonts w:eastAsia="MS Mincho" w:cs="Calibri"/>
          <w:color w:val="000000"/>
        </w:rPr>
        <w:t>In</w:t>
      </w:r>
      <w:r w:rsidRPr="0053129D">
        <w:rPr>
          <w:rFonts w:eastAsia="MS Mincho" w:cs="Calibri"/>
          <w:color w:val="000000"/>
        </w:rPr>
        <w:t xml:space="preserve">: Jose RT, Ed. Understanding Low Vision. New York: American Foundation </w:t>
      </w:r>
      <w:r w:rsidR="00893B8D" w:rsidRPr="0053129D">
        <w:rPr>
          <w:rFonts w:eastAsia="MS Mincho" w:cs="Calibri"/>
          <w:color w:val="000000"/>
        </w:rPr>
        <w:t>For</w:t>
      </w:r>
      <w:r w:rsidRPr="0053129D">
        <w:rPr>
          <w:rFonts w:eastAsia="MS Mincho" w:cs="Calibri"/>
          <w:color w:val="000000"/>
        </w:rPr>
        <w:t xml:space="preserve"> The Blind; 198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6. </w:t>
      </w:r>
      <w:r w:rsidRPr="0053129D">
        <w:rPr>
          <w:rFonts w:eastAsia="MS Mincho" w:cs="Calibri"/>
          <w:color w:val="000000"/>
        </w:rPr>
        <w:tab/>
        <w:t xml:space="preserve">Paterson KB, Jordan TR. Effects </w:t>
      </w:r>
      <w:r w:rsidR="00893B8D" w:rsidRPr="0053129D">
        <w:rPr>
          <w:rFonts w:eastAsia="MS Mincho" w:cs="Calibri"/>
          <w:color w:val="000000"/>
        </w:rPr>
        <w:t>o</w:t>
      </w:r>
      <w:r w:rsidRPr="0053129D">
        <w:rPr>
          <w:rFonts w:eastAsia="MS Mincho" w:cs="Calibri"/>
          <w:color w:val="000000"/>
        </w:rPr>
        <w:t xml:space="preserve">f Increased Letter Spacing </w:t>
      </w:r>
      <w:r w:rsidR="00893B8D" w:rsidRPr="0053129D">
        <w:rPr>
          <w:rFonts w:eastAsia="MS Mincho" w:cs="Calibri"/>
          <w:color w:val="000000"/>
        </w:rPr>
        <w:t>o</w:t>
      </w:r>
      <w:r w:rsidRPr="0053129D">
        <w:rPr>
          <w:rFonts w:eastAsia="MS Mincho" w:cs="Calibri"/>
          <w:color w:val="000000"/>
        </w:rPr>
        <w:t xml:space="preserve">n Word Identification </w:t>
      </w:r>
      <w:r w:rsidR="00893B8D" w:rsidRPr="0053129D">
        <w:rPr>
          <w:rFonts w:eastAsia="MS Mincho" w:cs="Calibri"/>
          <w:color w:val="000000"/>
        </w:rPr>
        <w:t>and</w:t>
      </w:r>
      <w:r w:rsidRPr="0053129D">
        <w:rPr>
          <w:rFonts w:eastAsia="MS Mincho" w:cs="Calibri"/>
          <w:color w:val="000000"/>
        </w:rPr>
        <w:t xml:space="preserve"> Eye Guidance During Reading. Mem Cognit 2010;38:502–1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7. </w:t>
      </w:r>
      <w:r w:rsidRPr="0053129D">
        <w:rPr>
          <w:rFonts w:eastAsia="MS Mincho" w:cs="Calibri"/>
          <w:color w:val="000000"/>
        </w:rPr>
        <w:tab/>
        <w:t xml:space="preserve">Rayner K, Fischer MH, Pollatsek A. Unspaced Text Interferes </w:t>
      </w:r>
      <w:r w:rsidR="00893B8D" w:rsidRPr="0053129D">
        <w:rPr>
          <w:rFonts w:eastAsia="MS Mincho" w:cs="Calibri"/>
          <w:color w:val="000000"/>
        </w:rPr>
        <w:t>with</w:t>
      </w:r>
      <w:r w:rsidRPr="0053129D">
        <w:rPr>
          <w:rFonts w:eastAsia="MS Mincho" w:cs="Calibri"/>
          <w:color w:val="000000"/>
        </w:rPr>
        <w:t xml:space="preserve"> Both Word Identification </w:t>
      </w:r>
      <w:r w:rsidR="00893B8D" w:rsidRPr="0053129D">
        <w:rPr>
          <w:rFonts w:eastAsia="MS Mincho" w:cs="Calibri"/>
          <w:color w:val="000000"/>
        </w:rPr>
        <w:t>and</w:t>
      </w:r>
      <w:r w:rsidRPr="0053129D">
        <w:rPr>
          <w:rFonts w:eastAsia="MS Mincho" w:cs="Calibri"/>
          <w:color w:val="000000"/>
        </w:rPr>
        <w:t xml:space="preserve"> Eye Movement Control. Vision Res 1998;38:1129–4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8. </w:t>
      </w:r>
      <w:r w:rsidRPr="0053129D">
        <w:rPr>
          <w:rFonts w:eastAsia="MS Mincho" w:cs="Calibri"/>
          <w:color w:val="000000"/>
        </w:rPr>
        <w:tab/>
        <w:t xml:space="preserve">Pelli DG, Tillman KA, Freeman J, et al. Crowding </w:t>
      </w:r>
      <w:r w:rsidR="00893B8D" w:rsidRPr="0053129D">
        <w:rPr>
          <w:rFonts w:eastAsia="MS Mincho" w:cs="Calibri"/>
          <w:color w:val="000000"/>
        </w:rPr>
        <w:t>and</w:t>
      </w:r>
      <w:r w:rsidRPr="0053129D">
        <w:rPr>
          <w:rFonts w:eastAsia="MS Mincho" w:cs="Calibri"/>
          <w:color w:val="000000"/>
        </w:rPr>
        <w:t xml:space="preserve"> Eccentricity Determine Reading Rate. J Vis 2007;7:1–36.</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19. </w:t>
      </w:r>
      <w:r w:rsidRPr="0053129D">
        <w:rPr>
          <w:rFonts w:eastAsia="MS Mincho" w:cs="Calibri"/>
          <w:color w:val="000000"/>
        </w:rPr>
        <w:tab/>
        <w:t xml:space="preserve">He Y, Legge GE, Yu D. Sensory </w:t>
      </w:r>
      <w:r w:rsidR="00893B8D" w:rsidRPr="0053129D">
        <w:rPr>
          <w:rFonts w:eastAsia="MS Mincho" w:cs="Calibri"/>
          <w:color w:val="000000"/>
        </w:rPr>
        <w:t>and</w:t>
      </w:r>
      <w:r w:rsidRPr="0053129D">
        <w:rPr>
          <w:rFonts w:eastAsia="MS Mincho" w:cs="Calibri"/>
          <w:color w:val="000000"/>
        </w:rPr>
        <w:t xml:space="preserve"> Cognitive Influences </w:t>
      </w:r>
      <w:r w:rsidR="00893B8D" w:rsidRPr="0053129D">
        <w:rPr>
          <w:rFonts w:eastAsia="MS Mincho" w:cs="Calibri"/>
          <w:color w:val="000000"/>
        </w:rPr>
        <w:t>o</w:t>
      </w:r>
      <w:r w:rsidRPr="0053129D">
        <w:rPr>
          <w:rFonts w:eastAsia="MS Mincho" w:cs="Calibri"/>
          <w:color w:val="000000"/>
        </w:rPr>
        <w:t xml:space="preserve">n </w:t>
      </w:r>
      <w:r w:rsidR="00893B8D" w:rsidRPr="0053129D">
        <w:rPr>
          <w:rFonts w:eastAsia="MS Mincho" w:cs="Calibri"/>
          <w:color w:val="000000"/>
        </w:rPr>
        <w:t>t</w:t>
      </w:r>
      <w:r w:rsidRPr="0053129D">
        <w:rPr>
          <w:rFonts w:eastAsia="MS Mincho" w:cs="Calibri"/>
          <w:color w:val="000000"/>
        </w:rPr>
        <w:t xml:space="preserve">he Training-Related Improvement </w:t>
      </w:r>
      <w:r w:rsidR="00893B8D" w:rsidRPr="0053129D">
        <w:rPr>
          <w:rFonts w:eastAsia="MS Mincho" w:cs="Calibri"/>
          <w:color w:val="000000"/>
        </w:rPr>
        <w:t>o</w:t>
      </w:r>
      <w:r w:rsidRPr="0053129D">
        <w:rPr>
          <w:rFonts w:eastAsia="MS Mincho" w:cs="Calibri"/>
          <w:color w:val="000000"/>
        </w:rPr>
        <w:t xml:space="preserve">f Reading Speed </w:t>
      </w:r>
      <w:r w:rsidR="00893B8D" w:rsidRPr="0053129D">
        <w:rPr>
          <w:rFonts w:eastAsia="MS Mincho" w:cs="Calibri"/>
          <w:color w:val="000000"/>
        </w:rPr>
        <w:t>in</w:t>
      </w:r>
      <w:r w:rsidRPr="0053129D">
        <w:rPr>
          <w:rFonts w:eastAsia="MS Mincho" w:cs="Calibri"/>
          <w:color w:val="000000"/>
        </w:rPr>
        <w:t xml:space="preserve"> Peripheral Vision. J Vis 2013;13:1–1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0. </w:t>
      </w:r>
      <w:r w:rsidRPr="0053129D">
        <w:rPr>
          <w:rFonts w:eastAsia="MS Mincho" w:cs="Calibri"/>
          <w:color w:val="000000"/>
        </w:rPr>
        <w:tab/>
        <w:t xml:space="preserve">Latham K, Whitaker D. A Comparison </w:t>
      </w:r>
      <w:r w:rsidR="00893B8D" w:rsidRPr="0053129D">
        <w:rPr>
          <w:rFonts w:eastAsia="MS Mincho" w:cs="Calibri"/>
          <w:color w:val="000000"/>
        </w:rPr>
        <w:t>o</w:t>
      </w:r>
      <w:r w:rsidRPr="0053129D">
        <w:rPr>
          <w:rFonts w:eastAsia="MS Mincho" w:cs="Calibri"/>
          <w:color w:val="000000"/>
        </w:rPr>
        <w:t xml:space="preserve">f Word Recognition </w:t>
      </w:r>
      <w:r w:rsidR="00893B8D" w:rsidRPr="0053129D">
        <w:rPr>
          <w:rFonts w:eastAsia="MS Mincho" w:cs="Calibri"/>
          <w:color w:val="000000"/>
        </w:rPr>
        <w:t>and</w:t>
      </w:r>
      <w:r w:rsidRPr="0053129D">
        <w:rPr>
          <w:rFonts w:eastAsia="MS Mincho" w:cs="Calibri"/>
          <w:color w:val="000000"/>
        </w:rPr>
        <w:t xml:space="preserve"> Reading Performance </w:t>
      </w:r>
      <w:r w:rsidR="00893B8D" w:rsidRPr="0053129D">
        <w:rPr>
          <w:rFonts w:eastAsia="MS Mincho" w:cs="Calibri"/>
          <w:color w:val="000000"/>
        </w:rPr>
        <w:t>in</w:t>
      </w:r>
      <w:r w:rsidRPr="0053129D">
        <w:rPr>
          <w:rFonts w:eastAsia="MS Mincho" w:cs="Calibri"/>
          <w:color w:val="000000"/>
        </w:rPr>
        <w:t xml:space="preserve"> Foveal </w:t>
      </w:r>
      <w:r w:rsidR="00893B8D" w:rsidRPr="0053129D">
        <w:rPr>
          <w:rFonts w:eastAsia="MS Mincho" w:cs="Calibri"/>
          <w:color w:val="000000"/>
        </w:rPr>
        <w:t>and</w:t>
      </w:r>
      <w:r w:rsidRPr="0053129D">
        <w:rPr>
          <w:rFonts w:eastAsia="MS Mincho" w:cs="Calibri"/>
          <w:color w:val="000000"/>
        </w:rPr>
        <w:t xml:space="preserve"> Peripheral Vision. Vision Res 1996;36:2665–7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1. </w:t>
      </w:r>
      <w:r w:rsidRPr="0053129D">
        <w:rPr>
          <w:rFonts w:eastAsia="MS Mincho" w:cs="Calibri"/>
          <w:color w:val="000000"/>
        </w:rPr>
        <w:tab/>
        <w:t xml:space="preserve">Bouma H. Interaction Effects </w:t>
      </w:r>
      <w:r w:rsidR="00893B8D" w:rsidRPr="0053129D">
        <w:rPr>
          <w:rFonts w:eastAsia="MS Mincho" w:cs="Calibri"/>
          <w:color w:val="000000"/>
        </w:rPr>
        <w:t>in</w:t>
      </w:r>
      <w:r w:rsidRPr="0053129D">
        <w:rPr>
          <w:rFonts w:eastAsia="MS Mincho" w:cs="Calibri"/>
          <w:color w:val="000000"/>
        </w:rPr>
        <w:t xml:space="preserve"> Parafoveal Letter Recognition. Nature 1970;226:177–8.</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2. </w:t>
      </w:r>
      <w:r w:rsidRPr="0053129D">
        <w:rPr>
          <w:rFonts w:eastAsia="MS Mincho" w:cs="Calibri"/>
          <w:color w:val="000000"/>
        </w:rPr>
        <w:tab/>
        <w:t xml:space="preserve">Buettner M, Krischer C, Meissen R. Characterization </w:t>
      </w:r>
      <w:r w:rsidR="00893B8D" w:rsidRPr="0053129D">
        <w:rPr>
          <w:rFonts w:eastAsia="MS Mincho" w:cs="Calibri"/>
          <w:color w:val="000000"/>
        </w:rPr>
        <w:t>o</w:t>
      </w:r>
      <w:r w:rsidRPr="0053129D">
        <w:rPr>
          <w:rFonts w:eastAsia="MS Mincho" w:cs="Calibri"/>
          <w:color w:val="000000"/>
        </w:rPr>
        <w:t xml:space="preserve">f Gliding Text </w:t>
      </w:r>
      <w:r w:rsidR="00893B8D" w:rsidRPr="0053129D">
        <w:rPr>
          <w:rFonts w:eastAsia="MS Mincho" w:cs="Calibri"/>
          <w:color w:val="000000"/>
        </w:rPr>
        <w:t>a</w:t>
      </w:r>
      <w:r w:rsidRPr="0053129D">
        <w:rPr>
          <w:rFonts w:eastAsia="MS Mincho" w:cs="Calibri"/>
          <w:color w:val="000000"/>
        </w:rPr>
        <w:t>s</w:t>
      </w:r>
      <w:r w:rsidR="00893B8D" w:rsidRPr="0053129D">
        <w:rPr>
          <w:rFonts w:eastAsia="MS Mincho" w:cs="Calibri"/>
          <w:color w:val="000000"/>
        </w:rPr>
        <w:t xml:space="preserve"> a</w:t>
      </w:r>
      <w:r w:rsidRPr="0053129D">
        <w:rPr>
          <w:rFonts w:eastAsia="MS Mincho" w:cs="Calibri"/>
          <w:color w:val="000000"/>
        </w:rPr>
        <w:t xml:space="preserve"> Reading Stimulus. Bull Psychon Soc 1985;23:479–8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3. </w:t>
      </w:r>
      <w:r w:rsidRPr="0053129D">
        <w:rPr>
          <w:rFonts w:eastAsia="MS Mincho" w:cs="Calibri"/>
          <w:color w:val="000000"/>
        </w:rPr>
        <w:tab/>
        <w:t xml:space="preserve">Valsecchi M, Gegenfurtner KR, Schütz AC. Saccadic </w:t>
      </w:r>
      <w:r w:rsidR="00893B8D" w:rsidRPr="0053129D">
        <w:rPr>
          <w:rFonts w:eastAsia="MS Mincho" w:cs="Calibri"/>
          <w:color w:val="000000"/>
        </w:rPr>
        <w:t>and</w:t>
      </w:r>
      <w:r w:rsidRPr="0053129D">
        <w:rPr>
          <w:rFonts w:eastAsia="MS Mincho" w:cs="Calibri"/>
          <w:color w:val="000000"/>
        </w:rPr>
        <w:t xml:space="preserve"> Smooth-Pursuit Eye Movements </w:t>
      </w:r>
      <w:r w:rsidR="00893B8D" w:rsidRPr="0053129D">
        <w:rPr>
          <w:rFonts w:eastAsia="MS Mincho" w:cs="Calibri"/>
          <w:color w:val="000000"/>
        </w:rPr>
        <w:t>d</w:t>
      </w:r>
      <w:r w:rsidRPr="0053129D">
        <w:rPr>
          <w:rFonts w:eastAsia="MS Mincho" w:cs="Calibri"/>
          <w:color w:val="000000"/>
        </w:rPr>
        <w:t xml:space="preserve">uring Reading </w:t>
      </w:r>
      <w:r w:rsidR="00893B8D" w:rsidRPr="0053129D">
        <w:rPr>
          <w:rFonts w:eastAsia="MS Mincho" w:cs="Calibri"/>
          <w:color w:val="000000"/>
        </w:rPr>
        <w:t>o</w:t>
      </w:r>
      <w:r w:rsidRPr="0053129D">
        <w:rPr>
          <w:rFonts w:eastAsia="MS Mincho" w:cs="Calibri"/>
          <w:color w:val="000000"/>
        </w:rPr>
        <w:t>f Drifting Texts. J Vis 2013;13:1–2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lastRenderedPageBreak/>
        <w:t xml:space="preserve">24. </w:t>
      </w:r>
      <w:r w:rsidRPr="0053129D">
        <w:rPr>
          <w:rFonts w:eastAsia="MS Mincho" w:cs="Calibri"/>
          <w:color w:val="000000"/>
        </w:rPr>
        <w:tab/>
        <w:t xml:space="preserve">Harvey H, Godwin HJ, Fitzsimmons G, et al. Oculomotor </w:t>
      </w:r>
      <w:r w:rsidR="00893B8D" w:rsidRPr="0053129D">
        <w:rPr>
          <w:rFonts w:eastAsia="MS Mincho" w:cs="Calibri"/>
          <w:color w:val="000000"/>
        </w:rPr>
        <w:t>and</w:t>
      </w:r>
      <w:r w:rsidRPr="0053129D">
        <w:rPr>
          <w:rFonts w:eastAsia="MS Mincho" w:cs="Calibri"/>
          <w:color w:val="000000"/>
        </w:rPr>
        <w:t xml:space="preserve"> Linguistic Processing Effects </w:t>
      </w:r>
      <w:r w:rsidR="00893B8D" w:rsidRPr="0053129D">
        <w:rPr>
          <w:rFonts w:eastAsia="MS Mincho" w:cs="Calibri"/>
          <w:color w:val="000000"/>
        </w:rPr>
        <w:t>in</w:t>
      </w:r>
      <w:r w:rsidRPr="0053129D">
        <w:rPr>
          <w:rFonts w:eastAsia="MS Mincho" w:cs="Calibri"/>
          <w:color w:val="000000"/>
        </w:rPr>
        <w:t xml:space="preserve"> Reading Dynamic Horizontally Scrolling Text. J Exp Psychol Hum Percept Perform 2017;4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5. </w:t>
      </w:r>
      <w:r w:rsidRPr="0053129D">
        <w:rPr>
          <w:rFonts w:eastAsia="MS Mincho" w:cs="Calibri"/>
          <w:color w:val="000000"/>
        </w:rPr>
        <w:tab/>
        <w:t xml:space="preserve">Harrison WJ, Remington RW, Mattingley JB. Visual Crowding </w:t>
      </w:r>
      <w:r w:rsidR="00893B8D" w:rsidRPr="0053129D">
        <w:rPr>
          <w:rFonts w:eastAsia="MS Mincho" w:cs="Calibri"/>
          <w:color w:val="000000"/>
        </w:rPr>
        <w:t>I</w:t>
      </w:r>
      <w:r w:rsidRPr="0053129D">
        <w:rPr>
          <w:rFonts w:eastAsia="MS Mincho" w:cs="Calibri"/>
          <w:color w:val="000000"/>
        </w:rPr>
        <w:t xml:space="preserve">s Anisotropic </w:t>
      </w:r>
      <w:r w:rsidR="00893B8D" w:rsidRPr="0053129D">
        <w:rPr>
          <w:rFonts w:eastAsia="MS Mincho" w:cs="Calibri"/>
          <w:color w:val="000000"/>
        </w:rPr>
        <w:t>a</w:t>
      </w:r>
      <w:r w:rsidRPr="0053129D">
        <w:rPr>
          <w:rFonts w:eastAsia="MS Mincho" w:cs="Calibri"/>
          <w:color w:val="000000"/>
        </w:rPr>
        <w:t xml:space="preserve">long </w:t>
      </w:r>
      <w:r w:rsidR="00893B8D" w:rsidRPr="0053129D">
        <w:rPr>
          <w:rFonts w:eastAsia="MS Mincho" w:cs="Calibri"/>
          <w:color w:val="000000"/>
        </w:rPr>
        <w:t>t</w:t>
      </w:r>
      <w:r w:rsidRPr="0053129D">
        <w:rPr>
          <w:rFonts w:eastAsia="MS Mincho" w:cs="Calibri"/>
          <w:color w:val="000000"/>
        </w:rPr>
        <w:t xml:space="preserve">he Horizontal Meridian </w:t>
      </w:r>
      <w:r w:rsidR="00893B8D" w:rsidRPr="0053129D">
        <w:rPr>
          <w:rFonts w:eastAsia="MS Mincho" w:cs="Calibri"/>
          <w:color w:val="000000"/>
        </w:rPr>
        <w:t>d</w:t>
      </w:r>
      <w:r w:rsidRPr="0053129D">
        <w:rPr>
          <w:rFonts w:eastAsia="MS Mincho" w:cs="Calibri"/>
          <w:color w:val="000000"/>
        </w:rPr>
        <w:t>uring Smooth Pursuit. J Vis 2014;14(1):1–16.</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6. </w:t>
      </w:r>
      <w:r w:rsidRPr="0053129D">
        <w:rPr>
          <w:rFonts w:eastAsia="MS Mincho" w:cs="Calibri"/>
          <w:color w:val="000000"/>
        </w:rPr>
        <w:tab/>
        <w:t xml:space="preserve">Faul F, Erdfelder E, Buchner A, Lang A-G. Statistical Power Analyses Using G*Power 3.1: Tests </w:t>
      </w:r>
      <w:r w:rsidR="00893B8D" w:rsidRPr="0053129D">
        <w:rPr>
          <w:rFonts w:eastAsia="MS Mincho" w:cs="Calibri"/>
          <w:color w:val="000000"/>
        </w:rPr>
        <w:t>for</w:t>
      </w:r>
      <w:r w:rsidRPr="0053129D">
        <w:rPr>
          <w:rFonts w:eastAsia="MS Mincho" w:cs="Calibri"/>
          <w:color w:val="000000"/>
        </w:rPr>
        <w:t xml:space="preserve"> Correlation </w:t>
      </w:r>
      <w:r w:rsidR="00893B8D" w:rsidRPr="0053129D">
        <w:rPr>
          <w:rFonts w:eastAsia="MS Mincho" w:cs="Calibri"/>
          <w:color w:val="000000"/>
        </w:rPr>
        <w:t>and</w:t>
      </w:r>
      <w:r w:rsidRPr="0053129D">
        <w:rPr>
          <w:rFonts w:eastAsia="MS Mincho" w:cs="Calibri"/>
          <w:color w:val="000000"/>
        </w:rPr>
        <w:t xml:space="preserve"> Regression Analyses. Behav Res Methods 2009;41:1149–6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7. </w:t>
      </w:r>
      <w:r w:rsidRPr="0053129D">
        <w:rPr>
          <w:rFonts w:eastAsia="MS Mincho" w:cs="Calibri"/>
          <w:color w:val="000000"/>
        </w:rPr>
        <w:tab/>
        <w:t xml:space="preserve">Chung STL. The Effect </w:t>
      </w:r>
      <w:r w:rsidR="00893B8D" w:rsidRPr="0053129D">
        <w:rPr>
          <w:rFonts w:eastAsia="MS Mincho" w:cs="Calibri"/>
          <w:color w:val="000000"/>
        </w:rPr>
        <w:t>o</w:t>
      </w:r>
      <w:r w:rsidRPr="0053129D">
        <w:rPr>
          <w:rFonts w:eastAsia="MS Mincho" w:cs="Calibri"/>
          <w:color w:val="000000"/>
        </w:rPr>
        <w:t xml:space="preserve">f Letter Spacing </w:t>
      </w:r>
      <w:r w:rsidR="00893B8D" w:rsidRPr="0053129D">
        <w:rPr>
          <w:rFonts w:eastAsia="MS Mincho" w:cs="Calibri"/>
          <w:color w:val="000000"/>
        </w:rPr>
        <w:t>o</w:t>
      </w:r>
      <w:r w:rsidRPr="0053129D">
        <w:rPr>
          <w:rFonts w:eastAsia="MS Mincho" w:cs="Calibri"/>
          <w:color w:val="000000"/>
        </w:rPr>
        <w:t xml:space="preserve">n Reading Speed </w:t>
      </w:r>
      <w:r w:rsidR="00893B8D" w:rsidRPr="0053129D">
        <w:rPr>
          <w:rFonts w:eastAsia="MS Mincho" w:cs="Calibri"/>
          <w:color w:val="000000"/>
        </w:rPr>
        <w:t>in</w:t>
      </w:r>
      <w:r w:rsidRPr="0053129D">
        <w:rPr>
          <w:rFonts w:eastAsia="MS Mincho" w:cs="Calibri"/>
          <w:color w:val="000000"/>
        </w:rPr>
        <w:t xml:space="preserve"> Central </w:t>
      </w:r>
      <w:r w:rsidR="00893B8D" w:rsidRPr="0053129D">
        <w:rPr>
          <w:rFonts w:eastAsia="MS Mincho" w:cs="Calibri"/>
          <w:color w:val="000000"/>
        </w:rPr>
        <w:t>and</w:t>
      </w:r>
      <w:r w:rsidRPr="0053129D">
        <w:rPr>
          <w:rFonts w:eastAsia="MS Mincho" w:cs="Calibri"/>
          <w:color w:val="000000"/>
        </w:rPr>
        <w:t xml:space="preserve"> Peripheral Vision. Invest Ophthalmol Vis Sci 2002;43:1270–6.</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8. </w:t>
      </w:r>
      <w:r w:rsidRPr="0053129D">
        <w:rPr>
          <w:rFonts w:eastAsia="MS Mincho" w:cs="Calibri"/>
          <w:color w:val="000000"/>
        </w:rPr>
        <w:tab/>
        <w:t xml:space="preserve">Tarita-Nistor L, Lam D, Brent MH, et al. Courier: A Better Font </w:t>
      </w:r>
      <w:r w:rsidR="00893B8D" w:rsidRPr="0053129D">
        <w:rPr>
          <w:rFonts w:eastAsia="MS Mincho" w:cs="Calibri"/>
          <w:color w:val="000000"/>
        </w:rPr>
        <w:t>for</w:t>
      </w:r>
      <w:r w:rsidRPr="0053129D">
        <w:rPr>
          <w:rFonts w:eastAsia="MS Mincho" w:cs="Calibri"/>
          <w:color w:val="000000"/>
        </w:rPr>
        <w:t xml:space="preserve"> Reading </w:t>
      </w:r>
      <w:r w:rsidR="00893B8D" w:rsidRPr="0053129D">
        <w:rPr>
          <w:rFonts w:eastAsia="MS Mincho" w:cs="Calibri"/>
          <w:color w:val="000000"/>
        </w:rPr>
        <w:t>with</w:t>
      </w:r>
      <w:r w:rsidRPr="0053129D">
        <w:rPr>
          <w:rFonts w:eastAsia="MS Mincho" w:cs="Calibri"/>
          <w:color w:val="000000"/>
        </w:rPr>
        <w:t xml:space="preserve"> Age-Related Macular Degeneration. Can J Ophthalmol / J Can d’Ophtalmologie 2013;48:56–6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29. </w:t>
      </w:r>
      <w:r w:rsidRPr="0053129D">
        <w:rPr>
          <w:rFonts w:eastAsia="MS Mincho" w:cs="Calibri"/>
          <w:color w:val="000000"/>
        </w:rPr>
        <w:tab/>
        <w:t xml:space="preserve">Anstis S. A Chart Demonstrating Variations </w:t>
      </w:r>
      <w:r w:rsidR="00893B8D" w:rsidRPr="0053129D">
        <w:rPr>
          <w:rFonts w:eastAsia="MS Mincho" w:cs="Calibri"/>
          <w:color w:val="000000"/>
        </w:rPr>
        <w:t>in</w:t>
      </w:r>
      <w:r w:rsidRPr="0053129D">
        <w:rPr>
          <w:rFonts w:eastAsia="MS Mincho" w:cs="Calibri"/>
          <w:color w:val="000000"/>
        </w:rPr>
        <w:t xml:space="preserve"> Acuity </w:t>
      </w:r>
      <w:r w:rsidR="00893B8D" w:rsidRPr="0053129D">
        <w:rPr>
          <w:rFonts w:eastAsia="MS Mincho" w:cs="Calibri"/>
          <w:color w:val="000000"/>
        </w:rPr>
        <w:t>with</w:t>
      </w:r>
      <w:r w:rsidRPr="0053129D">
        <w:rPr>
          <w:rFonts w:eastAsia="MS Mincho" w:cs="Calibri"/>
          <w:color w:val="000000"/>
        </w:rPr>
        <w:t xml:space="preserve"> Retinal Position. Vision Res 1974;14:589–9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0. </w:t>
      </w:r>
      <w:r w:rsidRPr="0053129D">
        <w:rPr>
          <w:rFonts w:eastAsia="MS Mincho" w:cs="Calibri"/>
          <w:color w:val="000000"/>
        </w:rPr>
        <w:tab/>
        <w:t xml:space="preserve">Lovie-Kitchin J. Reading </w:t>
      </w:r>
      <w:r w:rsidR="00893B8D" w:rsidRPr="0053129D">
        <w:rPr>
          <w:rFonts w:eastAsia="MS Mincho" w:cs="Calibri"/>
          <w:color w:val="000000"/>
        </w:rPr>
        <w:t>with</w:t>
      </w:r>
      <w:r w:rsidRPr="0053129D">
        <w:rPr>
          <w:rFonts w:eastAsia="MS Mincho" w:cs="Calibri"/>
          <w:color w:val="000000"/>
        </w:rPr>
        <w:t xml:space="preserve"> Low Vision: The Impact </w:t>
      </w:r>
      <w:r w:rsidR="00893B8D" w:rsidRPr="0053129D">
        <w:rPr>
          <w:rFonts w:eastAsia="MS Mincho" w:cs="Calibri"/>
          <w:color w:val="000000"/>
        </w:rPr>
        <w:t>o</w:t>
      </w:r>
      <w:r w:rsidRPr="0053129D">
        <w:rPr>
          <w:rFonts w:eastAsia="MS Mincho" w:cs="Calibri"/>
          <w:color w:val="000000"/>
        </w:rPr>
        <w:t xml:space="preserve">f Research </w:t>
      </w:r>
      <w:r w:rsidR="00893B8D" w:rsidRPr="0053129D">
        <w:rPr>
          <w:rFonts w:eastAsia="MS Mincho" w:cs="Calibri"/>
          <w:color w:val="000000"/>
        </w:rPr>
        <w:t>o</w:t>
      </w:r>
      <w:r w:rsidRPr="0053129D">
        <w:rPr>
          <w:rFonts w:eastAsia="MS Mincho" w:cs="Calibri"/>
          <w:color w:val="000000"/>
        </w:rPr>
        <w:t>n Clinical Management. Clin Exp Optom 2011;94:121–3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1. </w:t>
      </w:r>
      <w:r w:rsidRPr="0053129D">
        <w:rPr>
          <w:rFonts w:eastAsia="MS Mincho" w:cs="Calibri"/>
          <w:color w:val="000000"/>
        </w:rPr>
        <w:tab/>
        <w:t>Legge GE, Ross JA, Luebker A, Lamay JM. Psychophysics Of Reading VIII . The Minnesota Low-Vision Reading Test. Optom Vis Sci 1989;66:843–53.</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2. </w:t>
      </w:r>
      <w:r w:rsidRPr="0053129D">
        <w:rPr>
          <w:rFonts w:eastAsia="MS Mincho" w:cs="Calibri"/>
          <w:color w:val="000000"/>
        </w:rPr>
        <w:tab/>
        <w:t xml:space="preserve">Aguilar C, Castet E. Gaze-Contingent Simulation </w:t>
      </w:r>
      <w:r w:rsidR="00893B8D" w:rsidRPr="0053129D">
        <w:rPr>
          <w:rFonts w:eastAsia="MS Mincho" w:cs="Calibri"/>
          <w:color w:val="000000"/>
        </w:rPr>
        <w:t>of</w:t>
      </w:r>
      <w:r w:rsidRPr="0053129D">
        <w:rPr>
          <w:rFonts w:eastAsia="MS Mincho" w:cs="Calibri"/>
          <w:color w:val="000000"/>
        </w:rPr>
        <w:t xml:space="preserve"> Retinopathy: Some Potential Pitfalls </w:t>
      </w:r>
      <w:r w:rsidR="00893B8D" w:rsidRPr="0053129D">
        <w:rPr>
          <w:rFonts w:eastAsia="MS Mincho" w:cs="Calibri"/>
          <w:color w:val="000000"/>
        </w:rPr>
        <w:t>and</w:t>
      </w:r>
      <w:r w:rsidRPr="0053129D">
        <w:rPr>
          <w:rFonts w:eastAsia="MS Mincho" w:cs="Calibri"/>
          <w:color w:val="000000"/>
        </w:rPr>
        <w:t xml:space="preserve"> Remedies. Vision Res 2011;51:997–101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3. </w:t>
      </w:r>
      <w:r w:rsidRPr="0053129D">
        <w:rPr>
          <w:rFonts w:eastAsia="MS Mincho" w:cs="Calibri"/>
          <w:color w:val="000000"/>
        </w:rPr>
        <w:tab/>
        <w:t xml:space="preserve">R Core Team. R: A Language </w:t>
      </w:r>
      <w:r w:rsidR="00893B8D" w:rsidRPr="0053129D">
        <w:rPr>
          <w:rFonts w:eastAsia="MS Mincho" w:cs="Calibri"/>
          <w:color w:val="000000"/>
        </w:rPr>
        <w:t>and</w:t>
      </w:r>
      <w:r w:rsidRPr="0053129D">
        <w:rPr>
          <w:rFonts w:eastAsia="MS Mincho" w:cs="Calibri"/>
          <w:color w:val="000000"/>
        </w:rPr>
        <w:t xml:space="preserve"> Environment </w:t>
      </w:r>
      <w:r w:rsidR="00893B8D" w:rsidRPr="0053129D">
        <w:rPr>
          <w:rFonts w:eastAsia="MS Mincho" w:cs="Calibri"/>
          <w:color w:val="000000"/>
        </w:rPr>
        <w:t>for</w:t>
      </w:r>
      <w:r w:rsidRPr="0053129D">
        <w:rPr>
          <w:rFonts w:eastAsia="MS Mincho" w:cs="Calibri"/>
          <w:color w:val="000000"/>
        </w:rPr>
        <w:t xml:space="preserve"> Statistical Computing. 2018.</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4. </w:t>
      </w:r>
      <w:r w:rsidRPr="0053129D">
        <w:rPr>
          <w:rFonts w:eastAsia="MS Mincho" w:cs="Calibri"/>
          <w:color w:val="000000"/>
        </w:rPr>
        <w:tab/>
        <w:t xml:space="preserve">Bex PJ, Dakin SC, Simmers AJ. The Shape </w:t>
      </w:r>
      <w:r w:rsidR="00893B8D" w:rsidRPr="0053129D">
        <w:rPr>
          <w:rFonts w:eastAsia="MS Mincho" w:cs="Calibri"/>
          <w:color w:val="000000"/>
        </w:rPr>
        <w:t>and</w:t>
      </w:r>
      <w:r w:rsidRPr="0053129D">
        <w:rPr>
          <w:rFonts w:eastAsia="MS Mincho" w:cs="Calibri"/>
          <w:color w:val="000000"/>
        </w:rPr>
        <w:t xml:space="preserve"> Size </w:t>
      </w:r>
      <w:r w:rsidR="00893B8D" w:rsidRPr="0053129D">
        <w:rPr>
          <w:rFonts w:eastAsia="MS Mincho" w:cs="Calibri"/>
          <w:color w:val="000000"/>
        </w:rPr>
        <w:t>o</w:t>
      </w:r>
      <w:r w:rsidRPr="0053129D">
        <w:rPr>
          <w:rFonts w:eastAsia="MS Mincho" w:cs="Calibri"/>
          <w:color w:val="000000"/>
        </w:rPr>
        <w:t xml:space="preserve">f Crowding </w:t>
      </w:r>
      <w:r w:rsidR="00893B8D" w:rsidRPr="0053129D">
        <w:rPr>
          <w:rFonts w:eastAsia="MS Mincho" w:cs="Calibri"/>
          <w:color w:val="000000"/>
        </w:rPr>
        <w:t>for</w:t>
      </w:r>
      <w:r w:rsidRPr="0053129D">
        <w:rPr>
          <w:rFonts w:eastAsia="MS Mincho" w:cs="Calibri"/>
          <w:color w:val="000000"/>
        </w:rPr>
        <w:t xml:space="preserve"> Moving Targets. Vision Res 2003;43:2895–90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5. </w:t>
      </w:r>
      <w:r w:rsidRPr="0053129D">
        <w:rPr>
          <w:rFonts w:eastAsia="MS Mincho" w:cs="Calibri"/>
          <w:color w:val="000000"/>
        </w:rPr>
        <w:tab/>
        <w:t xml:space="preserve">Slattery TJ, Rayner K. Effects </w:t>
      </w:r>
      <w:r w:rsidR="00893B8D" w:rsidRPr="0053129D">
        <w:rPr>
          <w:rFonts w:eastAsia="MS Mincho" w:cs="Calibri"/>
          <w:color w:val="000000"/>
        </w:rPr>
        <w:t>o</w:t>
      </w:r>
      <w:r w:rsidRPr="0053129D">
        <w:rPr>
          <w:rFonts w:eastAsia="MS Mincho" w:cs="Calibri"/>
          <w:color w:val="000000"/>
        </w:rPr>
        <w:t xml:space="preserve">f Intraword </w:t>
      </w:r>
      <w:r w:rsidR="00893B8D" w:rsidRPr="0053129D">
        <w:rPr>
          <w:rFonts w:eastAsia="MS Mincho" w:cs="Calibri"/>
          <w:color w:val="000000"/>
        </w:rPr>
        <w:t>and</w:t>
      </w:r>
      <w:r w:rsidRPr="0053129D">
        <w:rPr>
          <w:rFonts w:eastAsia="MS Mincho" w:cs="Calibri"/>
          <w:color w:val="000000"/>
        </w:rPr>
        <w:t xml:space="preserve"> Interword Spacing </w:t>
      </w:r>
      <w:r w:rsidR="00893B8D" w:rsidRPr="0053129D">
        <w:rPr>
          <w:rFonts w:eastAsia="MS Mincho" w:cs="Calibri"/>
          <w:color w:val="000000"/>
        </w:rPr>
        <w:t>o</w:t>
      </w:r>
      <w:r w:rsidRPr="0053129D">
        <w:rPr>
          <w:rFonts w:eastAsia="MS Mincho" w:cs="Calibri"/>
          <w:color w:val="000000"/>
        </w:rPr>
        <w:t xml:space="preserve">n Eye Movements </w:t>
      </w:r>
      <w:r w:rsidR="00893B8D" w:rsidRPr="0053129D">
        <w:rPr>
          <w:rFonts w:eastAsia="MS Mincho" w:cs="Calibri"/>
          <w:color w:val="000000"/>
        </w:rPr>
        <w:t>d</w:t>
      </w:r>
      <w:r w:rsidRPr="0053129D">
        <w:rPr>
          <w:rFonts w:eastAsia="MS Mincho" w:cs="Calibri"/>
          <w:color w:val="000000"/>
        </w:rPr>
        <w:t xml:space="preserve">uring Reading: Exploring </w:t>
      </w:r>
      <w:r w:rsidR="00893B8D" w:rsidRPr="0053129D">
        <w:rPr>
          <w:rFonts w:eastAsia="MS Mincho" w:cs="Calibri"/>
          <w:color w:val="000000"/>
        </w:rPr>
        <w:t>t</w:t>
      </w:r>
      <w:r w:rsidRPr="0053129D">
        <w:rPr>
          <w:rFonts w:eastAsia="MS Mincho" w:cs="Calibri"/>
          <w:color w:val="000000"/>
        </w:rPr>
        <w:t xml:space="preserve">he Optimal </w:t>
      </w:r>
      <w:r w:rsidR="00893B8D" w:rsidRPr="0053129D">
        <w:rPr>
          <w:rFonts w:eastAsia="MS Mincho" w:cs="Calibri"/>
          <w:color w:val="000000"/>
        </w:rPr>
        <w:t>U</w:t>
      </w:r>
      <w:r w:rsidRPr="0053129D">
        <w:rPr>
          <w:rFonts w:eastAsia="MS Mincho" w:cs="Calibri"/>
          <w:color w:val="000000"/>
        </w:rPr>
        <w:t xml:space="preserve">se </w:t>
      </w:r>
      <w:r w:rsidR="00893B8D" w:rsidRPr="0053129D">
        <w:rPr>
          <w:rFonts w:eastAsia="MS Mincho" w:cs="Calibri"/>
          <w:color w:val="000000"/>
        </w:rPr>
        <w:t>o</w:t>
      </w:r>
      <w:r w:rsidRPr="0053129D">
        <w:rPr>
          <w:rFonts w:eastAsia="MS Mincho" w:cs="Calibri"/>
          <w:color w:val="000000"/>
        </w:rPr>
        <w:t xml:space="preserve">f Space </w:t>
      </w:r>
      <w:r w:rsidR="00893B8D" w:rsidRPr="0053129D">
        <w:rPr>
          <w:rFonts w:eastAsia="MS Mincho" w:cs="Calibri"/>
          <w:color w:val="000000"/>
        </w:rPr>
        <w:t>in</w:t>
      </w:r>
      <w:r w:rsidRPr="0053129D">
        <w:rPr>
          <w:rFonts w:eastAsia="MS Mincho" w:cs="Calibri"/>
          <w:color w:val="000000"/>
        </w:rPr>
        <w:t xml:space="preserve"> </w:t>
      </w:r>
      <w:r w:rsidR="00893B8D" w:rsidRPr="0053129D">
        <w:rPr>
          <w:rFonts w:eastAsia="MS Mincho" w:cs="Calibri"/>
          <w:color w:val="000000"/>
        </w:rPr>
        <w:t>a</w:t>
      </w:r>
      <w:r w:rsidRPr="0053129D">
        <w:rPr>
          <w:rFonts w:eastAsia="MS Mincho" w:cs="Calibri"/>
          <w:color w:val="000000"/>
        </w:rPr>
        <w:t xml:space="preserve"> Line </w:t>
      </w:r>
      <w:r w:rsidR="00893B8D" w:rsidRPr="0053129D">
        <w:rPr>
          <w:rFonts w:eastAsia="MS Mincho" w:cs="Calibri"/>
          <w:color w:val="000000"/>
        </w:rPr>
        <w:t>o</w:t>
      </w:r>
      <w:r w:rsidRPr="0053129D">
        <w:rPr>
          <w:rFonts w:eastAsia="MS Mincho" w:cs="Calibri"/>
          <w:color w:val="000000"/>
        </w:rPr>
        <w:t>f Text. Atten Percept Psychophys 2013;75:1275–92.</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lastRenderedPageBreak/>
        <w:t xml:space="preserve">36. </w:t>
      </w:r>
      <w:r w:rsidRPr="0053129D">
        <w:rPr>
          <w:rFonts w:eastAsia="MS Mincho" w:cs="Calibri"/>
          <w:color w:val="000000"/>
        </w:rPr>
        <w:tab/>
        <w:t xml:space="preserve">Legge GE, Ross JA, Maxwell K, Luebker A. Psychophysics Of Reading. VII. Comprehension </w:t>
      </w:r>
      <w:r w:rsidR="00893B8D" w:rsidRPr="0053129D">
        <w:rPr>
          <w:rFonts w:eastAsia="MS Mincho" w:cs="Calibri"/>
          <w:color w:val="000000"/>
        </w:rPr>
        <w:t>in</w:t>
      </w:r>
      <w:r w:rsidRPr="0053129D">
        <w:rPr>
          <w:rFonts w:eastAsia="MS Mincho" w:cs="Calibri"/>
          <w:color w:val="000000"/>
        </w:rPr>
        <w:t xml:space="preserve"> Normal </w:t>
      </w:r>
      <w:r w:rsidR="00893B8D" w:rsidRPr="0053129D">
        <w:rPr>
          <w:rFonts w:eastAsia="MS Mincho" w:cs="Calibri"/>
          <w:color w:val="000000"/>
        </w:rPr>
        <w:t>and</w:t>
      </w:r>
      <w:r w:rsidRPr="0053129D">
        <w:rPr>
          <w:rFonts w:eastAsia="MS Mincho" w:cs="Calibri"/>
          <w:color w:val="000000"/>
        </w:rPr>
        <w:t xml:space="preserve"> Low Vision. Clin Vis Sci 1989;4:51–6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7. </w:t>
      </w:r>
      <w:r w:rsidRPr="0053129D">
        <w:rPr>
          <w:rFonts w:eastAsia="MS Mincho" w:cs="Calibri"/>
          <w:color w:val="000000"/>
        </w:rPr>
        <w:tab/>
        <w:t xml:space="preserve">Bernard J-B, Scherlen A-C, Castet E. Page Mode Reading </w:t>
      </w:r>
      <w:r w:rsidR="00893B8D" w:rsidRPr="0053129D">
        <w:rPr>
          <w:rFonts w:eastAsia="MS Mincho" w:cs="Calibri"/>
          <w:color w:val="000000"/>
        </w:rPr>
        <w:t>with</w:t>
      </w:r>
      <w:r w:rsidRPr="0053129D">
        <w:rPr>
          <w:rFonts w:eastAsia="MS Mincho" w:cs="Calibri"/>
          <w:color w:val="000000"/>
        </w:rPr>
        <w:t xml:space="preserve"> Simulated Scotomas: A Modest Effect </w:t>
      </w:r>
      <w:r w:rsidR="00893B8D" w:rsidRPr="0053129D">
        <w:rPr>
          <w:rFonts w:eastAsia="MS Mincho" w:cs="Calibri"/>
          <w:color w:val="000000"/>
        </w:rPr>
        <w:t>o</w:t>
      </w:r>
      <w:r w:rsidRPr="0053129D">
        <w:rPr>
          <w:rFonts w:eastAsia="MS Mincho" w:cs="Calibri"/>
          <w:color w:val="000000"/>
        </w:rPr>
        <w:t xml:space="preserve">f Interline Spacing </w:t>
      </w:r>
      <w:r w:rsidR="00893B8D" w:rsidRPr="0053129D">
        <w:rPr>
          <w:rFonts w:eastAsia="MS Mincho" w:cs="Calibri"/>
          <w:color w:val="000000"/>
        </w:rPr>
        <w:t>o</w:t>
      </w:r>
      <w:r w:rsidRPr="0053129D">
        <w:rPr>
          <w:rFonts w:eastAsia="MS Mincho" w:cs="Calibri"/>
          <w:color w:val="000000"/>
        </w:rPr>
        <w:t>n Reading Speed. Vision Res 2007;47:3447–59.</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8. </w:t>
      </w:r>
      <w:r w:rsidRPr="0053129D">
        <w:rPr>
          <w:rFonts w:eastAsia="MS Mincho" w:cs="Calibri"/>
          <w:color w:val="000000"/>
        </w:rPr>
        <w:tab/>
        <w:t xml:space="preserve">Scherlen A-C, Bernard J-B, Calabrèse A, Castet E. Page Mode Reading </w:t>
      </w:r>
      <w:r w:rsidR="00893B8D" w:rsidRPr="0053129D">
        <w:rPr>
          <w:rFonts w:eastAsia="MS Mincho" w:cs="Calibri"/>
          <w:color w:val="000000"/>
        </w:rPr>
        <w:t>with</w:t>
      </w:r>
      <w:r w:rsidRPr="0053129D">
        <w:rPr>
          <w:rFonts w:eastAsia="MS Mincho" w:cs="Calibri"/>
          <w:color w:val="000000"/>
        </w:rPr>
        <w:t xml:space="preserve"> Simulated Scotomas: Oculo-Motor Patterns. Vision Res 2008;48:1870–8.</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39. </w:t>
      </w:r>
      <w:r w:rsidRPr="0053129D">
        <w:rPr>
          <w:rFonts w:eastAsia="MS Mincho" w:cs="Calibri"/>
          <w:color w:val="000000"/>
        </w:rPr>
        <w:tab/>
        <w:t xml:space="preserve">Varsori M, Perez-Fornos A, Safran AB, Whatham AR. Development </w:t>
      </w:r>
      <w:r w:rsidR="00893B8D" w:rsidRPr="0053129D">
        <w:rPr>
          <w:rFonts w:eastAsia="MS Mincho" w:cs="Calibri"/>
          <w:color w:val="000000"/>
        </w:rPr>
        <w:t>o</w:t>
      </w:r>
      <w:r w:rsidRPr="0053129D">
        <w:rPr>
          <w:rFonts w:eastAsia="MS Mincho" w:cs="Calibri"/>
          <w:color w:val="000000"/>
        </w:rPr>
        <w:t xml:space="preserve">f </w:t>
      </w:r>
      <w:r w:rsidR="00893B8D" w:rsidRPr="0053129D">
        <w:rPr>
          <w:rFonts w:eastAsia="MS Mincho" w:cs="Calibri"/>
          <w:color w:val="000000"/>
        </w:rPr>
        <w:t>a</w:t>
      </w:r>
      <w:r w:rsidRPr="0053129D">
        <w:rPr>
          <w:rFonts w:eastAsia="MS Mincho" w:cs="Calibri"/>
          <w:color w:val="000000"/>
        </w:rPr>
        <w:t xml:space="preserve"> Viewing Strategy </w:t>
      </w:r>
      <w:r w:rsidR="00893B8D" w:rsidRPr="0053129D">
        <w:rPr>
          <w:rFonts w:eastAsia="MS Mincho" w:cs="Calibri"/>
          <w:color w:val="000000"/>
        </w:rPr>
        <w:t>d</w:t>
      </w:r>
      <w:r w:rsidRPr="0053129D">
        <w:rPr>
          <w:rFonts w:eastAsia="MS Mincho" w:cs="Calibri"/>
          <w:color w:val="000000"/>
        </w:rPr>
        <w:t xml:space="preserve">uring Adaptation </w:t>
      </w:r>
      <w:r w:rsidR="00893B8D" w:rsidRPr="0053129D">
        <w:rPr>
          <w:rFonts w:eastAsia="MS Mincho" w:cs="Calibri"/>
          <w:color w:val="000000"/>
        </w:rPr>
        <w:t>t</w:t>
      </w:r>
      <w:r w:rsidRPr="0053129D">
        <w:rPr>
          <w:rFonts w:eastAsia="MS Mincho" w:cs="Calibri"/>
          <w:color w:val="000000"/>
        </w:rPr>
        <w:t xml:space="preserve">o </w:t>
      </w:r>
      <w:r w:rsidR="00893B8D" w:rsidRPr="0053129D">
        <w:rPr>
          <w:rFonts w:eastAsia="MS Mincho" w:cs="Calibri"/>
          <w:color w:val="000000"/>
        </w:rPr>
        <w:t>a</w:t>
      </w:r>
      <w:r w:rsidRPr="0053129D">
        <w:rPr>
          <w:rFonts w:eastAsia="MS Mincho" w:cs="Calibri"/>
          <w:color w:val="000000"/>
        </w:rPr>
        <w:t>n Artificial Central Scotoma. Vision Res 2004;44:2691–705.</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0. </w:t>
      </w:r>
      <w:r w:rsidRPr="0053129D">
        <w:rPr>
          <w:rFonts w:eastAsia="MS Mincho" w:cs="Calibri"/>
          <w:color w:val="000000"/>
        </w:rPr>
        <w:tab/>
        <w:t xml:space="preserve">Bertera JH. The Effect </w:t>
      </w:r>
      <w:r w:rsidR="00893B8D" w:rsidRPr="0053129D">
        <w:rPr>
          <w:rFonts w:eastAsia="MS Mincho" w:cs="Calibri"/>
          <w:color w:val="000000"/>
        </w:rPr>
        <w:t>o</w:t>
      </w:r>
      <w:r w:rsidRPr="0053129D">
        <w:rPr>
          <w:rFonts w:eastAsia="MS Mincho" w:cs="Calibri"/>
          <w:color w:val="000000"/>
        </w:rPr>
        <w:t xml:space="preserve">f Simulated Scotomas </w:t>
      </w:r>
      <w:r w:rsidR="00893B8D" w:rsidRPr="0053129D">
        <w:rPr>
          <w:rFonts w:eastAsia="MS Mincho" w:cs="Calibri"/>
          <w:color w:val="000000"/>
        </w:rPr>
        <w:t>o</w:t>
      </w:r>
      <w:r w:rsidRPr="0053129D">
        <w:rPr>
          <w:rFonts w:eastAsia="MS Mincho" w:cs="Calibri"/>
          <w:color w:val="000000"/>
        </w:rPr>
        <w:t xml:space="preserve">n Visual Search </w:t>
      </w:r>
      <w:r w:rsidR="00893B8D" w:rsidRPr="0053129D">
        <w:rPr>
          <w:rFonts w:eastAsia="MS Mincho" w:cs="Calibri"/>
          <w:color w:val="000000"/>
        </w:rPr>
        <w:t>in</w:t>
      </w:r>
      <w:r w:rsidRPr="0053129D">
        <w:rPr>
          <w:rFonts w:eastAsia="MS Mincho" w:cs="Calibri"/>
          <w:color w:val="000000"/>
        </w:rPr>
        <w:t xml:space="preserve"> Normal Subjects. Invest Ophthalmol Vis Sci 1988;29:470–5.</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1. </w:t>
      </w:r>
      <w:r w:rsidRPr="0053129D">
        <w:rPr>
          <w:rFonts w:eastAsia="MS Mincho" w:cs="Calibri"/>
          <w:color w:val="000000"/>
        </w:rPr>
        <w:tab/>
        <w:t xml:space="preserve">Cornelissen FW, Bruin K, Kooijman A. The Influence </w:t>
      </w:r>
      <w:r w:rsidR="00893B8D" w:rsidRPr="0053129D">
        <w:rPr>
          <w:rFonts w:eastAsia="MS Mincho" w:cs="Calibri"/>
          <w:color w:val="000000"/>
        </w:rPr>
        <w:t>o</w:t>
      </w:r>
      <w:r w:rsidRPr="0053129D">
        <w:rPr>
          <w:rFonts w:eastAsia="MS Mincho" w:cs="Calibri"/>
          <w:color w:val="000000"/>
        </w:rPr>
        <w:t xml:space="preserve">f Artificial Scotomas </w:t>
      </w:r>
      <w:r w:rsidR="00893B8D" w:rsidRPr="0053129D">
        <w:rPr>
          <w:rFonts w:eastAsia="MS Mincho" w:cs="Calibri"/>
          <w:color w:val="000000"/>
        </w:rPr>
        <w:t>o</w:t>
      </w:r>
      <w:r w:rsidRPr="0053129D">
        <w:rPr>
          <w:rFonts w:eastAsia="MS Mincho" w:cs="Calibri"/>
          <w:color w:val="000000"/>
        </w:rPr>
        <w:t xml:space="preserve">n Eye Movements </w:t>
      </w:r>
      <w:r w:rsidR="00893B8D" w:rsidRPr="0053129D">
        <w:rPr>
          <w:rFonts w:eastAsia="MS Mincho" w:cs="Calibri"/>
          <w:color w:val="000000"/>
        </w:rPr>
        <w:t>d</w:t>
      </w:r>
      <w:r w:rsidRPr="0053129D">
        <w:rPr>
          <w:rFonts w:eastAsia="MS Mincho" w:cs="Calibri"/>
          <w:color w:val="000000"/>
        </w:rPr>
        <w:t>uring Visual Search. Optom Vis Sci 2005;82:1–10.</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2. </w:t>
      </w:r>
      <w:r w:rsidRPr="0053129D">
        <w:rPr>
          <w:rFonts w:eastAsia="MS Mincho" w:cs="Calibri"/>
          <w:color w:val="000000"/>
        </w:rPr>
        <w:tab/>
        <w:t xml:space="preserve">Fine EM, Rubin GS. Reading </w:t>
      </w:r>
      <w:r w:rsidR="00893B8D" w:rsidRPr="0053129D">
        <w:rPr>
          <w:rFonts w:eastAsia="MS Mincho" w:cs="Calibri"/>
          <w:color w:val="000000"/>
        </w:rPr>
        <w:t>with</w:t>
      </w:r>
      <w:r w:rsidRPr="0053129D">
        <w:rPr>
          <w:rFonts w:eastAsia="MS Mincho" w:cs="Calibri"/>
          <w:color w:val="000000"/>
        </w:rPr>
        <w:t xml:space="preserve"> Central Field Loss: Number </w:t>
      </w:r>
      <w:r w:rsidR="00893B8D" w:rsidRPr="0053129D">
        <w:rPr>
          <w:rFonts w:eastAsia="MS Mincho" w:cs="Calibri"/>
          <w:color w:val="000000"/>
        </w:rPr>
        <w:t>o</w:t>
      </w:r>
      <w:r w:rsidRPr="0053129D">
        <w:rPr>
          <w:rFonts w:eastAsia="MS Mincho" w:cs="Calibri"/>
          <w:color w:val="000000"/>
        </w:rPr>
        <w:t xml:space="preserve">f Letters Masked </w:t>
      </w:r>
      <w:r w:rsidR="00893B8D" w:rsidRPr="0053129D">
        <w:rPr>
          <w:rFonts w:eastAsia="MS Mincho" w:cs="Calibri"/>
          <w:color w:val="000000"/>
        </w:rPr>
        <w:t>I</w:t>
      </w:r>
      <w:r w:rsidRPr="0053129D">
        <w:rPr>
          <w:rFonts w:eastAsia="MS Mincho" w:cs="Calibri"/>
          <w:color w:val="000000"/>
        </w:rPr>
        <w:t xml:space="preserve">s More Important </w:t>
      </w:r>
      <w:r w:rsidR="00893B8D" w:rsidRPr="0053129D">
        <w:rPr>
          <w:rFonts w:eastAsia="MS Mincho" w:cs="Calibri"/>
          <w:color w:val="000000"/>
        </w:rPr>
        <w:t>t</w:t>
      </w:r>
      <w:r w:rsidRPr="0053129D">
        <w:rPr>
          <w:rFonts w:eastAsia="MS Mincho" w:cs="Calibri"/>
          <w:color w:val="000000"/>
        </w:rPr>
        <w:t xml:space="preserve">han </w:t>
      </w:r>
      <w:r w:rsidR="00893B8D" w:rsidRPr="0053129D">
        <w:rPr>
          <w:rFonts w:eastAsia="MS Mincho" w:cs="Calibri"/>
          <w:color w:val="000000"/>
        </w:rPr>
        <w:t>t</w:t>
      </w:r>
      <w:r w:rsidRPr="0053129D">
        <w:rPr>
          <w:rFonts w:eastAsia="MS Mincho" w:cs="Calibri"/>
          <w:color w:val="000000"/>
        </w:rPr>
        <w:t xml:space="preserve">he Size </w:t>
      </w:r>
      <w:r w:rsidR="00893B8D" w:rsidRPr="0053129D">
        <w:rPr>
          <w:rFonts w:eastAsia="MS Mincho" w:cs="Calibri"/>
          <w:color w:val="000000"/>
        </w:rPr>
        <w:t xml:space="preserve">of the </w:t>
      </w:r>
      <w:r w:rsidRPr="0053129D">
        <w:rPr>
          <w:rFonts w:eastAsia="MS Mincho" w:cs="Calibri"/>
          <w:color w:val="000000"/>
        </w:rPr>
        <w:t xml:space="preserve">Mask </w:t>
      </w:r>
      <w:r w:rsidR="00893B8D" w:rsidRPr="0053129D">
        <w:rPr>
          <w:rFonts w:eastAsia="MS Mincho" w:cs="Calibri"/>
          <w:color w:val="000000"/>
        </w:rPr>
        <w:t>in</w:t>
      </w:r>
      <w:r w:rsidRPr="0053129D">
        <w:rPr>
          <w:rFonts w:eastAsia="MS Mincho" w:cs="Calibri"/>
          <w:color w:val="000000"/>
        </w:rPr>
        <w:t xml:space="preserve"> Degrees. Vision Res 1998;39:747–56.</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3. </w:t>
      </w:r>
      <w:r w:rsidRPr="0053129D">
        <w:rPr>
          <w:rFonts w:eastAsia="MS Mincho" w:cs="Calibri"/>
          <w:color w:val="000000"/>
        </w:rPr>
        <w:tab/>
        <w:t xml:space="preserve">Geringswald F, Baumgartner FJ, Pollmann S. A Behavioral Task </w:t>
      </w:r>
      <w:r w:rsidR="00893B8D" w:rsidRPr="0053129D">
        <w:rPr>
          <w:rFonts w:eastAsia="MS Mincho" w:cs="Calibri"/>
          <w:color w:val="000000"/>
        </w:rPr>
        <w:t>for</w:t>
      </w:r>
      <w:r w:rsidRPr="0053129D">
        <w:rPr>
          <w:rFonts w:eastAsia="MS Mincho" w:cs="Calibri"/>
          <w:color w:val="000000"/>
        </w:rPr>
        <w:t xml:space="preserve"> </w:t>
      </w:r>
      <w:r w:rsidR="00893B8D" w:rsidRPr="0053129D">
        <w:rPr>
          <w:rFonts w:eastAsia="MS Mincho" w:cs="Calibri"/>
          <w:color w:val="000000"/>
        </w:rPr>
        <w:t>t</w:t>
      </w:r>
      <w:r w:rsidRPr="0053129D">
        <w:rPr>
          <w:rFonts w:eastAsia="MS Mincho" w:cs="Calibri"/>
          <w:color w:val="000000"/>
        </w:rPr>
        <w:t xml:space="preserve">he Validation </w:t>
      </w:r>
      <w:r w:rsidR="00893B8D" w:rsidRPr="0053129D">
        <w:rPr>
          <w:rFonts w:eastAsia="MS Mincho" w:cs="Calibri"/>
          <w:color w:val="000000"/>
        </w:rPr>
        <w:t xml:space="preserve">of a </w:t>
      </w:r>
      <w:r w:rsidRPr="0053129D">
        <w:rPr>
          <w:rFonts w:eastAsia="MS Mincho" w:cs="Calibri"/>
          <w:color w:val="000000"/>
        </w:rPr>
        <w:t>Gaze-Contingent Simulated Scotoma. Behav Res Methods 2013;45:1313–21.</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4. </w:t>
      </w:r>
      <w:r w:rsidRPr="0053129D">
        <w:rPr>
          <w:rFonts w:eastAsia="MS Mincho" w:cs="Calibri"/>
          <w:color w:val="000000"/>
        </w:rPr>
        <w:tab/>
        <w:t xml:space="preserve">Kwon M, Nandy AS, Tjan BS. Rapid </w:t>
      </w:r>
      <w:r w:rsidR="00893B8D" w:rsidRPr="0053129D">
        <w:rPr>
          <w:rFonts w:eastAsia="MS Mincho" w:cs="Calibri"/>
          <w:color w:val="000000"/>
        </w:rPr>
        <w:t>and</w:t>
      </w:r>
      <w:r w:rsidRPr="0053129D">
        <w:rPr>
          <w:rFonts w:eastAsia="MS Mincho" w:cs="Calibri"/>
          <w:color w:val="000000"/>
        </w:rPr>
        <w:t xml:space="preserve"> Persistent Adaptability Of Human Oculomotor Control </w:t>
      </w:r>
      <w:r w:rsidR="00893B8D" w:rsidRPr="0053129D">
        <w:rPr>
          <w:rFonts w:eastAsia="MS Mincho" w:cs="Calibri"/>
          <w:color w:val="000000"/>
        </w:rPr>
        <w:t>in</w:t>
      </w:r>
      <w:r w:rsidRPr="0053129D">
        <w:rPr>
          <w:rFonts w:eastAsia="MS Mincho" w:cs="Calibri"/>
          <w:color w:val="000000"/>
        </w:rPr>
        <w:t xml:space="preserve"> Response To Simulated Central Vision Loss. Curr Biol 2013;23:1663–9.</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5. </w:t>
      </w:r>
      <w:r w:rsidRPr="0053129D">
        <w:rPr>
          <w:rFonts w:eastAsia="MS Mincho" w:cs="Calibri"/>
          <w:color w:val="000000"/>
        </w:rPr>
        <w:tab/>
        <w:t xml:space="preserve">Kwon M, Ramachandra C, Satgunam P, </w:t>
      </w:r>
      <w:r w:rsidR="004E5655" w:rsidRPr="0053129D">
        <w:rPr>
          <w:rFonts w:eastAsia="MS Mincho" w:cs="Calibri"/>
          <w:color w:val="000000"/>
        </w:rPr>
        <w:t>et al</w:t>
      </w:r>
      <w:r w:rsidRPr="0053129D">
        <w:rPr>
          <w:rFonts w:eastAsia="MS Mincho" w:cs="Calibri"/>
          <w:color w:val="000000"/>
        </w:rPr>
        <w:t xml:space="preserve">. Contour Enhancement Benefits Older Adults </w:t>
      </w:r>
      <w:r w:rsidR="00893B8D" w:rsidRPr="0053129D">
        <w:rPr>
          <w:rFonts w:eastAsia="MS Mincho" w:cs="Calibri"/>
          <w:color w:val="000000"/>
        </w:rPr>
        <w:t>with</w:t>
      </w:r>
      <w:r w:rsidRPr="0053129D">
        <w:rPr>
          <w:rFonts w:eastAsia="MS Mincho" w:cs="Calibri"/>
          <w:color w:val="000000"/>
        </w:rPr>
        <w:t xml:space="preserve"> Simulated Central Field Loss. Optom Vis Sci 2012;89:1374–8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6. </w:t>
      </w:r>
      <w:r w:rsidRPr="0053129D">
        <w:rPr>
          <w:rFonts w:eastAsia="MS Mincho" w:cs="Calibri"/>
          <w:color w:val="000000"/>
        </w:rPr>
        <w:tab/>
        <w:t xml:space="preserve">McIlreavy L, Fiser J, Bex PJ. Impact Of Simulated Central Scotomas </w:t>
      </w:r>
      <w:r w:rsidR="00893B8D" w:rsidRPr="0053129D">
        <w:rPr>
          <w:rFonts w:eastAsia="MS Mincho" w:cs="Calibri"/>
          <w:color w:val="000000"/>
        </w:rPr>
        <w:t>o</w:t>
      </w:r>
      <w:r w:rsidRPr="0053129D">
        <w:rPr>
          <w:rFonts w:eastAsia="MS Mincho" w:cs="Calibri"/>
          <w:color w:val="000000"/>
        </w:rPr>
        <w:t xml:space="preserve">n Visual Search </w:t>
      </w:r>
      <w:r w:rsidR="00893B8D" w:rsidRPr="0053129D">
        <w:rPr>
          <w:rFonts w:eastAsia="MS Mincho" w:cs="Calibri"/>
          <w:color w:val="000000"/>
        </w:rPr>
        <w:t>in</w:t>
      </w:r>
      <w:r w:rsidRPr="0053129D">
        <w:rPr>
          <w:rFonts w:eastAsia="MS Mincho" w:cs="Calibri"/>
          <w:color w:val="000000"/>
        </w:rPr>
        <w:t xml:space="preserve"> Natural Scenes. Optom Vis Sci 2012;89:1385–94.</w:t>
      </w:r>
    </w:p>
    <w:p w:rsidR="000810A4" w:rsidRPr="0053129D" w:rsidRDefault="000810A4" w:rsidP="000810A4">
      <w:pPr>
        <w:widowControl w:val="0"/>
        <w:autoSpaceDE w:val="0"/>
        <w:autoSpaceDN w:val="0"/>
        <w:adjustRightInd w:val="0"/>
        <w:spacing w:after="0" w:line="480" w:lineRule="auto"/>
        <w:ind w:left="640" w:hanging="640"/>
        <w:rPr>
          <w:rFonts w:eastAsia="MS Mincho" w:cs="Calibri"/>
          <w:color w:val="000000"/>
        </w:rPr>
      </w:pPr>
      <w:r w:rsidRPr="0053129D">
        <w:rPr>
          <w:rFonts w:eastAsia="MS Mincho" w:cs="Calibri"/>
          <w:color w:val="000000"/>
        </w:rPr>
        <w:t xml:space="preserve">47. </w:t>
      </w:r>
      <w:r w:rsidRPr="0053129D">
        <w:rPr>
          <w:rFonts w:eastAsia="MS Mincho" w:cs="Calibri"/>
          <w:color w:val="000000"/>
        </w:rPr>
        <w:tab/>
        <w:t xml:space="preserve">Pidcoe P, Wetzel P. Oculomotor Tracking Strategy </w:t>
      </w:r>
      <w:r w:rsidR="00893B8D" w:rsidRPr="0053129D">
        <w:rPr>
          <w:rFonts w:eastAsia="MS Mincho" w:cs="Calibri"/>
          <w:color w:val="000000"/>
        </w:rPr>
        <w:t>in</w:t>
      </w:r>
      <w:r w:rsidRPr="0053129D">
        <w:rPr>
          <w:rFonts w:eastAsia="MS Mincho" w:cs="Calibri"/>
          <w:color w:val="000000"/>
        </w:rPr>
        <w:t xml:space="preserve"> Normal Subjects </w:t>
      </w:r>
      <w:r w:rsidR="00893B8D" w:rsidRPr="0053129D">
        <w:rPr>
          <w:rFonts w:eastAsia="MS Mincho" w:cs="Calibri"/>
          <w:color w:val="000000"/>
        </w:rPr>
        <w:t>with</w:t>
      </w:r>
      <w:r w:rsidRPr="0053129D">
        <w:rPr>
          <w:rFonts w:eastAsia="MS Mincho" w:cs="Calibri"/>
          <w:color w:val="000000"/>
        </w:rPr>
        <w:t xml:space="preserve"> </w:t>
      </w:r>
      <w:r w:rsidR="00893B8D" w:rsidRPr="0053129D">
        <w:rPr>
          <w:rFonts w:eastAsia="MS Mincho" w:cs="Calibri"/>
          <w:color w:val="000000"/>
        </w:rPr>
        <w:t>and</w:t>
      </w:r>
      <w:r w:rsidRPr="0053129D">
        <w:rPr>
          <w:rFonts w:eastAsia="MS Mincho" w:cs="Calibri"/>
          <w:color w:val="000000"/>
        </w:rPr>
        <w:t xml:space="preserve"> </w:t>
      </w:r>
      <w:r w:rsidR="00893B8D" w:rsidRPr="0053129D">
        <w:rPr>
          <w:rFonts w:eastAsia="MS Mincho" w:cs="Calibri"/>
          <w:color w:val="000000"/>
        </w:rPr>
        <w:t>with</w:t>
      </w:r>
      <w:r w:rsidRPr="0053129D">
        <w:rPr>
          <w:rFonts w:eastAsia="MS Mincho" w:cs="Calibri"/>
          <w:color w:val="000000"/>
        </w:rPr>
        <w:t>out Simulated Scotoma. Invest Ophthalmol Vis Sci 2006;47:169–78.</w:t>
      </w:r>
    </w:p>
    <w:sectPr w:rsidR="000810A4" w:rsidRPr="0053129D" w:rsidSect="006F6054">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70A1" w:rsidRDefault="007470A1">
      <w:pPr>
        <w:spacing w:after="0" w:line="240" w:lineRule="auto"/>
      </w:pPr>
      <w:r>
        <w:separator/>
      </w:r>
    </w:p>
  </w:endnote>
  <w:endnote w:type="continuationSeparator" w:id="0">
    <w:p w:rsidR="007470A1" w:rsidRDefault="00747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8B" w:rsidRDefault="004D118B" w:rsidP="003F20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D118B" w:rsidRDefault="004D118B" w:rsidP="003F208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8B" w:rsidRDefault="004D118B" w:rsidP="003F20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354B">
      <w:rPr>
        <w:rStyle w:val="PageNumber"/>
        <w:noProof/>
      </w:rPr>
      <w:t>4</w:t>
    </w:r>
    <w:r>
      <w:rPr>
        <w:rStyle w:val="PageNumber"/>
      </w:rPr>
      <w:fldChar w:fldCharType="end"/>
    </w:r>
  </w:p>
  <w:p w:rsidR="004D118B" w:rsidRDefault="004D118B" w:rsidP="003F2080">
    <w:pPr>
      <w:pStyle w:val="Footer"/>
      <w:ind w:right="360"/>
      <w:jc w:val="center"/>
    </w:pPr>
  </w:p>
  <w:p w:rsidR="004D118B" w:rsidRDefault="004D11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70A1" w:rsidRDefault="007470A1">
      <w:pPr>
        <w:spacing w:after="0" w:line="240" w:lineRule="auto"/>
      </w:pPr>
      <w:r>
        <w:separator/>
      </w:r>
    </w:p>
  </w:footnote>
  <w:footnote w:type="continuationSeparator" w:id="0">
    <w:p w:rsidR="007470A1" w:rsidRDefault="007470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8B" w:rsidRPr="002538F8" w:rsidRDefault="004D118B" w:rsidP="003F2080">
    <w:pPr>
      <w:pStyle w:val="Header"/>
      <w:jc w:val="center"/>
      <w:rPr>
        <w:color w:val="808080"/>
      </w:rPr>
    </w:pPr>
    <w:r w:rsidRPr="002538F8">
      <w:rPr>
        <w:i/>
        <w:color w:val="808080"/>
      </w:rPr>
      <w:t>Visual crowding and scrolling text</w:t>
    </w:r>
  </w:p>
  <w:p w:rsidR="004D118B" w:rsidRDefault="004D11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C6B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B5D5662"/>
    <w:multiLevelType w:val="hybridMultilevel"/>
    <w:tmpl w:val="BA143B14"/>
    <w:lvl w:ilvl="0" w:tplc="C65AECE6">
      <w:numFmt w:val="bullet"/>
      <w:lvlText w:val="-"/>
      <w:lvlJc w:val="left"/>
      <w:pPr>
        <w:ind w:left="720" w:hanging="360"/>
      </w:pPr>
      <w:rPr>
        <w:rFonts w:ascii="Helvetica" w:eastAsia="MS Mincho" w:hAnsi="Helvetica"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B76695"/>
    <w:multiLevelType w:val="hybridMultilevel"/>
    <w:tmpl w:val="77F42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F87ACE"/>
    <w:multiLevelType w:val="hybridMultilevel"/>
    <w:tmpl w:val="EC1A5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444E37"/>
    <w:multiLevelType w:val="hybridMultilevel"/>
    <w:tmpl w:val="8D4C3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8F8"/>
    <w:rsid w:val="000008D1"/>
    <w:rsid w:val="00005AD7"/>
    <w:rsid w:val="0000660A"/>
    <w:rsid w:val="00010A44"/>
    <w:rsid w:val="00010F3B"/>
    <w:rsid w:val="00010FFA"/>
    <w:rsid w:val="000131C9"/>
    <w:rsid w:val="00015118"/>
    <w:rsid w:val="0001683D"/>
    <w:rsid w:val="00017472"/>
    <w:rsid w:val="00017670"/>
    <w:rsid w:val="00021793"/>
    <w:rsid w:val="000217B7"/>
    <w:rsid w:val="00022368"/>
    <w:rsid w:val="00022E91"/>
    <w:rsid w:val="000368A6"/>
    <w:rsid w:val="00040516"/>
    <w:rsid w:val="00040C89"/>
    <w:rsid w:val="00056485"/>
    <w:rsid w:val="000564CA"/>
    <w:rsid w:val="000576EB"/>
    <w:rsid w:val="0006078A"/>
    <w:rsid w:val="00060DF0"/>
    <w:rsid w:val="00063122"/>
    <w:rsid w:val="00066473"/>
    <w:rsid w:val="00070563"/>
    <w:rsid w:val="00071D5D"/>
    <w:rsid w:val="00075E23"/>
    <w:rsid w:val="000810A4"/>
    <w:rsid w:val="000825B6"/>
    <w:rsid w:val="00083724"/>
    <w:rsid w:val="0008574F"/>
    <w:rsid w:val="00085FA9"/>
    <w:rsid w:val="00087110"/>
    <w:rsid w:val="000874EC"/>
    <w:rsid w:val="000937C5"/>
    <w:rsid w:val="00096342"/>
    <w:rsid w:val="00097585"/>
    <w:rsid w:val="000A10CD"/>
    <w:rsid w:val="000A17CD"/>
    <w:rsid w:val="000A2A21"/>
    <w:rsid w:val="000A4EDB"/>
    <w:rsid w:val="000A53AD"/>
    <w:rsid w:val="000B4076"/>
    <w:rsid w:val="000B5FC5"/>
    <w:rsid w:val="000B6440"/>
    <w:rsid w:val="000B66C4"/>
    <w:rsid w:val="000B756E"/>
    <w:rsid w:val="000C1D74"/>
    <w:rsid w:val="000C27DC"/>
    <w:rsid w:val="000C57CE"/>
    <w:rsid w:val="000C6416"/>
    <w:rsid w:val="000D3BF6"/>
    <w:rsid w:val="000E167F"/>
    <w:rsid w:val="000E3651"/>
    <w:rsid w:val="000F0BDE"/>
    <w:rsid w:val="000F1F59"/>
    <w:rsid w:val="000F438D"/>
    <w:rsid w:val="00105E19"/>
    <w:rsid w:val="00106320"/>
    <w:rsid w:val="0010683A"/>
    <w:rsid w:val="001075DC"/>
    <w:rsid w:val="0011091B"/>
    <w:rsid w:val="001118B7"/>
    <w:rsid w:val="00111D75"/>
    <w:rsid w:val="00114430"/>
    <w:rsid w:val="00116F43"/>
    <w:rsid w:val="001225F7"/>
    <w:rsid w:val="00122D40"/>
    <w:rsid w:val="001232AD"/>
    <w:rsid w:val="001314CD"/>
    <w:rsid w:val="001321C3"/>
    <w:rsid w:val="00133718"/>
    <w:rsid w:val="00135735"/>
    <w:rsid w:val="001361DF"/>
    <w:rsid w:val="001421AA"/>
    <w:rsid w:val="00143487"/>
    <w:rsid w:val="00146471"/>
    <w:rsid w:val="001467E8"/>
    <w:rsid w:val="001468DE"/>
    <w:rsid w:val="00147756"/>
    <w:rsid w:val="00147A83"/>
    <w:rsid w:val="00147F75"/>
    <w:rsid w:val="00150687"/>
    <w:rsid w:val="001578A4"/>
    <w:rsid w:val="001604AC"/>
    <w:rsid w:val="0016247E"/>
    <w:rsid w:val="00163CAC"/>
    <w:rsid w:val="00167F4C"/>
    <w:rsid w:val="00171A4A"/>
    <w:rsid w:val="00173627"/>
    <w:rsid w:val="00182C20"/>
    <w:rsid w:val="00182DAE"/>
    <w:rsid w:val="00183CD9"/>
    <w:rsid w:val="001931BD"/>
    <w:rsid w:val="00193BAA"/>
    <w:rsid w:val="001947AD"/>
    <w:rsid w:val="001969B1"/>
    <w:rsid w:val="00196EAF"/>
    <w:rsid w:val="001A04E9"/>
    <w:rsid w:val="001A1544"/>
    <w:rsid w:val="001A292B"/>
    <w:rsid w:val="001A2E82"/>
    <w:rsid w:val="001A309E"/>
    <w:rsid w:val="001A4EEA"/>
    <w:rsid w:val="001A6ECF"/>
    <w:rsid w:val="001A7DB1"/>
    <w:rsid w:val="001A7FD7"/>
    <w:rsid w:val="001B359C"/>
    <w:rsid w:val="001B4346"/>
    <w:rsid w:val="001B7906"/>
    <w:rsid w:val="001B7DE8"/>
    <w:rsid w:val="001C150C"/>
    <w:rsid w:val="001C4A72"/>
    <w:rsid w:val="001D2ABE"/>
    <w:rsid w:val="001D6B2E"/>
    <w:rsid w:val="001D7D73"/>
    <w:rsid w:val="001E08C1"/>
    <w:rsid w:val="001E1441"/>
    <w:rsid w:val="001E518B"/>
    <w:rsid w:val="001E5ED8"/>
    <w:rsid w:val="001E688C"/>
    <w:rsid w:val="001F3E7D"/>
    <w:rsid w:val="002002CE"/>
    <w:rsid w:val="00204EEE"/>
    <w:rsid w:val="00205E8F"/>
    <w:rsid w:val="002078B6"/>
    <w:rsid w:val="00211AE5"/>
    <w:rsid w:val="00215265"/>
    <w:rsid w:val="00220E4A"/>
    <w:rsid w:val="00222053"/>
    <w:rsid w:val="002266A1"/>
    <w:rsid w:val="002307F4"/>
    <w:rsid w:val="00231AAD"/>
    <w:rsid w:val="00232CC3"/>
    <w:rsid w:val="00235D56"/>
    <w:rsid w:val="002414B2"/>
    <w:rsid w:val="00241B9C"/>
    <w:rsid w:val="00241FDD"/>
    <w:rsid w:val="00243509"/>
    <w:rsid w:val="00243DD2"/>
    <w:rsid w:val="002444D3"/>
    <w:rsid w:val="002447DD"/>
    <w:rsid w:val="00244D6E"/>
    <w:rsid w:val="0024559A"/>
    <w:rsid w:val="00250EB2"/>
    <w:rsid w:val="00251021"/>
    <w:rsid w:val="002518AE"/>
    <w:rsid w:val="0025313B"/>
    <w:rsid w:val="002538F8"/>
    <w:rsid w:val="002547EA"/>
    <w:rsid w:val="00254885"/>
    <w:rsid w:val="0025538F"/>
    <w:rsid w:val="0025747C"/>
    <w:rsid w:val="00261FDD"/>
    <w:rsid w:val="00262022"/>
    <w:rsid w:val="00265DB8"/>
    <w:rsid w:val="00265EDE"/>
    <w:rsid w:val="00266FEF"/>
    <w:rsid w:val="0026739A"/>
    <w:rsid w:val="002731E2"/>
    <w:rsid w:val="00274D4B"/>
    <w:rsid w:val="002A58E0"/>
    <w:rsid w:val="002A58FB"/>
    <w:rsid w:val="002A7454"/>
    <w:rsid w:val="002A7548"/>
    <w:rsid w:val="002A7A91"/>
    <w:rsid w:val="002B253C"/>
    <w:rsid w:val="002B58BE"/>
    <w:rsid w:val="002C0B5C"/>
    <w:rsid w:val="002C0DF4"/>
    <w:rsid w:val="002C27C5"/>
    <w:rsid w:val="002C3E29"/>
    <w:rsid w:val="002D1F90"/>
    <w:rsid w:val="002D225B"/>
    <w:rsid w:val="002D33D4"/>
    <w:rsid w:val="002D5DDE"/>
    <w:rsid w:val="002D65F2"/>
    <w:rsid w:val="002E0389"/>
    <w:rsid w:val="002E48BB"/>
    <w:rsid w:val="002F340A"/>
    <w:rsid w:val="002F73B4"/>
    <w:rsid w:val="00300DB1"/>
    <w:rsid w:val="00305CC5"/>
    <w:rsid w:val="003070D9"/>
    <w:rsid w:val="00307147"/>
    <w:rsid w:val="00315EA5"/>
    <w:rsid w:val="00316DC7"/>
    <w:rsid w:val="00316DE2"/>
    <w:rsid w:val="00321688"/>
    <w:rsid w:val="00325B6B"/>
    <w:rsid w:val="00327924"/>
    <w:rsid w:val="00333D22"/>
    <w:rsid w:val="003346A3"/>
    <w:rsid w:val="003367CD"/>
    <w:rsid w:val="00341DB1"/>
    <w:rsid w:val="00345293"/>
    <w:rsid w:val="00346D3C"/>
    <w:rsid w:val="00353B80"/>
    <w:rsid w:val="00353F79"/>
    <w:rsid w:val="00357117"/>
    <w:rsid w:val="0035782E"/>
    <w:rsid w:val="003607C5"/>
    <w:rsid w:val="003621B2"/>
    <w:rsid w:val="00365A40"/>
    <w:rsid w:val="00365C0E"/>
    <w:rsid w:val="00365C71"/>
    <w:rsid w:val="00367FD3"/>
    <w:rsid w:val="00371487"/>
    <w:rsid w:val="00371B10"/>
    <w:rsid w:val="00376A4F"/>
    <w:rsid w:val="0038463E"/>
    <w:rsid w:val="003850D3"/>
    <w:rsid w:val="00386D79"/>
    <w:rsid w:val="00387DB7"/>
    <w:rsid w:val="0039406B"/>
    <w:rsid w:val="003A0950"/>
    <w:rsid w:val="003A2AB0"/>
    <w:rsid w:val="003A5696"/>
    <w:rsid w:val="003A5A1D"/>
    <w:rsid w:val="003A7B91"/>
    <w:rsid w:val="003C0AC9"/>
    <w:rsid w:val="003C54A5"/>
    <w:rsid w:val="003C76E9"/>
    <w:rsid w:val="003D2072"/>
    <w:rsid w:val="003D2A63"/>
    <w:rsid w:val="003D4273"/>
    <w:rsid w:val="003E0788"/>
    <w:rsid w:val="003E3927"/>
    <w:rsid w:val="003E3D72"/>
    <w:rsid w:val="003E57EA"/>
    <w:rsid w:val="003E7514"/>
    <w:rsid w:val="003E7707"/>
    <w:rsid w:val="003F2080"/>
    <w:rsid w:val="003F33BE"/>
    <w:rsid w:val="003F6D8D"/>
    <w:rsid w:val="00400EA6"/>
    <w:rsid w:val="00402436"/>
    <w:rsid w:val="00406188"/>
    <w:rsid w:val="00407471"/>
    <w:rsid w:val="0041223E"/>
    <w:rsid w:val="00413574"/>
    <w:rsid w:val="00414A48"/>
    <w:rsid w:val="00417E3B"/>
    <w:rsid w:val="00420212"/>
    <w:rsid w:val="00423145"/>
    <w:rsid w:val="0042382B"/>
    <w:rsid w:val="00427BFD"/>
    <w:rsid w:val="00430096"/>
    <w:rsid w:val="00433EA2"/>
    <w:rsid w:val="00434E94"/>
    <w:rsid w:val="004357E2"/>
    <w:rsid w:val="0043589E"/>
    <w:rsid w:val="004365B6"/>
    <w:rsid w:val="00436F76"/>
    <w:rsid w:val="004426F0"/>
    <w:rsid w:val="004479AB"/>
    <w:rsid w:val="00455E70"/>
    <w:rsid w:val="00456D55"/>
    <w:rsid w:val="00457A6E"/>
    <w:rsid w:val="004722DC"/>
    <w:rsid w:val="00474E32"/>
    <w:rsid w:val="00475A30"/>
    <w:rsid w:val="004774AD"/>
    <w:rsid w:val="00483046"/>
    <w:rsid w:val="00483BFA"/>
    <w:rsid w:val="00490465"/>
    <w:rsid w:val="00491ECC"/>
    <w:rsid w:val="004A048A"/>
    <w:rsid w:val="004A30E1"/>
    <w:rsid w:val="004A7E49"/>
    <w:rsid w:val="004B1867"/>
    <w:rsid w:val="004B230D"/>
    <w:rsid w:val="004C11A6"/>
    <w:rsid w:val="004C3927"/>
    <w:rsid w:val="004C5FA3"/>
    <w:rsid w:val="004C7A3F"/>
    <w:rsid w:val="004D118B"/>
    <w:rsid w:val="004D30DA"/>
    <w:rsid w:val="004D3F62"/>
    <w:rsid w:val="004D4BC5"/>
    <w:rsid w:val="004E03F2"/>
    <w:rsid w:val="004E4EB2"/>
    <w:rsid w:val="004E5655"/>
    <w:rsid w:val="004E6FD2"/>
    <w:rsid w:val="004F084B"/>
    <w:rsid w:val="004F247B"/>
    <w:rsid w:val="004F3854"/>
    <w:rsid w:val="00501437"/>
    <w:rsid w:val="00504471"/>
    <w:rsid w:val="0050557C"/>
    <w:rsid w:val="00512982"/>
    <w:rsid w:val="0051605B"/>
    <w:rsid w:val="00516B9E"/>
    <w:rsid w:val="00517C7F"/>
    <w:rsid w:val="00520A68"/>
    <w:rsid w:val="005227E4"/>
    <w:rsid w:val="00526554"/>
    <w:rsid w:val="00530139"/>
    <w:rsid w:val="005305D0"/>
    <w:rsid w:val="0053129D"/>
    <w:rsid w:val="00531E44"/>
    <w:rsid w:val="005326BB"/>
    <w:rsid w:val="00537935"/>
    <w:rsid w:val="0054040B"/>
    <w:rsid w:val="00543C03"/>
    <w:rsid w:val="00544499"/>
    <w:rsid w:val="00546024"/>
    <w:rsid w:val="00546030"/>
    <w:rsid w:val="0055012F"/>
    <w:rsid w:val="00553AEA"/>
    <w:rsid w:val="0055541B"/>
    <w:rsid w:val="00563732"/>
    <w:rsid w:val="005735F3"/>
    <w:rsid w:val="00573964"/>
    <w:rsid w:val="005758CB"/>
    <w:rsid w:val="00580E1F"/>
    <w:rsid w:val="005810EF"/>
    <w:rsid w:val="005873D2"/>
    <w:rsid w:val="005915FB"/>
    <w:rsid w:val="00597812"/>
    <w:rsid w:val="005A6BED"/>
    <w:rsid w:val="005A760C"/>
    <w:rsid w:val="005B1909"/>
    <w:rsid w:val="005B2487"/>
    <w:rsid w:val="005B3B43"/>
    <w:rsid w:val="005B5BF1"/>
    <w:rsid w:val="005B64ED"/>
    <w:rsid w:val="005C2D0C"/>
    <w:rsid w:val="005C33B3"/>
    <w:rsid w:val="005C40A6"/>
    <w:rsid w:val="005C6F79"/>
    <w:rsid w:val="005C79E5"/>
    <w:rsid w:val="005D1110"/>
    <w:rsid w:val="005D60B1"/>
    <w:rsid w:val="005E0E34"/>
    <w:rsid w:val="005E1A92"/>
    <w:rsid w:val="005E1BC1"/>
    <w:rsid w:val="005E41A8"/>
    <w:rsid w:val="005E588A"/>
    <w:rsid w:val="005F348D"/>
    <w:rsid w:val="006072C3"/>
    <w:rsid w:val="00607511"/>
    <w:rsid w:val="00610177"/>
    <w:rsid w:val="00610486"/>
    <w:rsid w:val="00615AC5"/>
    <w:rsid w:val="00615D72"/>
    <w:rsid w:val="00622028"/>
    <w:rsid w:val="00627BC9"/>
    <w:rsid w:val="00631B0A"/>
    <w:rsid w:val="00634C5B"/>
    <w:rsid w:val="00642A66"/>
    <w:rsid w:val="00643BC6"/>
    <w:rsid w:val="00646559"/>
    <w:rsid w:val="00647DA7"/>
    <w:rsid w:val="00650B3D"/>
    <w:rsid w:val="0065121F"/>
    <w:rsid w:val="00653204"/>
    <w:rsid w:val="006570AB"/>
    <w:rsid w:val="0066590F"/>
    <w:rsid w:val="0067229C"/>
    <w:rsid w:val="0067505F"/>
    <w:rsid w:val="0067691B"/>
    <w:rsid w:val="00683D15"/>
    <w:rsid w:val="006846F1"/>
    <w:rsid w:val="00696F1E"/>
    <w:rsid w:val="006971F5"/>
    <w:rsid w:val="006A1A7F"/>
    <w:rsid w:val="006A2D37"/>
    <w:rsid w:val="006A5157"/>
    <w:rsid w:val="006B0F4D"/>
    <w:rsid w:val="006B7894"/>
    <w:rsid w:val="006B7BF5"/>
    <w:rsid w:val="006B7EAB"/>
    <w:rsid w:val="006C05DA"/>
    <w:rsid w:val="006C1CA9"/>
    <w:rsid w:val="006C2200"/>
    <w:rsid w:val="006C2E6D"/>
    <w:rsid w:val="006C400A"/>
    <w:rsid w:val="006C479B"/>
    <w:rsid w:val="006D1AA8"/>
    <w:rsid w:val="006D2F4B"/>
    <w:rsid w:val="006D4595"/>
    <w:rsid w:val="006E44F2"/>
    <w:rsid w:val="006E50C7"/>
    <w:rsid w:val="006E564B"/>
    <w:rsid w:val="006F0228"/>
    <w:rsid w:val="006F2E3A"/>
    <w:rsid w:val="006F3801"/>
    <w:rsid w:val="006F6054"/>
    <w:rsid w:val="006F69C3"/>
    <w:rsid w:val="006F7D7B"/>
    <w:rsid w:val="0070047D"/>
    <w:rsid w:val="00700DCC"/>
    <w:rsid w:val="00701C95"/>
    <w:rsid w:val="0070282A"/>
    <w:rsid w:val="007041D8"/>
    <w:rsid w:val="00704A79"/>
    <w:rsid w:val="00705361"/>
    <w:rsid w:val="00707A40"/>
    <w:rsid w:val="007105AA"/>
    <w:rsid w:val="0071252B"/>
    <w:rsid w:val="0071403A"/>
    <w:rsid w:val="00716F37"/>
    <w:rsid w:val="00721E80"/>
    <w:rsid w:val="00732444"/>
    <w:rsid w:val="00732B27"/>
    <w:rsid w:val="00732F0E"/>
    <w:rsid w:val="007360C6"/>
    <w:rsid w:val="00744A91"/>
    <w:rsid w:val="007470A1"/>
    <w:rsid w:val="00747AE5"/>
    <w:rsid w:val="00750E68"/>
    <w:rsid w:val="00752348"/>
    <w:rsid w:val="00757719"/>
    <w:rsid w:val="00764C4C"/>
    <w:rsid w:val="00764F01"/>
    <w:rsid w:val="00770122"/>
    <w:rsid w:val="00772EB6"/>
    <w:rsid w:val="00780020"/>
    <w:rsid w:val="007849A8"/>
    <w:rsid w:val="0078583E"/>
    <w:rsid w:val="007878F8"/>
    <w:rsid w:val="00791009"/>
    <w:rsid w:val="00792833"/>
    <w:rsid w:val="0079297E"/>
    <w:rsid w:val="00792E64"/>
    <w:rsid w:val="007948DE"/>
    <w:rsid w:val="007958E6"/>
    <w:rsid w:val="00795A0A"/>
    <w:rsid w:val="007A12B2"/>
    <w:rsid w:val="007A20C7"/>
    <w:rsid w:val="007A3887"/>
    <w:rsid w:val="007A469D"/>
    <w:rsid w:val="007A5133"/>
    <w:rsid w:val="007A6C6C"/>
    <w:rsid w:val="007A7407"/>
    <w:rsid w:val="007A75FA"/>
    <w:rsid w:val="007B55B1"/>
    <w:rsid w:val="007C28DB"/>
    <w:rsid w:val="007C354B"/>
    <w:rsid w:val="007C55DD"/>
    <w:rsid w:val="007C5DDA"/>
    <w:rsid w:val="007C712C"/>
    <w:rsid w:val="007D0D4F"/>
    <w:rsid w:val="007D322F"/>
    <w:rsid w:val="007D57C4"/>
    <w:rsid w:val="007D6675"/>
    <w:rsid w:val="007D7560"/>
    <w:rsid w:val="007E0EC5"/>
    <w:rsid w:val="007F294C"/>
    <w:rsid w:val="007F392F"/>
    <w:rsid w:val="007F7171"/>
    <w:rsid w:val="00803EC5"/>
    <w:rsid w:val="00806393"/>
    <w:rsid w:val="008102C8"/>
    <w:rsid w:val="00814C0C"/>
    <w:rsid w:val="008220F6"/>
    <w:rsid w:val="008260E6"/>
    <w:rsid w:val="00827AFC"/>
    <w:rsid w:val="00833C20"/>
    <w:rsid w:val="00836E53"/>
    <w:rsid w:val="00840024"/>
    <w:rsid w:val="00841A53"/>
    <w:rsid w:val="008429B9"/>
    <w:rsid w:val="008447BF"/>
    <w:rsid w:val="00844B92"/>
    <w:rsid w:val="00850E68"/>
    <w:rsid w:val="00853575"/>
    <w:rsid w:val="00854FFA"/>
    <w:rsid w:val="00856148"/>
    <w:rsid w:val="00861E11"/>
    <w:rsid w:val="00864911"/>
    <w:rsid w:val="00865C65"/>
    <w:rsid w:val="00874A62"/>
    <w:rsid w:val="00875363"/>
    <w:rsid w:val="0087723B"/>
    <w:rsid w:val="00881593"/>
    <w:rsid w:val="00883965"/>
    <w:rsid w:val="00883F1A"/>
    <w:rsid w:val="0088512B"/>
    <w:rsid w:val="0089115F"/>
    <w:rsid w:val="00892350"/>
    <w:rsid w:val="008924CF"/>
    <w:rsid w:val="008932FD"/>
    <w:rsid w:val="00893B8D"/>
    <w:rsid w:val="008A0C41"/>
    <w:rsid w:val="008A1099"/>
    <w:rsid w:val="008A1AC5"/>
    <w:rsid w:val="008A6183"/>
    <w:rsid w:val="008A6714"/>
    <w:rsid w:val="008A7511"/>
    <w:rsid w:val="008A7719"/>
    <w:rsid w:val="008B0FB8"/>
    <w:rsid w:val="008B3B45"/>
    <w:rsid w:val="008B44CD"/>
    <w:rsid w:val="008C137E"/>
    <w:rsid w:val="008C2723"/>
    <w:rsid w:val="008C6641"/>
    <w:rsid w:val="008C6744"/>
    <w:rsid w:val="008C6A85"/>
    <w:rsid w:val="008C7EA0"/>
    <w:rsid w:val="008D24AC"/>
    <w:rsid w:val="008D31B6"/>
    <w:rsid w:val="008D462E"/>
    <w:rsid w:val="008E2692"/>
    <w:rsid w:val="008E3228"/>
    <w:rsid w:val="008F198F"/>
    <w:rsid w:val="00900489"/>
    <w:rsid w:val="00904D47"/>
    <w:rsid w:val="0090726E"/>
    <w:rsid w:val="00911215"/>
    <w:rsid w:val="00911833"/>
    <w:rsid w:val="00912B67"/>
    <w:rsid w:val="009160B4"/>
    <w:rsid w:val="00917375"/>
    <w:rsid w:val="00927F66"/>
    <w:rsid w:val="00930570"/>
    <w:rsid w:val="009338F9"/>
    <w:rsid w:val="00937279"/>
    <w:rsid w:val="00940940"/>
    <w:rsid w:val="009441A3"/>
    <w:rsid w:val="00951CB3"/>
    <w:rsid w:val="00956F5F"/>
    <w:rsid w:val="00961A51"/>
    <w:rsid w:val="00961D28"/>
    <w:rsid w:val="00962828"/>
    <w:rsid w:val="00962C22"/>
    <w:rsid w:val="00966BDF"/>
    <w:rsid w:val="00970C57"/>
    <w:rsid w:val="00972560"/>
    <w:rsid w:val="00972FF5"/>
    <w:rsid w:val="00975167"/>
    <w:rsid w:val="00975996"/>
    <w:rsid w:val="0097783B"/>
    <w:rsid w:val="00983314"/>
    <w:rsid w:val="00985CA8"/>
    <w:rsid w:val="00986125"/>
    <w:rsid w:val="0099555F"/>
    <w:rsid w:val="00996AD8"/>
    <w:rsid w:val="009B3164"/>
    <w:rsid w:val="009B51B5"/>
    <w:rsid w:val="009B7316"/>
    <w:rsid w:val="009C10C0"/>
    <w:rsid w:val="009C20BD"/>
    <w:rsid w:val="009C54F6"/>
    <w:rsid w:val="009D057A"/>
    <w:rsid w:val="009D6812"/>
    <w:rsid w:val="009D7052"/>
    <w:rsid w:val="009E3F2B"/>
    <w:rsid w:val="009E4D2A"/>
    <w:rsid w:val="009E4D93"/>
    <w:rsid w:val="009F182A"/>
    <w:rsid w:val="009F1A11"/>
    <w:rsid w:val="009F2125"/>
    <w:rsid w:val="009F24F9"/>
    <w:rsid w:val="009F46C6"/>
    <w:rsid w:val="009F7D3F"/>
    <w:rsid w:val="00A01868"/>
    <w:rsid w:val="00A01CAB"/>
    <w:rsid w:val="00A03078"/>
    <w:rsid w:val="00A03B0C"/>
    <w:rsid w:val="00A1161C"/>
    <w:rsid w:val="00A13C88"/>
    <w:rsid w:val="00A156FF"/>
    <w:rsid w:val="00A1700E"/>
    <w:rsid w:val="00A17F1E"/>
    <w:rsid w:val="00A2150D"/>
    <w:rsid w:val="00A26A47"/>
    <w:rsid w:val="00A26C1A"/>
    <w:rsid w:val="00A27699"/>
    <w:rsid w:val="00A31416"/>
    <w:rsid w:val="00A31627"/>
    <w:rsid w:val="00A32708"/>
    <w:rsid w:val="00A349A4"/>
    <w:rsid w:val="00A3558F"/>
    <w:rsid w:val="00A412BB"/>
    <w:rsid w:val="00A4273F"/>
    <w:rsid w:val="00A4378F"/>
    <w:rsid w:val="00A4735F"/>
    <w:rsid w:val="00A51224"/>
    <w:rsid w:val="00A51B84"/>
    <w:rsid w:val="00A53DB7"/>
    <w:rsid w:val="00A5727C"/>
    <w:rsid w:val="00A622EE"/>
    <w:rsid w:val="00A62AEE"/>
    <w:rsid w:val="00A631CF"/>
    <w:rsid w:val="00A64F4C"/>
    <w:rsid w:val="00A66BC6"/>
    <w:rsid w:val="00A67352"/>
    <w:rsid w:val="00A72660"/>
    <w:rsid w:val="00A82710"/>
    <w:rsid w:val="00A84B87"/>
    <w:rsid w:val="00A952FB"/>
    <w:rsid w:val="00AA0BB2"/>
    <w:rsid w:val="00AA18A3"/>
    <w:rsid w:val="00AA3AFC"/>
    <w:rsid w:val="00AA52A1"/>
    <w:rsid w:val="00AB0DE8"/>
    <w:rsid w:val="00AB3766"/>
    <w:rsid w:val="00AB41C7"/>
    <w:rsid w:val="00AB4EBE"/>
    <w:rsid w:val="00AC4234"/>
    <w:rsid w:val="00AC7FA8"/>
    <w:rsid w:val="00AD18F5"/>
    <w:rsid w:val="00AD25A1"/>
    <w:rsid w:val="00AE1AB2"/>
    <w:rsid w:val="00AE34C0"/>
    <w:rsid w:val="00AE4ED3"/>
    <w:rsid w:val="00AF0A77"/>
    <w:rsid w:val="00AF0A7F"/>
    <w:rsid w:val="00AF4BC9"/>
    <w:rsid w:val="00B051DF"/>
    <w:rsid w:val="00B11CB4"/>
    <w:rsid w:val="00B1459F"/>
    <w:rsid w:val="00B17842"/>
    <w:rsid w:val="00B2084B"/>
    <w:rsid w:val="00B33846"/>
    <w:rsid w:val="00B36D2E"/>
    <w:rsid w:val="00B3728F"/>
    <w:rsid w:val="00B37426"/>
    <w:rsid w:val="00B434F7"/>
    <w:rsid w:val="00B44385"/>
    <w:rsid w:val="00B44F23"/>
    <w:rsid w:val="00B46D67"/>
    <w:rsid w:val="00B501BF"/>
    <w:rsid w:val="00B54010"/>
    <w:rsid w:val="00B56651"/>
    <w:rsid w:val="00B575E4"/>
    <w:rsid w:val="00B615B3"/>
    <w:rsid w:val="00B65751"/>
    <w:rsid w:val="00B67B41"/>
    <w:rsid w:val="00B83681"/>
    <w:rsid w:val="00B8688B"/>
    <w:rsid w:val="00B954DB"/>
    <w:rsid w:val="00B97E73"/>
    <w:rsid w:val="00BA1317"/>
    <w:rsid w:val="00BA39A7"/>
    <w:rsid w:val="00BA7468"/>
    <w:rsid w:val="00BB193A"/>
    <w:rsid w:val="00BB49A8"/>
    <w:rsid w:val="00BB5829"/>
    <w:rsid w:val="00BB7A90"/>
    <w:rsid w:val="00BB7E72"/>
    <w:rsid w:val="00BC395C"/>
    <w:rsid w:val="00BC45CC"/>
    <w:rsid w:val="00BC5F78"/>
    <w:rsid w:val="00BD04B5"/>
    <w:rsid w:val="00BD0A77"/>
    <w:rsid w:val="00BD3DAC"/>
    <w:rsid w:val="00BD7BD1"/>
    <w:rsid w:val="00BD7C8C"/>
    <w:rsid w:val="00BE295F"/>
    <w:rsid w:val="00BE2D3B"/>
    <w:rsid w:val="00BE36E6"/>
    <w:rsid w:val="00BE6CBC"/>
    <w:rsid w:val="00BF26A2"/>
    <w:rsid w:val="00BF2CA7"/>
    <w:rsid w:val="00BF4255"/>
    <w:rsid w:val="00BF4D45"/>
    <w:rsid w:val="00BF54ED"/>
    <w:rsid w:val="00BF5502"/>
    <w:rsid w:val="00BF79A5"/>
    <w:rsid w:val="00C00B3A"/>
    <w:rsid w:val="00C016D2"/>
    <w:rsid w:val="00C146B4"/>
    <w:rsid w:val="00C14AFB"/>
    <w:rsid w:val="00C16272"/>
    <w:rsid w:val="00C17CA0"/>
    <w:rsid w:val="00C21392"/>
    <w:rsid w:val="00C21816"/>
    <w:rsid w:val="00C22B3E"/>
    <w:rsid w:val="00C2431F"/>
    <w:rsid w:val="00C244A9"/>
    <w:rsid w:val="00C24ACB"/>
    <w:rsid w:val="00C31B8A"/>
    <w:rsid w:val="00C31BF2"/>
    <w:rsid w:val="00C35D5F"/>
    <w:rsid w:val="00C36C5B"/>
    <w:rsid w:val="00C4128D"/>
    <w:rsid w:val="00C44403"/>
    <w:rsid w:val="00C515D9"/>
    <w:rsid w:val="00C523DB"/>
    <w:rsid w:val="00C53EA1"/>
    <w:rsid w:val="00C542EA"/>
    <w:rsid w:val="00C542FE"/>
    <w:rsid w:val="00C5583A"/>
    <w:rsid w:val="00C71476"/>
    <w:rsid w:val="00C7258A"/>
    <w:rsid w:val="00C72BA9"/>
    <w:rsid w:val="00C7611A"/>
    <w:rsid w:val="00C853CE"/>
    <w:rsid w:val="00C853EB"/>
    <w:rsid w:val="00C8653E"/>
    <w:rsid w:val="00C91CC8"/>
    <w:rsid w:val="00C9320B"/>
    <w:rsid w:val="00C93B69"/>
    <w:rsid w:val="00C93FCB"/>
    <w:rsid w:val="00CB0394"/>
    <w:rsid w:val="00CB19C3"/>
    <w:rsid w:val="00CC029D"/>
    <w:rsid w:val="00CC2A7F"/>
    <w:rsid w:val="00CC6FF3"/>
    <w:rsid w:val="00CC740A"/>
    <w:rsid w:val="00CD0A2D"/>
    <w:rsid w:val="00CD0E95"/>
    <w:rsid w:val="00CD3109"/>
    <w:rsid w:val="00CD3BCF"/>
    <w:rsid w:val="00CD571B"/>
    <w:rsid w:val="00CD76AC"/>
    <w:rsid w:val="00CD7AB8"/>
    <w:rsid w:val="00CE10BD"/>
    <w:rsid w:val="00CE25B0"/>
    <w:rsid w:val="00CE40DD"/>
    <w:rsid w:val="00CE77A6"/>
    <w:rsid w:val="00CE7D6B"/>
    <w:rsid w:val="00CF06D1"/>
    <w:rsid w:val="00CF1704"/>
    <w:rsid w:val="00CF191D"/>
    <w:rsid w:val="00CF2EC4"/>
    <w:rsid w:val="00D00A33"/>
    <w:rsid w:val="00D01B3A"/>
    <w:rsid w:val="00D05C44"/>
    <w:rsid w:val="00D12911"/>
    <w:rsid w:val="00D15AE3"/>
    <w:rsid w:val="00D16897"/>
    <w:rsid w:val="00D17D1A"/>
    <w:rsid w:val="00D203B0"/>
    <w:rsid w:val="00D22227"/>
    <w:rsid w:val="00D25D34"/>
    <w:rsid w:val="00D25E05"/>
    <w:rsid w:val="00D301ED"/>
    <w:rsid w:val="00D319D3"/>
    <w:rsid w:val="00D3246B"/>
    <w:rsid w:val="00D32ACC"/>
    <w:rsid w:val="00D34286"/>
    <w:rsid w:val="00D3521B"/>
    <w:rsid w:val="00D36DF8"/>
    <w:rsid w:val="00D40BDD"/>
    <w:rsid w:val="00D418F9"/>
    <w:rsid w:val="00D44F74"/>
    <w:rsid w:val="00D4631A"/>
    <w:rsid w:val="00D47BCA"/>
    <w:rsid w:val="00D514E2"/>
    <w:rsid w:val="00D55F1C"/>
    <w:rsid w:val="00D56353"/>
    <w:rsid w:val="00D60A6C"/>
    <w:rsid w:val="00D666FD"/>
    <w:rsid w:val="00D67D9D"/>
    <w:rsid w:val="00D708E3"/>
    <w:rsid w:val="00D70F36"/>
    <w:rsid w:val="00D72248"/>
    <w:rsid w:val="00D72924"/>
    <w:rsid w:val="00D757F8"/>
    <w:rsid w:val="00D77111"/>
    <w:rsid w:val="00D801CB"/>
    <w:rsid w:val="00D81A73"/>
    <w:rsid w:val="00D82D49"/>
    <w:rsid w:val="00D912B5"/>
    <w:rsid w:val="00D92D35"/>
    <w:rsid w:val="00D9492C"/>
    <w:rsid w:val="00D96E57"/>
    <w:rsid w:val="00DA5E3A"/>
    <w:rsid w:val="00DA5F0C"/>
    <w:rsid w:val="00DB4F17"/>
    <w:rsid w:val="00DB7CF4"/>
    <w:rsid w:val="00DC0AF9"/>
    <w:rsid w:val="00DC1E89"/>
    <w:rsid w:val="00DC57EE"/>
    <w:rsid w:val="00DD56B3"/>
    <w:rsid w:val="00DE7188"/>
    <w:rsid w:val="00DE7D7E"/>
    <w:rsid w:val="00DF1509"/>
    <w:rsid w:val="00DF2FA4"/>
    <w:rsid w:val="00DF515E"/>
    <w:rsid w:val="00DF6592"/>
    <w:rsid w:val="00DF6E8B"/>
    <w:rsid w:val="00E0123B"/>
    <w:rsid w:val="00E01734"/>
    <w:rsid w:val="00E0513F"/>
    <w:rsid w:val="00E1055E"/>
    <w:rsid w:val="00E130BE"/>
    <w:rsid w:val="00E13A63"/>
    <w:rsid w:val="00E13E03"/>
    <w:rsid w:val="00E14054"/>
    <w:rsid w:val="00E178B3"/>
    <w:rsid w:val="00E23C67"/>
    <w:rsid w:val="00E26861"/>
    <w:rsid w:val="00E306DE"/>
    <w:rsid w:val="00E30D95"/>
    <w:rsid w:val="00E34B58"/>
    <w:rsid w:val="00E365B2"/>
    <w:rsid w:val="00E41602"/>
    <w:rsid w:val="00E41C28"/>
    <w:rsid w:val="00E4690B"/>
    <w:rsid w:val="00E55EDB"/>
    <w:rsid w:val="00E55FED"/>
    <w:rsid w:val="00E565EE"/>
    <w:rsid w:val="00E57C2B"/>
    <w:rsid w:val="00E615AF"/>
    <w:rsid w:val="00E62759"/>
    <w:rsid w:val="00E627D6"/>
    <w:rsid w:val="00E6452D"/>
    <w:rsid w:val="00E65EF3"/>
    <w:rsid w:val="00E672D8"/>
    <w:rsid w:val="00E70C88"/>
    <w:rsid w:val="00E717F8"/>
    <w:rsid w:val="00E7462A"/>
    <w:rsid w:val="00E749E1"/>
    <w:rsid w:val="00E77B77"/>
    <w:rsid w:val="00E81CA5"/>
    <w:rsid w:val="00E83414"/>
    <w:rsid w:val="00E86238"/>
    <w:rsid w:val="00E90AD3"/>
    <w:rsid w:val="00E92E09"/>
    <w:rsid w:val="00E9628A"/>
    <w:rsid w:val="00E96BB9"/>
    <w:rsid w:val="00EA233B"/>
    <w:rsid w:val="00EA5D17"/>
    <w:rsid w:val="00EA5ED2"/>
    <w:rsid w:val="00EA7EB1"/>
    <w:rsid w:val="00EB6F15"/>
    <w:rsid w:val="00EC2665"/>
    <w:rsid w:val="00ED2E2B"/>
    <w:rsid w:val="00ED39EF"/>
    <w:rsid w:val="00ED4746"/>
    <w:rsid w:val="00EE0740"/>
    <w:rsid w:val="00EE3962"/>
    <w:rsid w:val="00EE3EDA"/>
    <w:rsid w:val="00EF179F"/>
    <w:rsid w:val="00EF2138"/>
    <w:rsid w:val="00EF2938"/>
    <w:rsid w:val="00EF3383"/>
    <w:rsid w:val="00EF6F3E"/>
    <w:rsid w:val="00EF7066"/>
    <w:rsid w:val="00F00857"/>
    <w:rsid w:val="00F00FD6"/>
    <w:rsid w:val="00F04AC8"/>
    <w:rsid w:val="00F05BB6"/>
    <w:rsid w:val="00F07C1D"/>
    <w:rsid w:val="00F140BB"/>
    <w:rsid w:val="00F21F98"/>
    <w:rsid w:val="00F2426B"/>
    <w:rsid w:val="00F2575D"/>
    <w:rsid w:val="00F26330"/>
    <w:rsid w:val="00F26451"/>
    <w:rsid w:val="00F27B59"/>
    <w:rsid w:val="00F30A11"/>
    <w:rsid w:val="00F31162"/>
    <w:rsid w:val="00F31244"/>
    <w:rsid w:val="00F317E1"/>
    <w:rsid w:val="00F40EBF"/>
    <w:rsid w:val="00F43E0F"/>
    <w:rsid w:val="00F461DA"/>
    <w:rsid w:val="00F47346"/>
    <w:rsid w:val="00F51D18"/>
    <w:rsid w:val="00F52DA0"/>
    <w:rsid w:val="00F55506"/>
    <w:rsid w:val="00F607B5"/>
    <w:rsid w:val="00F60F80"/>
    <w:rsid w:val="00F65759"/>
    <w:rsid w:val="00F67276"/>
    <w:rsid w:val="00F7002F"/>
    <w:rsid w:val="00F76AB5"/>
    <w:rsid w:val="00F84EB3"/>
    <w:rsid w:val="00F86095"/>
    <w:rsid w:val="00F862AF"/>
    <w:rsid w:val="00F90EBF"/>
    <w:rsid w:val="00F912BC"/>
    <w:rsid w:val="00F9231F"/>
    <w:rsid w:val="00F946E2"/>
    <w:rsid w:val="00F948D5"/>
    <w:rsid w:val="00F94EF2"/>
    <w:rsid w:val="00F952C1"/>
    <w:rsid w:val="00FA1E64"/>
    <w:rsid w:val="00FA7346"/>
    <w:rsid w:val="00FB04CC"/>
    <w:rsid w:val="00FB4C46"/>
    <w:rsid w:val="00FB5370"/>
    <w:rsid w:val="00FB651D"/>
    <w:rsid w:val="00FB6578"/>
    <w:rsid w:val="00FB65F8"/>
    <w:rsid w:val="00FC3856"/>
    <w:rsid w:val="00FC4E08"/>
    <w:rsid w:val="00FC7391"/>
    <w:rsid w:val="00FD428F"/>
    <w:rsid w:val="00FD6D76"/>
    <w:rsid w:val="00FE1CC5"/>
    <w:rsid w:val="00FE2832"/>
    <w:rsid w:val="00FE2C84"/>
    <w:rsid w:val="00FE6411"/>
    <w:rsid w:val="00FE7D4F"/>
    <w:rsid w:val="00FF03A8"/>
    <w:rsid w:val="00FF3167"/>
    <w:rsid w:val="00FF58DB"/>
    <w:rsid w:val="00FF60D9"/>
    <w:rsid w:val="00FF6A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34B0D797-8FA1-FC41-9731-4A88491AF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2538F8"/>
    <w:pPr>
      <w:keepNext/>
      <w:keepLines/>
      <w:spacing w:before="480" w:after="0" w:line="360" w:lineRule="auto"/>
      <w:jc w:val="both"/>
      <w:outlineLvl w:val="0"/>
    </w:pPr>
    <w:rPr>
      <w:rFonts w:ascii="Times New Roman" w:eastAsia="MS Gothic" w:hAnsi="Times New Roman"/>
      <w:b/>
      <w:bCs/>
      <w:color w:val="000000"/>
    </w:rPr>
  </w:style>
  <w:style w:type="paragraph" w:styleId="Heading2">
    <w:name w:val="heading 2"/>
    <w:basedOn w:val="Normal"/>
    <w:next w:val="Normal"/>
    <w:link w:val="Heading2Char"/>
    <w:uiPriority w:val="9"/>
    <w:qFormat/>
    <w:rsid w:val="002538F8"/>
    <w:pPr>
      <w:keepNext/>
      <w:keepLines/>
      <w:spacing w:before="40" w:after="0"/>
      <w:outlineLvl w:val="1"/>
    </w:pPr>
    <w:rPr>
      <w:b/>
      <w:color w:val="000000"/>
    </w:rPr>
  </w:style>
  <w:style w:type="paragraph" w:styleId="Heading3">
    <w:name w:val="heading 3"/>
    <w:basedOn w:val="Normal"/>
    <w:next w:val="Normal"/>
    <w:link w:val="Heading3Char"/>
    <w:uiPriority w:val="9"/>
    <w:qFormat/>
    <w:rsid w:val="002538F8"/>
    <w:pPr>
      <w:keepNext/>
      <w:keepLines/>
      <w:spacing w:before="40" w:after="0"/>
      <w:outlineLvl w:val="2"/>
    </w:pPr>
    <w:rPr>
      <w:rFonts w:eastAsia="MS Gothic"/>
      <w:b/>
      <w:bCs/>
      <w:color w:val="000000"/>
    </w:rPr>
  </w:style>
  <w:style w:type="paragraph" w:styleId="Heading4">
    <w:name w:val="heading 4"/>
    <w:basedOn w:val="Normal"/>
    <w:next w:val="Normal"/>
    <w:link w:val="Heading4Char"/>
    <w:uiPriority w:val="9"/>
    <w:qFormat/>
    <w:rsid w:val="002538F8"/>
    <w:pPr>
      <w:keepNext/>
      <w:keepLines/>
      <w:spacing w:before="40" w:after="0"/>
      <w:outlineLvl w:val="3"/>
    </w:pPr>
    <w:rPr>
      <w:rFonts w:eastAsia="MS Gothic"/>
      <w:bCs/>
      <w:i/>
      <w:iCs/>
      <w:color w:val="000000"/>
    </w:rPr>
  </w:style>
  <w:style w:type="paragraph" w:styleId="Heading5">
    <w:name w:val="heading 5"/>
    <w:basedOn w:val="Normal"/>
    <w:next w:val="Normal"/>
    <w:link w:val="Heading5Char"/>
    <w:autoRedefine/>
    <w:uiPriority w:val="9"/>
    <w:qFormat/>
    <w:rsid w:val="002538F8"/>
    <w:pPr>
      <w:keepNext/>
      <w:keepLines/>
      <w:spacing w:before="200" w:after="0" w:line="240" w:lineRule="auto"/>
      <w:outlineLvl w:val="4"/>
    </w:pPr>
    <w:rPr>
      <w:rFonts w:ascii="Times New Roman" w:eastAsia="MS Gothic" w:hAnsi="Times New Roman"/>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538F8"/>
    <w:rPr>
      <w:rFonts w:ascii="Times New Roman" w:eastAsia="MS Gothic" w:hAnsi="Times New Roman" w:cs="Times New Roman"/>
      <w:b/>
      <w:bCs/>
      <w:color w:val="000000"/>
    </w:rPr>
  </w:style>
  <w:style w:type="paragraph" w:customStyle="1" w:styleId="Heading21">
    <w:name w:val="Heading 21"/>
    <w:basedOn w:val="Normal"/>
    <w:next w:val="Normal"/>
    <w:autoRedefine/>
    <w:uiPriority w:val="9"/>
    <w:unhideWhenUsed/>
    <w:qFormat/>
    <w:rsid w:val="002538F8"/>
    <w:pPr>
      <w:keepNext/>
      <w:keepLines/>
      <w:spacing w:before="200" w:after="0" w:line="360" w:lineRule="auto"/>
      <w:outlineLvl w:val="1"/>
    </w:pPr>
    <w:rPr>
      <w:rFonts w:ascii="Times New Roman" w:eastAsia="MS Mincho" w:hAnsi="Times New Roman"/>
      <w:b/>
      <w:color w:val="000000"/>
      <w:sz w:val="24"/>
      <w:szCs w:val="24"/>
    </w:rPr>
  </w:style>
  <w:style w:type="paragraph" w:customStyle="1" w:styleId="Heading31">
    <w:name w:val="Heading 31"/>
    <w:basedOn w:val="Normal"/>
    <w:next w:val="Normal"/>
    <w:autoRedefine/>
    <w:uiPriority w:val="9"/>
    <w:unhideWhenUsed/>
    <w:qFormat/>
    <w:rsid w:val="002538F8"/>
    <w:pPr>
      <w:keepNext/>
      <w:keepLines/>
      <w:spacing w:before="200" w:after="0" w:line="360" w:lineRule="auto"/>
      <w:jc w:val="both"/>
      <w:outlineLvl w:val="2"/>
    </w:pPr>
    <w:rPr>
      <w:rFonts w:ascii="Times New Roman" w:eastAsia="MS Gothic" w:hAnsi="Times New Roman"/>
      <w:b/>
      <w:bCs/>
      <w:color w:val="000000"/>
      <w:sz w:val="24"/>
      <w:szCs w:val="24"/>
    </w:rPr>
  </w:style>
  <w:style w:type="paragraph" w:customStyle="1" w:styleId="Heading41">
    <w:name w:val="Heading 41"/>
    <w:basedOn w:val="Normal"/>
    <w:next w:val="Normal"/>
    <w:autoRedefine/>
    <w:uiPriority w:val="9"/>
    <w:unhideWhenUsed/>
    <w:qFormat/>
    <w:rsid w:val="002538F8"/>
    <w:pPr>
      <w:keepNext/>
      <w:keepLines/>
      <w:spacing w:before="200" w:after="0" w:line="360" w:lineRule="auto"/>
      <w:outlineLvl w:val="3"/>
    </w:pPr>
    <w:rPr>
      <w:rFonts w:ascii="Times New Roman" w:eastAsia="MS Gothic" w:hAnsi="Times New Roman"/>
      <w:bCs/>
      <w:i/>
      <w:iCs/>
      <w:color w:val="000000"/>
      <w:sz w:val="24"/>
      <w:szCs w:val="24"/>
    </w:rPr>
  </w:style>
  <w:style w:type="character" w:customStyle="1" w:styleId="Heading5Char">
    <w:name w:val="Heading 5 Char"/>
    <w:link w:val="Heading5"/>
    <w:uiPriority w:val="9"/>
    <w:rsid w:val="002538F8"/>
    <w:rPr>
      <w:rFonts w:ascii="Times New Roman" w:eastAsia="MS Gothic" w:hAnsi="Times New Roman" w:cs="Times New Roman"/>
      <w:i/>
      <w:color w:val="000000"/>
    </w:rPr>
  </w:style>
  <w:style w:type="numbering" w:customStyle="1" w:styleId="NoList1">
    <w:name w:val="No List1"/>
    <w:next w:val="NoList"/>
    <w:uiPriority w:val="99"/>
    <w:semiHidden/>
    <w:unhideWhenUsed/>
    <w:rsid w:val="002538F8"/>
  </w:style>
  <w:style w:type="character" w:customStyle="1" w:styleId="Heading2Char">
    <w:name w:val="Heading 2 Char"/>
    <w:link w:val="Heading2"/>
    <w:uiPriority w:val="9"/>
    <w:rsid w:val="002538F8"/>
    <w:rPr>
      <w:b/>
      <w:color w:val="000000"/>
    </w:rPr>
  </w:style>
  <w:style w:type="character" w:customStyle="1" w:styleId="Heading3Char">
    <w:name w:val="Heading 3 Char"/>
    <w:link w:val="Heading3"/>
    <w:uiPriority w:val="9"/>
    <w:rsid w:val="002538F8"/>
    <w:rPr>
      <w:rFonts w:eastAsia="MS Gothic"/>
      <w:b/>
      <w:bCs/>
      <w:color w:val="000000"/>
    </w:rPr>
  </w:style>
  <w:style w:type="character" w:customStyle="1" w:styleId="Heading4Char">
    <w:name w:val="Heading 4 Char"/>
    <w:link w:val="Heading4"/>
    <w:uiPriority w:val="9"/>
    <w:rsid w:val="002538F8"/>
    <w:rPr>
      <w:rFonts w:eastAsia="MS Gothic"/>
      <w:bCs/>
      <w:i/>
      <w:iCs/>
      <w:color w:val="000000"/>
    </w:rPr>
  </w:style>
  <w:style w:type="paragraph" w:customStyle="1" w:styleId="GridTable31">
    <w:name w:val="Grid Table 31"/>
    <w:basedOn w:val="Heading1"/>
    <w:next w:val="Normal"/>
    <w:uiPriority w:val="39"/>
    <w:unhideWhenUsed/>
    <w:qFormat/>
    <w:rsid w:val="002538F8"/>
    <w:pPr>
      <w:spacing w:line="276" w:lineRule="auto"/>
      <w:outlineLvl w:val="9"/>
    </w:pPr>
    <w:rPr>
      <w:color w:val="365F91"/>
      <w:sz w:val="28"/>
      <w:szCs w:val="28"/>
    </w:rPr>
  </w:style>
  <w:style w:type="paragraph" w:styleId="TOC1">
    <w:name w:val="toc 1"/>
    <w:basedOn w:val="Normal"/>
    <w:next w:val="Normal"/>
    <w:autoRedefine/>
    <w:uiPriority w:val="39"/>
    <w:unhideWhenUsed/>
    <w:rsid w:val="002538F8"/>
    <w:pPr>
      <w:tabs>
        <w:tab w:val="right" w:leader="dot" w:pos="7921"/>
      </w:tabs>
      <w:spacing w:before="120" w:after="0" w:line="240" w:lineRule="auto"/>
    </w:pPr>
    <w:rPr>
      <w:rFonts w:ascii="Cambria" w:eastAsia="MS Mincho" w:hAnsi="Cambria"/>
      <w:b/>
      <w:color w:val="000000"/>
      <w:sz w:val="24"/>
      <w:szCs w:val="24"/>
    </w:rPr>
  </w:style>
  <w:style w:type="paragraph" w:styleId="TOC2">
    <w:name w:val="toc 2"/>
    <w:basedOn w:val="Normal"/>
    <w:next w:val="Normal"/>
    <w:autoRedefine/>
    <w:uiPriority w:val="39"/>
    <w:unhideWhenUsed/>
    <w:rsid w:val="002538F8"/>
    <w:pPr>
      <w:tabs>
        <w:tab w:val="right" w:leader="dot" w:pos="8290"/>
      </w:tabs>
      <w:spacing w:after="0" w:line="360" w:lineRule="auto"/>
      <w:ind w:left="240"/>
    </w:pPr>
    <w:rPr>
      <w:rFonts w:ascii="Cambria" w:eastAsia="MS Mincho" w:hAnsi="Cambria"/>
      <w:b/>
      <w:color w:val="000000"/>
    </w:rPr>
  </w:style>
  <w:style w:type="paragraph" w:styleId="TOC3">
    <w:name w:val="toc 3"/>
    <w:basedOn w:val="Normal"/>
    <w:next w:val="Normal"/>
    <w:autoRedefine/>
    <w:uiPriority w:val="39"/>
    <w:unhideWhenUsed/>
    <w:rsid w:val="002538F8"/>
    <w:pPr>
      <w:spacing w:after="0" w:line="240" w:lineRule="auto"/>
      <w:ind w:left="480"/>
    </w:pPr>
    <w:rPr>
      <w:rFonts w:ascii="Cambria" w:eastAsia="MS Mincho" w:hAnsi="Cambria"/>
      <w:color w:val="000000"/>
    </w:rPr>
  </w:style>
  <w:style w:type="paragraph" w:styleId="TableofFigures">
    <w:name w:val="table of figures"/>
    <w:basedOn w:val="Normal"/>
    <w:next w:val="Normal"/>
    <w:uiPriority w:val="99"/>
    <w:unhideWhenUsed/>
    <w:rsid w:val="002538F8"/>
    <w:pPr>
      <w:spacing w:after="0" w:line="240" w:lineRule="auto"/>
      <w:ind w:left="480" w:hanging="480"/>
    </w:pPr>
    <w:rPr>
      <w:rFonts w:ascii="Times New Roman" w:eastAsia="MS Mincho" w:hAnsi="Times New Roman"/>
      <w:color w:val="000000"/>
      <w:sz w:val="24"/>
      <w:szCs w:val="24"/>
    </w:rPr>
  </w:style>
  <w:style w:type="paragraph" w:customStyle="1" w:styleId="ColorfulShading-Accent31">
    <w:name w:val="Colorful Shading - Accent 31"/>
    <w:basedOn w:val="Normal"/>
    <w:uiPriority w:val="34"/>
    <w:qFormat/>
    <w:rsid w:val="002538F8"/>
    <w:pPr>
      <w:spacing w:after="0" w:line="240" w:lineRule="auto"/>
      <w:ind w:left="720"/>
      <w:contextualSpacing/>
    </w:pPr>
    <w:rPr>
      <w:rFonts w:ascii="Times New Roman" w:eastAsia="MS Mincho" w:hAnsi="Times New Roman"/>
      <w:color w:val="000000"/>
      <w:sz w:val="24"/>
      <w:szCs w:val="24"/>
    </w:rPr>
  </w:style>
  <w:style w:type="paragraph" w:styleId="Footer">
    <w:name w:val="footer"/>
    <w:basedOn w:val="Normal"/>
    <w:link w:val="FooterChar"/>
    <w:uiPriority w:val="99"/>
    <w:unhideWhenUsed/>
    <w:rsid w:val="002538F8"/>
    <w:pPr>
      <w:tabs>
        <w:tab w:val="center" w:pos="4320"/>
        <w:tab w:val="right" w:pos="8640"/>
      </w:tabs>
      <w:spacing w:after="0" w:line="240" w:lineRule="auto"/>
    </w:pPr>
    <w:rPr>
      <w:rFonts w:ascii="Times New Roman" w:eastAsia="MS Mincho" w:hAnsi="Times New Roman"/>
      <w:color w:val="000000"/>
      <w:sz w:val="24"/>
      <w:szCs w:val="24"/>
    </w:rPr>
  </w:style>
  <w:style w:type="character" w:customStyle="1" w:styleId="FooterChar">
    <w:name w:val="Footer Char"/>
    <w:link w:val="Footer"/>
    <w:uiPriority w:val="99"/>
    <w:rsid w:val="002538F8"/>
    <w:rPr>
      <w:rFonts w:ascii="Times New Roman" w:eastAsia="MS Mincho" w:hAnsi="Times New Roman" w:cs="Times New Roman"/>
      <w:color w:val="000000"/>
      <w:sz w:val="24"/>
      <w:szCs w:val="24"/>
    </w:rPr>
  </w:style>
  <w:style w:type="character" w:styleId="PageNumber">
    <w:name w:val="page number"/>
    <w:basedOn w:val="DefaultParagraphFont"/>
    <w:uiPriority w:val="99"/>
    <w:semiHidden/>
    <w:unhideWhenUsed/>
    <w:rsid w:val="002538F8"/>
  </w:style>
  <w:style w:type="paragraph" w:styleId="Caption">
    <w:name w:val="caption"/>
    <w:basedOn w:val="Normal"/>
    <w:next w:val="Normal"/>
    <w:autoRedefine/>
    <w:uiPriority w:val="35"/>
    <w:qFormat/>
    <w:rsid w:val="002538F8"/>
    <w:pPr>
      <w:spacing w:after="0" w:line="360" w:lineRule="auto"/>
      <w:ind w:firstLine="720"/>
      <w:jc w:val="both"/>
    </w:pPr>
    <w:rPr>
      <w:rFonts w:ascii="Times New Roman" w:eastAsia="MS Mincho" w:hAnsi="Times New Roman"/>
      <w:bCs/>
      <w:sz w:val="24"/>
      <w:szCs w:val="24"/>
    </w:rPr>
  </w:style>
  <w:style w:type="paragraph" w:styleId="BalloonText">
    <w:name w:val="Balloon Text"/>
    <w:basedOn w:val="Normal"/>
    <w:link w:val="BalloonTextChar"/>
    <w:uiPriority w:val="99"/>
    <w:semiHidden/>
    <w:unhideWhenUsed/>
    <w:rsid w:val="002538F8"/>
    <w:pPr>
      <w:spacing w:after="0" w:line="240" w:lineRule="auto"/>
    </w:pPr>
    <w:rPr>
      <w:rFonts w:ascii="Lucida Grande" w:eastAsia="MS Mincho" w:hAnsi="Lucida Grande" w:cs="Lucida Grande"/>
      <w:color w:val="000000"/>
      <w:sz w:val="18"/>
      <w:szCs w:val="18"/>
    </w:rPr>
  </w:style>
  <w:style w:type="character" w:customStyle="1" w:styleId="BalloonTextChar">
    <w:name w:val="Balloon Text Char"/>
    <w:link w:val="BalloonText"/>
    <w:uiPriority w:val="99"/>
    <w:semiHidden/>
    <w:rsid w:val="002538F8"/>
    <w:rPr>
      <w:rFonts w:ascii="Lucida Grande" w:eastAsia="MS Mincho" w:hAnsi="Lucida Grande" w:cs="Lucida Grande"/>
      <w:color w:val="000000"/>
      <w:sz w:val="18"/>
      <w:szCs w:val="18"/>
    </w:rPr>
  </w:style>
  <w:style w:type="character" w:styleId="CommentReference">
    <w:name w:val="annotation reference"/>
    <w:uiPriority w:val="99"/>
    <w:semiHidden/>
    <w:unhideWhenUsed/>
    <w:rsid w:val="002538F8"/>
    <w:rPr>
      <w:sz w:val="18"/>
      <w:szCs w:val="18"/>
    </w:rPr>
  </w:style>
  <w:style w:type="paragraph" w:styleId="CommentText">
    <w:name w:val="annotation text"/>
    <w:basedOn w:val="Normal"/>
    <w:link w:val="CommentTextChar"/>
    <w:uiPriority w:val="99"/>
    <w:unhideWhenUsed/>
    <w:rsid w:val="002538F8"/>
    <w:pPr>
      <w:spacing w:after="0" w:line="240" w:lineRule="auto"/>
    </w:pPr>
    <w:rPr>
      <w:rFonts w:ascii="Times New Roman" w:eastAsia="MS Mincho" w:hAnsi="Times New Roman"/>
      <w:color w:val="000000"/>
      <w:sz w:val="24"/>
      <w:szCs w:val="24"/>
    </w:rPr>
  </w:style>
  <w:style w:type="character" w:customStyle="1" w:styleId="CommentTextChar">
    <w:name w:val="Comment Text Char"/>
    <w:link w:val="CommentText"/>
    <w:uiPriority w:val="99"/>
    <w:rsid w:val="002538F8"/>
    <w:rPr>
      <w:rFonts w:ascii="Times New Roman" w:eastAsia="MS Mincho"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538F8"/>
    <w:rPr>
      <w:b/>
      <w:bCs/>
      <w:sz w:val="20"/>
      <w:szCs w:val="20"/>
    </w:rPr>
  </w:style>
  <w:style w:type="character" w:customStyle="1" w:styleId="CommentSubjectChar">
    <w:name w:val="Comment Subject Char"/>
    <w:link w:val="CommentSubject"/>
    <w:uiPriority w:val="99"/>
    <w:semiHidden/>
    <w:rsid w:val="002538F8"/>
    <w:rPr>
      <w:rFonts w:ascii="Times New Roman" w:eastAsia="MS Mincho" w:hAnsi="Times New Roman" w:cs="Times New Roman"/>
      <w:b/>
      <w:bCs/>
      <w:color w:val="000000"/>
      <w:sz w:val="20"/>
      <w:szCs w:val="20"/>
    </w:rPr>
  </w:style>
  <w:style w:type="character" w:customStyle="1" w:styleId="HeaderChar">
    <w:name w:val="Header Char"/>
    <w:link w:val="Header"/>
    <w:uiPriority w:val="99"/>
    <w:rsid w:val="002538F8"/>
    <w:rPr>
      <w:rFonts w:ascii="Cambria" w:hAnsi="Cambria"/>
    </w:rPr>
  </w:style>
  <w:style w:type="paragraph" w:styleId="Header">
    <w:name w:val="header"/>
    <w:basedOn w:val="Normal"/>
    <w:link w:val="HeaderChar"/>
    <w:uiPriority w:val="99"/>
    <w:unhideWhenUsed/>
    <w:rsid w:val="002538F8"/>
    <w:pPr>
      <w:tabs>
        <w:tab w:val="center" w:pos="4320"/>
        <w:tab w:val="right" w:pos="8640"/>
      </w:tabs>
      <w:spacing w:after="0" w:line="240" w:lineRule="auto"/>
    </w:pPr>
    <w:rPr>
      <w:rFonts w:ascii="Cambria" w:hAnsi="Cambria"/>
    </w:rPr>
  </w:style>
  <w:style w:type="character" w:customStyle="1" w:styleId="HeaderChar1">
    <w:name w:val="Header Char1"/>
    <w:basedOn w:val="DefaultParagraphFont"/>
    <w:uiPriority w:val="99"/>
    <w:semiHidden/>
    <w:rsid w:val="002538F8"/>
  </w:style>
  <w:style w:type="paragraph" w:styleId="NormalWeb">
    <w:name w:val="Normal (Web)"/>
    <w:basedOn w:val="Normal"/>
    <w:uiPriority w:val="99"/>
    <w:unhideWhenUsed/>
    <w:rsid w:val="002538F8"/>
    <w:pPr>
      <w:spacing w:before="100" w:beforeAutospacing="1" w:after="100" w:afterAutospacing="1" w:line="240" w:lineRule="auto"/>
    </w:pPr>
    <w:rPr>
      <w:rFonts w:ascii="Times" w:eastAsia="MS Mincho" w:hAnsi="Times"/>
      <w:color w:val="000000"/>
      <w:sz w:val="20"/>
      <w:szCs w:val="20"/>
    </w:rPr>
  </w:style>
  <w:style w:type="character" w:styleId="Hyperlink">
    <w:name w:val="Hyperlink"/>
    <w:uiPriority w:val="99"/>
    <w:unhideWhenUsed/>
    <w:rsid w:val="002538F8"/>
    <w:rPr>
      <w:color w:val="0000FF"/>
      <w:u w:val="single"/>
    </w:rPr>
  </w:style>
  <w:style w:type="paragraph" w:styleId="TOC4">
    <w:name w:val="toc 4"/>
    <w:basedOn w:val="Normal"/>
    <w:next w:val="Normal"/>
    <w:autoRedefine/>
    <w:uiPriority w:val="39"/>
    <w:semiHidden/>
    <w:unhideWhenUsed/>
    <w:rsid w:val="002538F8"/>
    <w:pPr>
      <w:spacing w:after="0" w:line="240" w:lineRule="auto"/>
      <w:ind w:left="720"/>
    </w:pPr>
    <w:rPr>
      <w:rFonts w:ascii="Cambria" w:eastAsia="MS Mincho" w:hAnsi="Cambria"/>
      <w:color w:val="000000"/>
      <w:sz w:val="20"/>
      <w:szCs w:val="20"/>
    </w:rPr>
  </w:style>
  <w:style w:type="paragraph" w:styleId="TOC5">
    <w:name w:val="toc 5"/>
    <w:basedOn w:val="Normal"/>
    <w:next w:val="Normal"/>
    <w:autoRedefine/>
    <w:uiPriority w:val="39"/>
    <w:semiHidden/>
    <w:unhideWhenUsed/>
    <w:rsid w:val="002538F8"/>
    <w:pPr>
      <w:spacing w:after="0" w:line="240" w:lineRule="auto"/>
      <w:ind w:left="960"/>
    </w:pPr>
    <w:rPr>
      <w:rFonts w:ascii="Cambria" w:eastAsia="MS Mincho" w:hAnsi="Cambria"/>
      <w:color w:val="000000"/>
      <w:sz w:val="20"/>
      <w:szCs w:val="20"/>
    </w:rPr>
  </w:style>
  <w:style w:type="paragraph" w:styleId="TOC6">
    <w:name w:val="toc 6"/>
    <w:basedOn w:val="Normal"/>
    <w:next w:val="Normal"/>
    <w:autoRedefine/>
    <w:uiPriority w:val="39"/>
    <w:semiHidden/>
    <w:unhideWhenUsed/>
    <w:rsid w:val="002538F8"/>
    <w:pPr>
      <w:spacing w:after="0" w:line="240" w:lineRule="auto"/>
      <w:ind w:left="1200"/>
    </w:pPr>
    <w:rPr>
      <w:rFonts w:ascii="Cambria" w:eastAsia="MS Mincho" w:hAnsi="Cambria"/>
      <w:color w:val="000000"/>
      <w:sz w:val="20"/>
      <w:szCs w:val="20"/>
    </w:rPr>
  </w:style>
  <w:style w:type="paragraph" w:styleId="TOC7">
    <w:name w:val="toc 7"/>
    <w:basedOn w:val="Normal"/>
    <w:next w:val="Normal"/>
    <w:autoRedefine/>
    <w:uiPriority w:val="39"/>
    <w:semiHidden/>
    <w:unhideWhenUsed/>
    <w:rsid w:val="002538F8"/>
    <w:pPr>
      <w:spacing w:after="0" w:line="240" w:lineRule="auto"/>
      <w:ind w:left="1440"/>
    </w:pPr>
    <w:rPr>
      <w:rFonts w:ascii="Cambria" w:eastAsia="MS Mincho" w:hAnsi="Cambria"/>
      <w:color w:val="000000"/>
      <w:sz w:val="20"/>
      <w:szCs w:val="20"/>
    </w:rPr>
  </w:style>
  <w:style w:type="paragraph" w:styleId="TOC8">
    <w:name w:val="toc 8"/>
    <w:basedOn w:val="Normal"/>
    <w:next w:val="Normal"/>
    <w:autoRedefine/>
    <w:uiPriority w:val="39"/>
    <w:semiHidden/>
    <w:unhideWhenUsed/>
    <w:rsid w:val="002538F8"/>
    <w:pPr>
      <w:spacing w:after="0" w:line="240" w:lineRule="auto"/>
      <w:ind w:left="1680"/>
    </w:pPr>
    <w:rPr>
      <w:rFonts w:ascii="Cambria" w:eastAsia="MS Mincho" w:hAnsi="Cambria"/>
      <w:color w:val="000000"/>
      <w:sz w:val="20"/>
      <w:szCs w:val="20"/>
    </w:rPr>
  </w:style>
  <w:style w:type="paragraph" w:styleId="TOC9">
    <w:name w:val="toc 9"/>
    <w:basedOn w:val="Normal"/>
    <w:next w:val="Normal"/>
    <w:autoRedefine/>
    <w:uiPriority w:val="39"/>
    <w:semiHidden/>
    <w:unhideWhenUsed/>
    <w:rsid w:val="002538F8"/>
    <w:pPr>
      <w:spacing w:after="0" w:line="240" w:lineRule="auto"/>
      <w:ind w:left="1920"/>
    </w:pPr>
    <w:rPr>
      <w:rFonts w:ascii="Cambria" w:eastAsia="MS Mincho" w:hAnsi="Cambria"/>
      <w:color w:val="000000"/>
      <w:sz w:val="20"/>
      <w:szCs w:val="20"/>
    </w:rPr>
  </w:style>
  <w:style w:type="character" w:styleId="FollowedHyperlink">
    <w:name w:val="FollowedHyperlink"/>
    <w:uiPriority w:val="99"/>
    <w:semiHidden/>
    <w:unhideWhenUsed/>
    <w:rsid w:val="002538F8"/>
    <w:rPr>
      <w:color w:val="800080"/>
      <w:u w:val="single"/>
    </w:rPr>
  </w:style>
  <w:style w:type="paragraph" w:styleId="DocumentMap">
    <w:name w:val="Document Map"/>
    <w:basedOn w:val="Normal"/>
    <w:link w:val="DocumentMapChar"/>
    <w:uiPriority w:val="99"/>
    <w:semiHidden/>
    <w:unhideWhenUsed/>
    <w:rsid w:val="002538F8"/>
    <w:pPr>
      <w:spacing w:after="0" w:line="240" w:lineRule="auto"/>
    </w:pPr>
    <w:rPr>
      <w:rFonts w:ascii="Lucida Grande" w:eastAsia="MS Mincho" w:hAnsi="Lucida Grande" w:cs="Lucida Grande"/>
      <w:color w:val="000000"/>
      <w:sz w:val="24"/>
      <w:szCs w:val="24"/>
    </w:rPr>
  </w:style>
  <w:style w:type="character" w:customStyle="1" w:styleId="DocumentMapChar">
    <w:name w:val="Document Map Char"/>
    <w:link w:val="DocumentMap"/>
    <w:uiPriority w:val="99"/>
    <w:semiHidden/>
    <w:rsid w:val="002538F8"/>
    <w:rPr>
      <w:rFonts w:ascii="Lucida Grande" w:eastAsia="MS Mincho" w:hAnsi="Lucida Grande" w:cs="Lucida Grande"/>
      <w:color w:val="000000"/>
      <w:sz w:val="24"/>
      <w:szCs w:val="24"/>
    </w:rPr>
  </w:style>
  <w:style w:type="table" w:styleId="TableGrid">
    <w:name w:val="Table Grid"/>
    <w:basedOn w:val="TableNormal"/>
    <w:uiPriority w:val="59"/>
    <w:rsid w:val="002538F8"/>
    <w:rPr>
      <w:rFonts w:ascii="Times New Roman" w:eastAsia="MS Mincho"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2">
    <w:name w:val="Medium Shading 2 Accent 2"/>
    <w:basedOn w:val="TableNormal"/>
    <w:uiPriority w:val="60"/>
    <w:rsid w:val="002538F8"/>
    <w:rPr>
      <w:rFonts w:ascii="Times New Roman" w:eastAsia="MS Mincho"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ghtGrid-Accent21">
    <w:name w:val="Light Grid - Accent 21"/>
    <w:uiPriority w:val="99"/>
    <w:semiHidden/>
    <w:rsid w:val="002538F8"/>
    <w:rPr>
      <w:color w:val="808080"/>
    </w:rPr>
  </w:style>
  <w:style w:type="paragraph" w:customStyle="1" w:styleId="DarkList-Accent31">
    <w:name w:val="Dark List - Accent 31"/>
    <w:hidden/>
    <w:uiPriority w:val="99"/>
    <w:semiHidden/>
    <w:rsid w:val="002538F8"/>
    <w:rPr>
      <w:rFonts w:ascii="Times New Roman" w:eastAsia="MS Mincho" w:hAnsi="Times New Roman"/>
      <w:color w:val="000000"/>
      <w:sz w:val="24"/>
      <w:szCs w:val="24"/>
    </w:rPr>
  </w:style>
  <w:style w:type="paragraph" w:customStyle="1" w:styleId="p1">
    <w:name w:val="p1"/>
    <w:basedOn w:val="Normal"/>
    <w:rsid w:val="002538F8"/>
    <w:pPr>
      <w:spacing w:after="0" w:line="240" w:lineRule="auto"/>
    </w:pPr>
    <w:rPr>
      <w:rFonts w:ascii="Times New Roman" w:eastAsia="MS Mincho" w:hAnsi="Times New Roman"/>
      <w:sz w:val="18"/>
      <w:szCs w:val="18"/>
      <w:lang w:eastAsia="en-GB"/>
    </w:rPr>
  </w:style>
  <w:style w:type="paragraph" w:customStyle="1" w:styleId="p2">
    <w:name w:val="p2"/>
    <w:basedOn w:val="Normal"/>
    <w:rsid w:val="002538F8"/>
    <w:pPr>
      <w:spacing w:after="111" w:line="240" w:lineRule="auto"/>
    </w:pPr>
    <w:rPr>
      <w:rFonts w:ascii="Times New Roman" w:eastAsia="MS Mincho" w:hAnsi="Times New Roman"/>
      <w:sz w:val="17"/>
      <w:szCs w:val="17"/>
      <w:lang w:eastAsia="en-GB"/>
    </w:rPr>
  </w:style>
  <w:style w:type="paragraph" w:customStyle="1" w:styleId="p3">
    <w:name w:val="p3"/>
    <w:basedOn w:val="Normal"/>
    <w:rsid w:val="002538F8"/>
    <w:pPr>
      <w:spacing w:after="0" w:line="240" w:lineRule="auto"/>
    </w:pPr>
    <w:rPr>
      <w:rFonts w:ascii="Times New Roman" w:eastAsia="MS Mincho" w:hAnsi="Times New Roman"/>
      <w:sz w:val="17"/>
      <w:szCs w:val="17"/>
      <w:lang w:eastAsia="en-GB"/>
    </w:rPr>
  </w:style>
  <w:style w:type="character" w:customStyle="1" w:styleId="apple-converted-space">
    <w:name w:val="apple-converted-space"/>
    <w:basedOn w:val="DefaultParagraphFont"/>
    <w:rsid w:val="002538F8"/>
  </w:style>
  <w:style w:type="character" w:customStyle="1" w:styleId="Heading2Char1">
    <w:name w:val="Heading 2 Char1"/>
    <w:uiPriority w:val="9"/>
    <w:semiHidden/>
    <w:rsid w:val="002538F8"/>
    <w:rPr>
      <w:rFonts w:ascii="Calibri Light" w:eastAsia="MS Gothic" w:hAnsi="Calibri Light" w:cs="Times New Roman"/>
      <w:color w:val="2E74B5"/>
      <w:sz w:val="26"/>
      <w:szCs w:val="26"/>
    </w:rPr>
  </w:style>
  <w:style w:type="character" w:customStyle="1" w:styleId="Heading3Char1">
    <w:name w:val="Heading 3 Char1"/>
    <w:uiPriority w:val="9"/>
    <w:semiHidden/>
    <w:rsid w:val="002538F8"/>
    <w:rPr>
      <w:rFonts w:ascii="Calibri Light" w:eastAsia="MS Gothic" w:hAnsi="Calibri Light" w:cs="Times New Roman"/>
      <w:color w:val="1F4D78"/>
      <w:sz w:val="24"/>
      <w:szCs w:val="24"/>
    </w:rPr>
  </w:style>
  <w:style w:type="character" w:customStyle="1" w:styleId="Heading4Char1">
    <w:name w:val="Heading 4 Char1"/>
    <w:uiPriority w:val="9"/>
    <w:semiHidden/>
    <w:rsid w:val="002538F8"/>
    <w:rPr>
      <w:rFonts w:ascii="Calibri Light" w:eastAsia="MS Gothic" w:hAnsi="Calibri Light" w:cs="Times New Roman"/>
      <w:i/>
      <w:iCs/>
      <w:color w:val="2E74B5"/>
    </w:rPr>
  </w:style>
  <w:style w:type="paragraph" w:customStyle="1" w:styleId="ColorfulShading-Accent11">
    <w:name w:val="Colorful Shading - Accent 11"/>
    <w:hidden/>
    <w:uiPriority w:val="71"/>
    <w:unhideWhenUsed/>
    <w:rsid w:val="00861E11"/>
    <w:rPr>
      <w:sz w:val="22"/>
      <w:szCs w:val="22"/>
    </w:rPr>
  </w:style>
  <w:style w:type="character" w:styleId="LineNumber">
    <w:name w:val="line number"/>
    <w:uiPriority w:val="99"/>
    <w:semiHidden/>
    <w:unhideWhenUsed/>
    <w:rsid w:val="006F6054"/>
  </w:style>
  <w:style w:type="paragraph" w:styleId="Revision">
    <w:name w:val="Revision"/>
    <w:hidden/>
    <w:uiPriority w:val="71"/>
    <w:unhideWhenUsed/>
    <w:rsid w:val="00235D5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335926">
      <w:bodyDiv w:val="1"/>
      <w:marLeft w:val="0"/>
      <w:marRight w:val="0"/>
      <w:marTop w:val="0"/>
      <w:marBottom w:val="0"/>
      <w:divBdr>
        <w:top w:val="none" w:sz="0" w:space="0" w:color="auto"/>
        <w:left w:val="none" w:sz="0" w:space="0" w:color="auto"/>
        <w:bottom w:val="none" w:sz="0" w:space="0" w:color="auto"/>
        <w:right w:val="none" w:sz="0" w:space="0" w:color="auto"/>
      </w:divBdr>
    </w:div>
    <w:div w:id="784227762">
      <w:bodyDiv w:val="1"/>
      <w:marLeft w:val="0"/>
      <w:marRight w:val="0"/>
      <w:marTop w:val="0"/>
      <w:marBottom w:val="0"/>
      <w:divBdr>
        <w:top w:val="none" w:sz="0" w:space="0" w:color="auto"/>
        <w:left w:val="none" w:sz="0" w:space="0" w:color="auto"/>
        <w:bottom w:val="none" w:sz="0" w:space="0" w:color="auto"/>
        <w:right w:val="none" w:sz="0" w:space="0" w:color="auto"/>
      </w:divBdr>
    </w:div>
    <w:div w:id="984116848">
      <w:bodyDiv w:val="1"/>
      <w:marLeft w:val="0"/>
      <w:marRight w:val="0"/>
      <w:marTop w:val="0"/>
      <w:marBottom w:val="0"/>
      <w:divBdr>
        <w:top w:val="none" w:sz="0" w:space="0" w:color="auto"/>
        <w:left w:val="none" w:sz="0" w:space="0" w:color="auto"/>
        <w:bottom w:val="none" w:sz="0" w:space="0" w:color="auto"/>
        <w:right w:val="none" w:sz="0" w:space="0" w:color="auto"/>
      </w:divBdr>
      <w:divsChild>
        <w:div w:id="702903342">
          <w:marLeft w:val="0"/>
          <w:marRight w:val="0"/>
          <w:marTop w:val="0"/>
          <w:marBottom w:val="0"/>
          <w:divBdr>
            <w:top w:val="none" w:sz="0" w:space="0" w:color="auto"/>
            <w:left w:val="none" w:sz="0" w:space="0" w:color="auto"/>
            <w:bottom w:val="none" w:sz="0" w:space="0" w:color="auto"/>
            <w:right w:val="none" w:sz="0" w:space="0" w:color="auto"/>
          </w:divBdr>
          <w:divsChild>
            <w:div w:id="516844749">
              <w:marLeft w:val="0"/>
              <w:marRight w:val="0"/>
              <w:marTop w:val="0"/>
              <w:marBottom w:val="0"/>
              <w:divBdr>
                <w:top w:val="none" w:sz="0" w:space="0" w:color="auto"/>
                <w:left w:val="none" w:sz="0" w:space="0" w:color="auto"/>
                <w:bottom w:val="none" w:sz="0" w:space="0" w:color="auto"/>
                <w:right w:val="none" w:sz="0" w:space="0" w:color="auto"/>
              </w:divBdr>
              <w:divsChild>
                <w:div w:id="119446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627358">
          <w:marLeft w:val="0"/>
          <w:marRight w:val="0"/>
          <w:marTop w:val="0"/>
          <w:marBottom w:val="0"/>
          <w:divBdr>
            <w:top w:val="none" w:sz="0" w:space="0" w:color="auto"/>
            <w:left w:val="none" w:sz="0" w:space="0" w:color="auto"/>
            <w:bottom w:val="none" w:sz="0" w:space="0" w:color="auto"/>
            <w:right w:val="none" w:sz="0" w:space="0" w:color="auto"/>
          </w:divBdr>
          <w:divsChild>
            <w:div w:id="1654024700">
              <w:marLeft w:val="0"/>
              <w:marRight w:val="0"/>
              <w:marTop w:val="0"/>
              <w:marBottom w:val="0"/>
              <w:divBdr>
                <w:top w:val="none" w:sz="0" w:space="0" w:color="auto"/>
                <w:left w:val="none" w:sz="0" w:space="0" w:color="auto"/>
                <w:bottom w:val="none" w:sz="0" w:space="0" w:color="auto"/>
                <w:right w:val="none" w:sz="0" w:space="0" w:color="auto"/>
              </w:divBdr>
              <w:divsChild>
                <w:div w:id="1734542969">
                  <w:marLeft w:val="0"/>
                  <w:marRight w:val="0"/>
                  <w:marTop w:val="0"/>
                  <w:marBottom w:val="0"/>
                  <w:divBdr>
                    <w:top w:val="none" w:sz="0" w:space="0" w:color="auto"/>
                    <w:left w:val="none" w:sz="0" w:space="0" w:color="auto"/>
                    <w:bottom w:val="none" w:sz="0" w:space="0" w:color="auto"/>
                    <w:right w:val="none" w:sz="0" w:space="0" w:color="auto"/>
                  </w:divBdr>
                </w:div>
              </w:divsChild>
            </w:div>
            <w:div w:id="2077779234">
              <w:marLeft w:val="0"/>
              <w:marRight w:val="0"/>
              <w:marTop w:val="0"/>
              <w:marBottom w:val="0"/>
              <w:divBdr>
                <w:top w:val="none" w:sz="0" w:space="0" w:color="auto"/>
                <w:left w:val="none" w:sz="0" w:space="0" w:color="auto"/>
                <w:bottom w:val="none" w:sz="0" w:space="0" w:color="auto"/>
                <w:right w:val="none" w:sz="0" w:space="0" w:color="auto"/>
              </w:divBdr>
              <w:divsChild>
                <w:div w:id="52972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hannahvharvey@gmail.com"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9E7E06-E56F-489E-9C3D-83075AAEF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1396</Words>
  <Characters>121958</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43068</CharactersWithSpaces>
  <SharedDoc>false</SharedDoc>
  <HLinks>
    <vt:vector size="6" baseType="variant">
      <vt:variant>
        <vt:i4>7929943</vt:i4>
      </vt:variant>
      <vt:variant>
        <vt:i4>0</vt:i4>
      </vt:variant>
      <vt:variant>
        <vt:i4>0</vt:i4>
      </vt:variant>
      <vt:variant>
        <vt:i4>5</vt:i4>
      </vt:variant>
      <vt:variant>
        <vt:lpwstr>mailto:hannahvharvey@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tephen J</dc:creator>
  <cp:keywords/>
  <dc:description/>
  <cp:lastModifiedBy>Revan, Jade</cp:lastModifiedBy>
  <cp:revision>2</cp:revision>
  <cp:lastPrinted>2017-11-01T09:43:00Z</cp:lastPrinted>
  <dcterms:created xsi:type="dcterms:W3CDTF">2019-07-22T13:00:00Z</dcterms:created>
  <dcterms:modified xsi:type="dcterms:W3CDTF">2019-07-2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journal-of-memory-and-language</vt:lpwstr>
  </property>
  <property fmtid="{D5CDD505-2E9C-101B-9397-08002B2CF9AE}" pid="15" name="Mendeley Recent Style Name 6_1">
    <vt:lpwstr>Journal of Memory and Languag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phthalmic-and-physiological-optics</vt:lpwstr>
  </property>
  <property fmtid="{D5CDD505-2E9C-101B-9397-08002B2CF9AE}" pid="19" name="Mendeley Recent Style Name 8_1">
    <vt:lpwstr>Ophthalmic &amp; Physiological Optics</vt:lpwstr>
  </property>
  <property fmtid="{D5CDD505-2E9C-101B-9397-08002B2CF9AE}" pid="20" name="Mendeley Recent Style Id 9_1">
    <vt:lpwstr>http://www.zotero.org/styles/optometry-and-vision-science</vt:lpwstr>
  </property>
  <property fmtid="{D5CDD505-2E9C-101B-9397-08002B2CF9AE}" pid="21" name="Mendeley Recent Style Name 9_1">
    <vt:lpwstr>Optometry &amp; Vision Science</vt:lpwstr>
  </property>
  <property fmtid="{D5CDD505-2E9C-101B-9397-08002B2CF9AE}" pid="22" name="Mendeley Document_1">
    <vt:lpwstr>True</vt:lpwstr>
  </property>
  <property fmtid="{D5CDD505-2E9C-101B-9397-08002B2CF9AE}" pid="23" name="Mendeley Citation Style_1">
    <vt:lpwstr>http://www.zotero.org/styles/optometry-and-vision-science</vt:lpwstr>
  </property>
  <property fmtid="{D5CDD505-2E9C-101B-9397-08002B2CF9AE}" pid="24" name="Mendeley Unique User Id_1">
    <vt:lpwstr>90db7dc8-9202-30e4-b24a-afcc5f5fe284</vt:lpwstr>
  </property>
</Properties>
</file>